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751B38" w14:textId="23317D8A" w:rsidR="00944B0A" w:rsidRDefault="00944B0A" w:rsidP="00944B0A">
      <w:pPr>
        <w:pStyle w:val="Title"/>
      </w:pPr>
      <w:bookmarkStart w:id="0" w:name="_Hlk57656031"/>
      <w:bookmarkStart w:id="1" w:name="_Toc9007364"/>
      <w:bookmarkEnd w:id="0"/>
    </w:p>
    <w:p w14:paraId="3CA9CF1B" w14:textId="597B0C95" w:rsidR="007D53FC" w:rsidRDefault="007D53FC" w:rsidP="007D53FC"/>
    <w:p w14:paraId="609E9ECC" w14:textId="77777777" w:rsidR="007D53FC" w:rsidRPr="007D53FC" w:rsidRDefault="007D53FC" w:rsidP="007D53FC"/>
    <w:bookmarkEnd w:id="1"/>
    <w:p w14:paraId="3A570ED4" w14:textId="239C3045" w:rsidR="00D55DD9" w:rsidRPr="002507DB" w:rsidRDefault="00D77FB9" w:rsidP="00207391">
      <w:pPr>
        <w:pStyle w:val="Title"/>
        <w:spacing w:before="840"/>
      </w:pPr>
      <w:r w:rsidRPr="002507DB">
        <w:t>O</w:t>
      </w:r>
      <w:r w:rsidR="00D55DD9" w:rsidRPr="002507DB">
        <w:t>nlin</w:t>
      </w:r>
      <w:r w:rsidR="00D55DD9" w:rsidRPr="00775E5A">
        <w:t xml:space="preserve">e </w:t>
      </w:r>
      <w:r w:rsidR="0069564A" w:rsidRPr="00775E5A">
        <w:t>multidisciplinary</w:t>
      </w:r>
      <w:r w:rsidR="00D55DD9" w:rsidRPr="00775E5A">
        <w:t xml:space="preserve"> interven</w:t>
      </w:r>
      <w:r w:rsidR="00D55DD9" w:rsidRPr="002507DB">
        <w:t>tions for paediatric chronic pain: a content analysis</w:t>
      </w:r>
    </w:p>
    <w:p w14:paraId="28AC5B90" w14:textId="4363FA67" w:rsidR="00853F1B" w:rsidRPr="00C9303C" w:rsidRDefault="00853F1B" w:rsidP="008A00DD">
      <w:pPr>
        <w:ind w:firstLine="0"/>
        <w:jc w:val="center"/>
      </w:pPr>
      <w:r w:rsidRPr="00C9303C">
        <w:t>Hurley-Wallace, A</w:t>
      </w:r>
      <w:r w:rsidR="00475482">
        <w:t>.</w:t>
      </w:r>
      <w:r w:rsidR="004061B5">
        <w:t xml:space="preserve"> L.</w:t>
      </w:r>
      <w:r w:rsidRPr="00C9303C">
        <w:rPr>
          <w:vertAlign w:val="superscript"/>
        </w:rPr>
        <w:t>1</w:t>
      </w:r>
      <w:r w:rsidRPr="00C9303C">
        <w:t xml:space="preserve">, Nowotny, </w:t>
      </w:r>
      <w:r w:rsidR="00475482">
        <w:t>E.</w:t>
      </w:r>
      <w:r w:rsidRPr="00C9303C">
        <w:rPr>
          <w:vertAlign w:val="superscript"/>
        </w:rPr>
        <w:t>2</w:t>
      </w:r>
      <w:r w:rsidRPr="00C9303C">
        <w:t>, Schoth D</w:t>
      </w:r>
      <w:r w:rsidR="008A00DD">
        <w:t>.</w:t>
      </w:r>
      <w:r w:rsidRPr="00C9303C">
        <w:t xml:space="preserve"> E.</w:t>
      </w:r>
      <w:r w:rsidRPr="00C9303C">
        <w:rPr>
          <w:vertAlign w:val="superscript"/>
        </w:rPr>
        <w:t>1</w:t>
      </w:r>
      <w:r w:rsidRPr="00C9303C">
        <w:t>, &amp; Liossi, C</w:t>
      </w:r>
      <w:r w:rsidR="008A00DD">
        <w:t>.</w:t>
      </w:r>
      <w:r w:rsidRPr="00C9303C">
        <w:rPr>
          <w:vertAlign w:val="superscript"/>
        </w:rPr>
        <w:t>1 2</w:t>
      </w:r>
    </w:p>
    <w:p w14:paraId="77415A3B" w14:textId="77777777" w:rsidR="00853F1B" w:rsidRDefault="00853F1B" w:rsidP="00853F1B">
      <w:pPr>
        <w:spacing w:before="200"/>
        <w:rPr>
          <w:rFonts w:ascii="Arial" w:eastAsia="Times New Roman" w:hAnsi="Arial" w:cs="Times New Roman"/>
          <w:vertAlign w:val="superscript"/>
        </w:rPr>
      </w:pPr>
    </w:p>
    <w:p w14:paraId="212F8F1C" w14:textId="52614E4C" w:rsidR="00853F1B" w:rsidRDefault="00853F1B" w:rsidP="002507DB">
      <w:pPr>
        <w:ind w:firstLine="0"/>
      </w:pPr>
      <w:r w:rsidRPr="00C9303C">
        <w:rPr>
          <w:vertAlign w:val="superscript"/>
        </w:rPr>
        <w:t>1</w:t>
      </w:r>
      <w:r w:rsidRPr="00C9303C">
        <w:t xml:space="preserve">Pain Research Laboratory, School of Psychology, University of Southampton, Highfield, Southampton, UK; </w:t>
      </w:r>
      <w:r w:rsidRPr="00C9303C">
        <w:rPr>
          <w:vertAlign w:val="superscript"/>
        </w:rPr>
        <w:t xml:space="preserve">2 </w:t>
      </w:r>
      <w:r w:rsidRPr="00C9303C">
        <w:t>Great Ormond Street Hospital for Children NHS Foundation Trust, London, UK.</w:t>
      </w:r>
    </w:p>
    <w:p w14:paraId="7A0588A8" w14:textId="77777777" w:rsidR="00A65787" w:rsidRPr="00C9303C" w:rsidRDefault="00A65787" w:rsidP="002507DB">
      <w:pPr>
        <w:ind w:firstLine="0"/>
      </w:pPr>
    </w:p>
    <w:p w14:paraId="0DC25308" w14:textId="77777777" w:rsidR="00CC24DA" w:rsidRDefault="00CC24DA" w:rsidP="00CC24DA">
      <w:pPr>
        <w:ind w:firstLine="0"/>
      </w:pPr>
      <w:r w:rsidRPr="00450264">
        <w:rPr>
          <w:b/>
          <w:bCs/>
        </w:rPr>
        <w:t xml:space="preserve">Corresponding author: </w:t>
      </w:r>
      <w:r w:rsidRPr="00C9303C">
        <w:t>Ms. Anna Hurley-Wallace (</w:t>
      </w:r>
      <w:r>
        <w:t xml:space="preserve">email: </w:t>
      </w:r>
      <w:hyperlink r:id="rId11" w:history="1">
        <w:r w:rsidRPr="00452312">
          <w:rPr>
            <w:rStyle w:val="Hyperlink"/>
            <w:rFonts w:cs="Arial"/>
          </w:rPr>
          <w:t>A.Hurley-Wallace@soton.ac.uk</w:t>
        </w:r>
      </w:hyperlink>
      <w:r>
        <w:t>, phone: +447906352640)</w:t>
      </w:r>
    </w:p>
    <w:p w14:paraId="616C4822" w14:textId="4C1A79D0" w:rsidR="007D53FC" w:rsidRDefault="00CC24DA" w:rsidP="002507DB">
      <w:pPr>
        <w:ind w:firstLine="0"/>
      </w:pPr>
      <w:r w:rsidRPr="00CC24DA">
        <w:rPr>
          <w:b/>
          <w:bCs/>
        </w:rPr>
        <w:t>Manuscript category:</w:t>
      </w:r>
      <w:r>
        <w:t xml:space="preserve"> </w:t>
      </w:r>
      <w:r w:rsidR="00F3523D">
        <w:t>original manuscript</w:t>
      </w:r>
    </w:p>
    <w:p w14:paraId="43E7E1FF" w14:textId="306A1536" w:rsidR="00BC36EE" w:rsidRDefault="005773BA" w:rsidP="001C752C">
      <w:pPr>
        <w:ind w:firstLine="0"/>
      </w:pPr>
      <w:r w:rsidRPr="00573B22">
        <w:rPr>
          <w:b/>
          <w:bCs/>
        </w:rPr>
        <w:t xml:space="preserve">Funding: </w:t>
      </w:r>
      <w:r w:rsidRPr="00573B22">
        <w:t>This work was supported by a U</w:t>
      </w:r>
      <w:r>
        <w:t>niversity of Southampton</w:t>
      </w:r>
      <w:r w:rsidRPr="00573B22">
        <w:t xml:space="preserve"> Jubilee +3 PhD Scholarship awarded to</w:t>
      </w:r>
      <w:r>
        <w:t xml:space="preserve"> Ms.</w:t>
      </w:r>
      <w:r w:rsidR="00A01056">
        <w:t xml:space="preserve"> Hurley-Wallace.</w:t>
      </w:r>
    </w:p>
    <w:p w14:paraId="4C670D79" w14:textId="77777777" w:rsidR="00AC6163" w:rsidRDefault="0031643D" w:rsidP="00AC6163">
      <w:pPr>
        <w:ind w:firstLine="0"/>
        <w:rPr>
          <w:b/>
          <w:bCs/>
          <w:szCs w:val="22"/>
        </w:rPr>
      </w:pPr>
      <w:r>
        <w:rPr>
          <w:b/>
          <w:bCs/>
          <w:szCs w:val="22"/>
        </w:rPr>
        <w:t xml:space="preserve">The authors declare that there </w:t>
      </w:r>
      <w:r w:rsidR="00E574B0">
        <w:rPr>
          <w:b/>
          <w:bCs/>
          <w:szCs w:val="22"/>
        </w:rPr>
        <w:t>is no conflict of interest.</w:t>
      </w:r>
    </w:p>
    <w:p w14:paraId="41E0150C" w14:textId="7C012163" w:rsidR="00AC6163" w:rsidRPr="003E3207" w:rsidRDefault="00AC6163" w:rsidP="00AC6163">
      <w:pPr>
        <w:ind w:firstLine="0"/>
        <w:rPr>
          <w:szCs w:val="22"/>
        </w:rPr>
        <w:sectPr w:rsidR="00AC6163" w:rsidRPr="003E3207" w:rsidSect="00107AB2">
          <w:headerReference w:type="default" r:id="rId12"/>
          <w:headerReference w:type="first" r:id="rId13"/>
          <w:pgSz w:w="11906" w:h="16838" w:code="9"/>
          <w:pgMar w:top="1440" w:right="1440" w:bottom="1440" w:left="1440" w:header="708" w:footer="708" w:gutter="0"/>
          <w:cols w:space="708"/>
          <w:docGrid w:linePitch="360"/>
        </w:sectPr>
      </w:pPr>
      <w:r w:rsidRPr="006712DC">
        <w:rPr>
          <w:b/>
          <w:bCs/>
          <w:szCs w:val="22"/>
        </w:rPr>
        <w:t xml:space="preserve">Significance: </w:t>
      </w:r>
      <w:r w:rsidR="0033507D" w:rsidRPr="006712DC">
        <w:rPr>
          <w:szCs w:val="22"/>
        </w:rPr>
        <w:t xml:space="preserve">This content analysis </w:t>
      </w:r>
      <w:r w:rsidR="00006193">
        <w:rPr>
          <w:szCs w:val="22"/>
        </w:rPr>
        <w:t xml:space="preserve">of </w:t>
      </w:r>
      <w:r w:rsidR="00E02568">
        <w:rPr>
          <w:szCs w:val="22"/>
        </w:rPr>
        <w:t>online interventions for paediatric chronic pain</w:t>
      </w:r>
      <w:r w:rsidR="00E02568" w:rsidRPr="006712DC">
        <w:rPr>
          <w:szCs w:val="22"/>
        </w:rPr>
        <w:t xml:space="preserve"> </w:t>
      </w:r>
      <w:r w:rsidR="0033507D" w:rsidRPr="006712DC">
        <w:rPr>
          <w:szCs w:val="22"/>
        </w:rPr>
        <w:t>highlights the need fo</w:t>
      </w:r>
      <w:r w:rsidR="0033507D" w:rsidRPr="00775E5A">
        <w:rPr>
          <w:szCs w:val="22"/>
        </w:rPr>
        <w:t xml:space="preserve">r </w:t>
      </w:r>
      <w:r w:rsidR="003D0766" w:rsidRPr="00775E5A">
        <w:rPr>
          <w:szCs w:val="22"/>
        </w:rPr>
        <w:t>multidisciplinary</w:t>
      </w:r>
      <w:r w:rsidR="0033507D" w:rsidRPr="00775E5A">
        <w:rPr>
          <w:szCs w:val="22"/>
        </w:rPr>
        <w:t xml:space="preserve"> practices in pa</w:t>
      </w:r>
      <w:r w:rsidR="0033507D" w:rsidRPr="006712DC">
        <w:rPr>
          <w:szCs w:val="22"/>
        </w:rPr>
        <w:t xml:space="preserve">in management to be translated into online interventions. </w:t>
      </w:r>
      <w:r w:rsidR="00F1301C" w:rsidRPr="006712DC">
        <w:rPr>
          <w:szCs w:val="22"/>
        </w:rPr>
        <w:t>Improv</w:t>
      </w:r>
      <w:r w:rsidR="002744A5">
        <w:rPr>
          <w:szCs w:val="22"/>
        </w:rPr>
        <w:t>ing the availability</w:t>
      </w:r>
      <w:r w:rsidR="001D1B6A" w:rsidRPr="006712DC">
        <w:rPr>
          <w:szCs w:val="22"/>
        </w:rPr>
        <w:t xml:space="preserve"> of pain management resources</w:t>
      </w:r>
      <w:r w:rsidR="00F1301C" w:rsidRPr="006712DC">
        <w:rPr>
          <w:szCs w:val="22"/>
        </w:rPr>
        <w:t xml:space="preserve"> </w:t>
      </w:r>
      <w:r w:rsidR="00C76A0F" w:rsidRPr="006712DC">
        <w:rPr>
          <w:szCs w:val="22"/>
        </w:rPr>
        <w:t xml:space="preserve">is essential for many families who cannot attend specialist pain </w:t>
      </w:r>
      <w:r w:rsidR="00AB68C0" w:rsidRPr="006712DC">
        <w:rPr>
          <w:szCs w:val="22"/>
        </w:rPr>
        <w:t>clinic</w:t>
      </w:r>
      <w:r w:rsidR="00F1301C" w:rsidRPr="006712DC">
        <w:rPr>
          <w:szCs w:val="22"/>
        </w:rPr>
        <w:t>s</w:t>
      </w:r>
      <w:r w:rsidR="005C1978" w:rsidRPr="006712DC">
        <w:rPr>
          <w:szCs w:val="22"/>
        </w:rPr>
        <w:t xml:space="preserve">, particularly in the context of the COVID-19 pandemic. </w:t>
      </w:r>
      <w:r w:rsidR="007F2027" w:rsidRPr="006712DC">
        <w:rPr>
          <w:szCs w:val="22"/>
        </w:rPr>
        <w:t>There</w:t>
      </w:r>
      <w:r w:rsidR="00F900D2">
        <w:rPr>
          <w:szCs w:val="22"/>
        </w:rPr>
        <w:t xml:space="preserve"> is </w:t>
      </w:r>
      <w:r w:rsidR="006B2CEE">
        <w:rPr>
          <w:szCs w:val="22"/>
        </w:rPr>
        <w:t>potential for</w:t>
      </w:r>
      <w:r w:rsidR="00F900D2">
        <w:rPr>
          <w:szCs w:val="22"/>
        </w:rPr>
        <w:t xml:space="preserve"> new </w:t>
      </w:r>
      <w:r w:rsidR="0097608F">
        <w:rPr>
          <w:szCs w:val="22"/>
        </w:rPr>
        <w:t>resources, as well as for</w:t>
      </w:r>
      <w:r w:rsidR="006B2CEE">
        <w:rPr>
          <w:szCs w:val="22"/>
        </w:rPr>
        <w:t xml:space="preserve"> </w:t>
      </w:r>
      <w:r w:rsidR="007F2027" w:rsidRPr="006712DC">
        <w:rPr>
          <w:szCs w:val="22"/>
        </w:rPr>
        <w:t xml:space="preserve">established </w:t>
      </w:r>
      <w:r w:rsidR="005C1978" w:rsidRPr="006712DC">
        <w:rPr>
          <w:szCs w:val="22"/>
        </w:rPr>
        <w:t>resources</w:t>
      </w:r>
      <w:r w:rsidR="00C14302">
        <w:rPr>
          <w:szCs w:val="22"/>
        </w:rPr>
        <w:t>,</w:t>
      </w:r>
      <w:r w:rsidR="005C1978" w:rsidRPr="006712DC">
        <w:rPr>
          <w:szCs w:val="22"/>
        </w:rPr>
        <w:t xml:space="preserve"> </w:t>
      </w:r>
      <w:r w:rsidR="007F2027" w:rsidRPr="006712DC">
        <w:rPr>
          <w:szCs w:val="22"/>
        </w:rPr>
        <w:t xml:space="preserve">to be further developed </w:t>
      </w:r>
      <w:r w:rsidR="002744A5">
        <w:rPr>
          <w:szCs w:val="22"/>
        </w:rPr>
        <w:t>to deliver</w:t>
      </w:r>
      <w:r w:rsidR="00423C31" w:rsidRPr="006712DC">
        <w:rPr>
          <w:szCs w:val="22"/>
        </w:rPr>
        <w:t xml:space="preserve"> a </w:t>
      </w:r>
      <w:r w:rsidR="007F2027" w:rsidRPr="006712DC">
        <w:rPr>
          <w:szCs w:val="22"/>
        </w:rPr>
        <w:t xml:space="preserve">broader </w:t>
      </w:r>
      <w:r w:rsidR="00423C31" w:rsidRPr="006712DC">
        <w:rPr>
          <w:szCs w:val="22"/>
        </w:rPr>
        <w:t xml:space="preserve">range of </w:t>
      </w:r>
      <w:r w:rsidR="007F2027" w:rsidRPr="006712DC">
        <w:rPr>
          <w:szCs w:val="22"/>
        </w:rPr>
        <w:t xml:space="preserve">pain management </w:t>
      </w:r>
      <w:r w:rsidR="00423C31" w:rsidRPr="006712DC">
        <w:rPr>
          <w:szCs w:val="22"/>
        </w:rPr>
        <w:t>content</w:t>
      </w:r>
      <w:r w:rsidR="002744A5">
        <w:rPr>
          <w:szCs w:val="22"/>
        </w:rPr>
        <w:t>.</w:t>
      </w:r>
    </w:p>
    <w:p w14:paraId="7061E40B" w14:textId="0753344F" w:rsidR="00984556" w:rsidRPr="00775E5A" w:rsidRDefault="00B61C12" w:rsidP="00B61C12">
      <w:pPr>
        <w:pStyle w:val="Title"/>
      </w:pPr>
      <w:r w:rsidRPr="00B61C12">
        <w:lastRenderedPageBreak/>
        <w:t>On</w:t>
      </w:r>
      <w:r w:rsidRPr="00775E5A">
        <w:t>line</w:t>
      </w:r>
      <w:r w:rsidR="00A61EDB" w:rsidRPr="00775E5A">
        <w:t xml:space="preserve"> multidisciplinary</w:t>
      </w:r>
      <w:r w:rsidRPr="00775E5A">
        <w:t xml:space="preserve"> interventions for paediatric chronic pain: a content analysis</w:t>
      </w:r>
    </w:p>
    <w:p w14:paraId="009B375B" w14:textId="782322CC" w:rsidR="00B44238" w:rsidRPr="007A45D1" w:rsidRDefault="00870554" w:rsidP="00BF34FE">
      <w:r w:rsidRPr="00775E5A">
        <w:t xml:space="preserve">Paediatric chronic pain is prevalent </w:t>
      </w:r>
      <w:r w:rsidRPr="00775E5A">
        <w:fldChar w:fldCharType="begin">
          <w:fldData xml:space="preserve">PEVuZE5vdGU+PENpdGU+PEF1dGhvcj5LaW5nPC9BdXRob3I+PFllYXI+MjAxMTwvWWVhcj48UmVj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</w:fldData>
        </w:fldChar>
      </w:r>
      <w:r w:rsidRPr="00775E5A">
        <w:instrText xml:space="preserve"> ADDIN EN.CITE </w:instrText>
      </w:r>
      <w:r w:rsidRPr="00775E5A">
        <w:fldChar w:fldCharType="begin">
          <w:fldData xml:space="preserve">PEVuZE5vdGU+PENpdGU+PEF1dGhvcj5LaW5nPC9BdXRob3I+PFllYXI+MjAxMTwvWWVhcj48UmVj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</w:fldData>
        </w:fldChar>
      </w:r>
      <w:r w:rsidRPr="00775E5A">
        <w:instrText xml:space="preserve"> ADDIN EN.CITE.DATA </w:instrText>
      </w:r>
      <w:r w:rsidRPr="00775E5A">
        <w:fldChar w:fldCharType="end"/>
      </w:r>
      <w:r w:rsidRPr="00775E5A">
        <w:fldChar w:fldCharType="separate"/>
      </w:r>
      <w:r w:rsidRPr="00775E5A">
        <w:rPr>
          <w:noProof/>
        </w:rPr>
        <w:t>(King et al., 2011; Gobina et al., 2019)</w:t>
      </w:r>
      <w:r w:rsidRPr="00775E5A">
        <w:fldChar w:fldCharType="end"/>
      </w:r>
      <w:r w:rsidRPr="00775E5A">
        <w:t xml:space="preserve">. </w:t>
      </w:r>
      <w:r w:rsidR="006C7AD7" w:rsidRPr="00775E5A">
        <w:t xml:space="preserve">As understanding of </w:t>
      </w:r>
      <w:r w:rsidR="009B6D05" w:rsidRPr="00775E5A">
        <w:t>chronic pain</w:t>
      </w:r>
      <w:r w:rsidR="000E4188" w:rsidRPr="00775E5A">
        <w:t xml:space="preserve"> </w:t>
      </w:r>
      <w:r w:rsidR="005C6810" w:rsidRPr="00775E5A">
        <w:t>has shifted</w:t>
      </w:r>
      <w:r w:rsidR="00B73EFA" w:rsidRPr="00775E5A">
        <w:t xml:space="preserve"> </w:t>
      </w:r>
      <w:r w:rsidR="006C7AD7" w:rsidRPr="00775E5A">
        <w:t>to a biopsychosocial model</w:t>
      </w:r>
      <w:r w:rsidR="00A039C2" w:rsidRPr="00775E5A">
        <w:t>,</w:t>
      </w:r>
      <w:r w:rsidR="009E552B" w:rsidRPr="00775E5A">
        <w:t xml:space="preserve"> the </w:t>
      </w:r>
      <w:r w:rsidR="008803AE" w:rsidRPr="00775E5A">
        <w:t xml:space="preserve">recommended </w:t>
      </w:r>
      <w:r w:rsidR="00C43E67" w:rsidRPr="00775E5A">
        <w:t xml:space="preserve">assessment and management </w:t>
      </w:r>
      <w:r w:rsidR="009E552B" w:rsidRPr="00775E5A">
        <w:t xml:space="preserve">approach is </w:t>
      </w:r>
      <w:r w:rsidR="00A61EDB" w:rsidRPr="00775E5A">
        <w:t>multidisciplinary</w:t>
      </w:r>
      <w:r w:rsidR="00B7125E" w:rsidRPr="00775E5A">
        <w:t>, with equal focus on</w:t>
      </w:r>
      <w:r w:rsidR="00361627" w:rsidRPr="00775E5A">
        <w:t xml:space="preserve"> </w:t>
      </w:r>
      <w:r w:rsidR="00A039C2" w:rsidRPr="00775E5A">
        <w:t>biological, psychological and social factors</w:t>
      </w:r>
      <w:r w:rsidR="006C7AD7" w:rsidRPr="00775E5A">
        <w:t xml:space="preserve"> </w:t>
      </w:r>
      <w:r w:rsidR="006C7AD7" w:rsidRPr="007A45D1">
        <w:fldChar w:fldCharType="begin"/>
      </w:r>
      <w:r w:rsidR="00741883" w:rsidRPr="007A45D1">
        <w:instrText xml:space="preserve"> ADDIN EN.CITE &lt;EndNote&gt;&lt;Cite&gt;&lt;Author&gt;Liossi&lt;/Author&gt;&lt;Year&gt;2016&lt;/Year&gt;&lt;RecNum&gt;105&lt;/RecNum&gt;&lt;DisplayText&gt;(Liossi &amp;amp; Howard, 2016; World Health Organization, 2020)&lt;/DisplayText&gt;&lt;record&gt;&lt;rec-number&gt;105&lt;/rec-number&gt;&lt;foreign-keys&gt;&lt;key app="EN" db-id="wtz2e9dsaat9e9edrwrvfaw70e5td5dx0vdw" timestamp="1527076193"&gt;105&lt;/key&gt;&lt;/foreign-keys&gt;&lt;ref-type name="Journal Article"&gt;17&lt;/ref-type&gt;&lt;contributors&gt;&lt;authors&gt;&lt;author&gt;Liossi, Christina&lt;/author&gt;&lt;author&gt;Howard, Richard F.&lt;/author&gt;&lt;/authors&gt;&lt;/contributors&gt;&lt;titles&gt;&lt;title&gt;Pediatric Chronic Pain: Biopsychosocial Assessment and Formulation&lt;/title&gt;&lt;secondary-title&gt;Pediatrics&lt;/secondary-title&gt;&lt;short-title&gt;Pediatric Chronic Pain&lt;/short-title&gt;&lt;/titles&gt;&lt;periodical&gt;&lt;full-title&gt;PEDIATRICS&lt;/full-title&gt;&lt;/periodical&gt;&lt;pages&gt;e20160331&lt;/pages&gt;&lt;volume&gt;138&lt;/volume&gt;&lt;dates&gt;&lt;year&gt;2016&lt;/year&gt;&lt;pub-dates&gt;&lt;date&gt;11/2016&lt;/date&gt;&lt;/pub-dates&gt;&lt;/dates&gt;&lt;isbn&gt;0031-4005, 1098-4275&lt;/isbn&gt;&lt;urls&gt;&lt;/urls&gt;&lt;electronic-resource-num&gt;10.1542/peds.2016-0331&lt;/electronic-resource-num&gt;&lt;remote-database-name&gt;CrossRef&lt;/remote-database-name&gt;&lt;language&gt;en&lt;/language&gt;&lt;access-date&gt;2017-11-28 14:12:42&lt;/access-date&gt;&lt;/record&gt;&lt;/Cite&gt;&lt;Cite&gt;&lt;Author&gt;World Health Organization&lt;/Author&gt;&lt;Year&gt;2020&lt;/Year&gt;&lt;RecNum&gt;1586&lt;/RecNum&gt;&lt;record&gt;&lt;rec-number&gt;1586&lt;/rec-number&gt;&lt;foreign-keys&gt;&lt;key app="EN" db-id="wtz2e9dsaat9e9edrwrvfaw70e5td5dx0vdw" timestamp="1617801640"&gt;1586&lt;/key&gt;&lt;/foreign-keys&gt;&lt;ref-type name="Generic"&gt;13&lt;/ref-type&gt;&lt;contributors&gt;&lt;authors&gt;&lt;author&gt;World Health Organization,&lt;/author&gt;&lt;/authors&gt;&lt;/contributors&gt;&lt;titles&gt;&lt;title&gt;Guidelines on the management of chronic pain in children&lt;/title&gt;&lt;/titles&gt;&lt;dates&gt;&lt;year&gt;2020&lt;/year&gt;&lt;/dates&gt;&lt;pub-location&gt;Geneva&lt;/pub-location&gt;&lt;isbn&gt;9789240017870&lt;/isbn&gt;&lt;urls&gt;&lt;related-urls&gt;&lt;url&gt;https://www.who.int/publications/i/item/9789240017870&lt;/url&gt;&lt;/related-urls&gt;&lt;/urls&gt;&lt;/record&gt;&lt;/Cite&gt;&lt;/EndNote&gt;</w:instrText>
      </w:r>
      <w:r w:rsidR="006C7AD7" w:rsidRPr="007A45D1">
        <w:fldChar w:fldCharType="separate"/>
      </w:r>
      <w:r w:rsidR="00741883" w:rsidRPr="007A45D1">
        <w:rPr>
          <w:noProof/>
        </w:rPr>
        <w:t>(Liossi &amp; Howard, 2016; World Health Organization, 2020)</w:t>
      </w:r>
      <w:r w:rsidR="006C7AD7" w:rsidRPr="007A45D1">
        <w:fldChar w:fldCharType="end"/>
      </w:r>
      <w:r w:rsidR="006C7AD7" w:rsidRPr="007A45D1">
        <w:t>.</w:t>
      </w:r>
      <w:r w:rsidR="002907A2" w:rsidRPr="007A45D1">
        <w:t xml:space="preserve"> </w:t>
      </w:r>
      <w:r w:rsidR="0037424C" w:rsidRPr="007A45D1">
        <w:t>I</w:t>
      </w:r>
      <w:r w:rsidR="002E74D7" w:rsidRPr="007A45D1">
        <w:t>ntensive interdisciplinary treatment</w:t>
      </w:r>
      <w:r w:rsidR="00C23DCC" w:rsidRPr="007A45D1">
        <w:t xml:space="preserve">, </w:t>
      </w:r>
      <w:r w:rsidR="00A54B83" w:rsidRPr="007A45D1">
        <w:t>where</w:t>
      </w:r>
      <w:r w:rsidR="00C23DCC" w:rsidRPr="007A45D1">
        <w:t xml:space="preserve"> clinicians from multiple disciplines work</w:t>
      </w:r>
      <w:r w:rsidR="00EE2645" w:rsidRPr="007A45D1">
        <w:t xml:space="preserve"> </w:t>
      </w:r>
      <w:r w:rsidR="00E87457" w:rsidRPr="007A45D1">
        <w:t>collaboratively</w:t>
      </w:r>
      <w:r w:rsidR="00C23DCC" w:rsidRPr="007A45D1">
        <w:t xml:space="preserve"> </w:t>
      </w:r>
      <w:r w:rsidR="00EE2645" w:rsidRPr="007A45D1">
        <w:t>towards the same</w:t>
      </w:r>
      <w:r w:rsidR="003B2A31" w:rsidRPr="007A45D1">
        <w:t xml:space="preserve"> biopsychosocial</w:t>
      </w:r>
      <w:r w:rsidR="00EE2645" w:rsidRPr="007A45D1">
        <w:t xml:space="preserve"> treatment goal</w:t>
      </w:r>
      <w:r w:rsidR="00E92664" w:rsidRPr="007A45D1">
        <w:t>s</w:t>
      </w:r>
      <w:r w:rsidR="001A45CD" w:rsidRPr="007A45D1">
        <w:t xml:space="preserve"> </w:t>
      </w:r>
      <w:r w:rsidR="001A45CD" w:rsidRPr="007A45D1">
        <w:fldChar w:fldCharType="begin"/>
      </w:r>
      <w:r w:rsidR="001A45CD" w:rsidRPr="007A45D1">
        <w:instrText xml:space="preserve"> ADDIN EN.CITE &lt;EndNote&gt;&lt;Cite&gt;&lt;Author&gt;IASP&lt;/Author&gt;&lt;Year&gt;2018&lt;/Year&gt;&lt;RecNum&gt;1433&lt;/RecNum&gt;&lt;DisplayText&gt;(IASP, 2018)&lt;/DisplayText&gt;&lt;record&gt;&lt;rec-number&gt;1433&lt;/rec-number&gt;&lt;foreign-keys&gt;&lt;key app="EN" db-id="wtz2e9dsaat9e9edrwrvfaw70e5td5dx0vdw" timestamp="1588172982"&gt;1433&lt;/key&gt;&lt;/foreign-keys&gt;&lt;ref-type name="Web Page"&gt;12&lt;/ref-type&gt;&lt;contributors&gt;&lt;authors&gt;&lt;author&gt;IASP,&lt;/author&gt;&lt;/authors&gt;&lt;/contributors&gt;&lt;titles&gt;&lt;title&gt;IASP Terminology: Interdisciplinary treatment&lt;/title&gt;&lt;/titles&gt;&lt;volume&gt;2019&lt;/volume&gt;&lt;number&gt;April 29&lt;/number&gt;&lt;dates&gt;&lt;year&gt;2018&lt;/year&gt;&lt;/dates&gt;&lt;urls&gt;&lt;related-urls&gt;&lt;url&gt;https://www.iasp-pain.org/Education/Content.aspx?ItemNumber=1698#Interdisciplinarytreatment&lt;/url&gt;&lt;/related-urls&gt;&lt;/urls&gt;&lt;/record&gt;&lt;/Cite&gt;&lt;/EndNote&gt;</w:instrText>
      </w:r>
      <w:r w:rsidR="001A45CD" w:rsidRPr="007A45D1">
        <w:fldChar w:fldCharType="separate"/>
      </w:r>
      <w:r w:rsidR="001A45CD" w:rsidRPr="007A45D1">
        <w:rPr>
          <w:noProof/>
        </w:rPr>
        <w:t>(IASP, 2018)</w:t>
      </w:r>
      <w:r w:rsidR="001A45CD" w:rsidRPr="007A45D1">
        <w:fldChar w:fldCharType="end"/>
      </w:r>
      <w:r w:rsidR="001A45CD" w:rsidRPr="007A45D1">
        <w:t>,</w:t>
      </w:r>
      <w:r w:rsidR="00EE2645" w:rsidRPr="007A45D1">
        <w:t xml:space="preserve"> </w:t>
      </w:r>
      <w:r w:rsidR="002E74D7" w:rsidRPr="007A45D1">
        <w:t>can significantly improve functional disability</w:t>
      </w:r>
      <w:r w:rsidR="002A47C5" w:rsidRPr="007A45D1">
        <w:t xml:space="preserve"> </w:t>
      </w:r>
      <w:r w:rsidR="002E74D7" w:rsidRPr="007A45D1">
        <w:fldChar w:fldCharType="begin"/>
      </w:r>
      <w:r w:rsidR="002E74D7" w:rsidRPr="007A45D1">
        <w:instrText xml:space="preserve"> ADDIN EN.CITE &lt;EndNote&gt;&lt;Cite&gt;&lt;Author&gt;Harrison&lt;/Author&gt;&lt;Year&gt;2019&lt;/Year&gt;&lt;RecNum&gt;1543&lt;/RecNum&gt;&lt;DisplayText&gt;(Harrison et al., 2019)&lt;/DisplayText&gt;&lt;record&gt;&lt;rec-number&gt;1543&lt;/rec-number&gt;&lt;foreign-keys&gt;&lt;key app="EN" db-id="wtz2e9dsaat9e9edrwrvfaw70e5td5dx0vdw" timestamp="1604344194"&gt;1543&lt;/key&gt;&lt;/foreign-keys&gt;&lt;ref-type name="Journal Article"&gt;17&lt;/ref-type&gt;&lt;contributors&gt;&lt;authors&gt;&lt;author&gt;Harrison, Lauren E.&lt;/author&gt;&lt;author&gt;Pate, Joshua W.&lt;/author&gt;&lt;author&gt;Richardson, Patricia A.&lt;/author&gt;&lt;author&gt;Ickmans, Kelly&lt;/author&gt;&lt;author&gt;Wicksell, Rikard K.&lt;/author&gt;&lt;author&gt;Simons, Laura E.&lt;/author&gt;&lt;/authors&gt;&lt;/contributors&gt;&lt;titles&gt;&lt;title&gt;Best-Evidence for the Rehabilitation of Chronic Pain Part 1: Pediatric Pain&lt;/title&gt;&lt;secondary-title&gt;Journal of Clinical Medicine&lt;/secondary-title&gt;&lt;/titles&gt;&lt;periodical&gt;&lt;full-title&gt;Journal of Clinical Medicine&lt;/full-title&gt;&lt;/periodical&gt;&lt;pages&gt;1267&lt;/pages&gt;&lt;volume&gt;8&lt;/volume&gt;&lt;number&gt;9&lt;/number&gt;&lt;dates&gt;&lt;year&gt;2019&lt;/year&gt;&lt;/dates&gt;&lt;isbn&gt;2077-0383&lt;/isbn&gt;&lt;accession-num&gt;doi:10.3390/jcm8091267&lt;/accession-num&gt;&lt;urls&gt;&lt;related-urls&gt;&lt;url&gt;https://www.mdpi.com/2077-0383/8/9/1267&lt;/url&gt;&lt;/related-urls&gt;&lt;/urls&gt;&lt;/record&gt;&lt;/Cite&gt;&lt;/EndNote&gt;</w:instrText>
      </w:r>
      <w:r w:rsidR="002E74D7" w:rsidRPr="007A45D1">
        <w:fldChar w:fldCharType="separate"/>
      </w:r>
      <w:r w:rsidR="002E74D7" w:rsidRPr="007A45D1">
        <w:rPr>
          <w:noProof/>
        </w:rPr>
        <w:t>(Harrison et al., 2019)</w:t>
      </w:r>
      <w:r w:rsidR="002E74D7" w:rsidRPr="007A45D1">
        <w:fldChar w:fldCharType="end"/>
      </w:r>
      <w:r w:rsidR="002907A2" w:rsidRPr="007A45D1">
        <w:t>.</w:t>
      </w:r>
      <w:r w:rsidR="00C73ABB" w:rsidRPr="007A45D1">
        <w:t xml:space="preserve"> </w:t>
      </w:r>
      <w:r w:rsidR="008E5EA3" w:rsidRPr="007A45D1">
        <w:t>Indeed, multidisciplinary treatment</w:t>
      </w:r>
      <w:r w:rsidR="003E1394" w:rsidRPr="007A45D1">
        <w:t xml:space="preserve"> for chronic pain</w:t>
      </w:r>
      <w:r w:rsidR="008E5EA3" w:rsidRPr="007A45D1">
        <w:t xml:space="preserve"> is </w:t>
      </w:r>
      <w:r w:rsidR="00E6665D" w:rsidRPr="007A45D1">
        <w:t>aims to improve</w:t>
      </w:r>
      <w:r w:rsidR="008E5EA3" w:rsidRPr="007A45D1">
        <w:t xml:space="preserve"> </w:t>
      </w:r>
      <w:r w:rsidR="001B6431" w:rsidRPr="007A45D1">
        <w:t xml:space="preserve">the </w:t>
      </w:r>
      <w:r w:rsidR="00285637" w:rsidRPr="007A45D1">
        <w:t>quality of life</w:t>
      </w:r>
      <w:r w:rsidR="00F00C4B" w:rsidRPr="007A45D1">
        <w:t xml:space="preserve"> of </w:t>
      </w:r>
      <w:r w:rsidR="000B380D" w:rsidRPr="007A45D1">
        <w:t xml:space="preserve">children and adolescents </w:t>
      </w:r>
      <w:r w:rsidR="002E2566" w:rsidRPr="007A45D1">
        <w:t>by attending to all aspects of their development and wellbeing</w:t>
      </w:r>
      <w:r w:rsidR="003E1394" w:rsidRPr="007A45D1">
        <w:t xml:space="preserve"> </w:t>
      </w:r>
      <w:r w:rsidR="003E1394" w:rsidRPr="007A45D1">
        <w:fldChar w:fldCharType="begin"/>
      </w:r>
      <w:r w:rsidR="003E1394" w:rsidRPr="007A45D1">
        <w:instrText xml:space="preserve"> ADDIN EN.CITE &lt;EndNote&gt;&lt;Cite&gt;&lt;Author&gt;World Health Organization&lt;/Author&gt;&lt;Year&gt;2020&lt;/Year&gt;&lt;RecNum&gt;1586&lt;/RecNum&gt;&lt;DisplayText&gt;(World Health Organization, 2020)&lt;/DisplayText&gt;&lt;record&gt;&lt;rec-number&gt;1586&lt;/rec-number&gt;&lt;foreign-keys&gt;&lt;key app="EN" db-id="wtz2e9dsaat9e9edrwrvfaw70e5td5dx0vdw" timestamp="1617801640"&gt;1586&lt;/key&gt;&lt;/foreign-keys&gt;&lt;ref-type name="Generic"&gt;13&lt;/ref-type&gt;&lt;contributors&gt;&lt;authors&gt;&lt;author&gt;World Health Organization,&lt;/author&gt;&lt;/authors&gt;&lt;/contributors&gt;&lt;titles&gt;&lt;title&gt;Guidelines on the management of chronic pain in children&lt;/title&gt;&lt;/titles&gt;&lt;dates&gt;&lt;year&gt;2020&lt;/year&gt;&lt;/dates&gt;&lt;pub-location&gt;Geneva&lt;/pub-location&gt;&lt;isbn&gt;9789240017870&lt;/isbn&gt;&lt;urls&gt;&lt;related-urls&gt;&lt;url&gt;https://www.who.int/publications/i/item/9789240017870&lt;/url&gt;&lt;/related-urls&gt;&lt;/urls&gt;&lt;/record&gt;&lt;/Cite&gt;&lt;/EndNote&gt;</w:instrText>
      </w:r>
      <w:r w:rsidR="003E1394" w:rsidRPr="007A45D1">
        <w:fldChar w:fldCharType="separate"/>
      </w:r>
      <w:r w:rsidR="003E1394" w:rsidRPr="007A45D1">
        <w:rPr>
          <w:noProof/>
        </w:rPr>
        <w:t>(World Health Organization, 2020)</w:t>
      </w:r>
      <w:r w:rsidR="003E1394" w:rsidRPr="007A45D1">
        <w:fldChar w:fldCharType="end"/>
      </w:r>
      <w:r w:rsidR="00035BF9" w:rsidRPr="007A45D1">
        <w:t>.</w:t>
      </w:r>
      <w:r w:rsidR="002907A2" w:rsidRPr="007A45D1">
        <w:t xml:space="preserve"> </w:t>
      </w:r>
      <w:r w:rsidR="00163F7A" w:rsidRPr="007A45D1">
        <w:t>Many</w:t>
      </w:r>
      <w:r w:rsidR="002157DB" w:rsidRPr="007A45D1">
        <w:t xml:space="preserve"> multidisciplinary</w:t>
      </w:r>
      <w:r w:rsidR="004249BE" w:rsidRPr="007A45D1">
        <w:t xml:space="preserve"> </w:t>
      </w:r>
      <w:r w:rsidR="002907A2" w:rsidRPr="007A45D1">
        <w:t>interventions</w:t>
      </w:r>
      <w:r w:rsidR="00350C1F" w:rsidRPr="007A45D1">
        <w:t xml:space="preserve"> have been</w:t>
      </w:r>
      <w:r w:rsidR="002907A2" w:rsidRPr="007A45D1">
        <w:t xml:space="preserve"> developed</w:t>
      </w:r>
      <w:r w:rsidR="00BD2654" w:rsidRPr="007A45D1">
        <w:t xml:space="preserve"> and evaluated</w:t>
      </w:r>
      <w:r w:rsidR="000B078B" w:rsidRPr="007A45D1">
        <w:t>. H</w:t>
      </w:r>
      <w:r w:rsidR="00350C1F" w:rsidRPr="007A45D1">
        <w:t>owev</w:t>
      </w:r>
      <w:r w:rsidR="00BD2654" w:rsidRPr="007A45D1">
        <w:t>er</w:t>
      </w:r>
      <w:r w:rsidR="000B078B" w:rsidRPr="007A45D1">
        <w:t>,</w:t>
      </w:r>
      <w:r w:rsidR="003116A6" w:rsidRPr="007A45D1">
        <w:t xml:space="preserve"> multidisciplinary</w:t>
      </w:r>
      <w:r w:rsidR="007F6340" w:rsidRPr="007A45D1">
        <w:t xml:space="preserve"> </w:t>
      </w:r>
      <w:r w:rsidR="002907A2" w:rsidRPr="007A45D1">
        <w:t xml:space="preserve">components within </w:t>
      </w:r>
      <w:r w:rsidR="00031892" w:rsidRPr="007A45D1">
        <w:t xml:space="preserve">online </w:t>
      </w:r>
      <w:r w:rsidR="00401F70" w:rsidRPr="007A45D1">
        <w:t>interventions</w:t>
      </w:r>
      <w:r w:rsidR="000B078B" w:rsidRPr="007A45D1">
        <w:t xml:space="preserve"> have not been examined.</w:t>
      </w:r>
    </w:p>
    <w:p w14:paraId="2A5C2DC8" w14:textId="39AC38CA" w:rsidR="00117A5E" w:rsidRPr="00775E5A" w:rsidRDefault="00D53666" w:rsidP="00B858DE">
      <w:r w:rsidRPr="007A45D1">
        <w:t>S</w:t>
      </w:r>
      <w:r w:rsidR="0089737A" w:rsidRPr="007A45D1">
        <w:t xml:space="preserve">ystematic </w:t>
      </w:r>
      <w:r w:rsidR="00F566C8" w:rsidRPr="007A45D1">
        <w:t>reviews</w:t>
      </w:r>
      <w:r w:rsidR="008E5BA3" w:rsidRPr="007A45D1">
        <w:t xml:space="preserve"> </w:t>
      </w:r>
      <w:r w:rsidR="00A327D9" w:rsidRPr="007A45D1">
        <w:t>have investigated</w:t>
      </w:r>
      <w:r w:rsidR="00FE382A" w:rsidRPr="007A45D1">
        <w:t xml:space="preserve"> face-to-face</w:t>
      </w:r>
      <w:r w:rsidR="00A327D9" w:rsidRPr="007A45D1">
        <w:t xml:space="preserve"> interventions</w:t>
      </w:r>
      <w:r w:rsidR="00FF5BC4" w:rsidRPr="007A45D1">
        <w:t xml:space="preserve"> for paediatric </w:t>
      </w:r>
      <w:r w:rsidR="00F17C06" w:rsidRPr="007A45D1">
        <w:t>chronic pain</w:t>
      </w:r>
      <w:r w:rsidR="008E5BA3" w:rsidRPr="007A45D1">
        <w:t xml:space="preserve"> </w:t>
      </w:r>
      <w:r w:rsidR="002057A6" w:rsidRPr="007A45D1">
        <w:t>combining</w:t>
      </w:r>
      <w:r w:rsidR="008E5BA3" w:rsidRPr="007A45D1">
        <w:t xml:space="preserve"> </w:t>
      </w:r>
      <w:r w:rsidRPr="007A45D1">
        <w:t xml:space="preserve">at least </w:t>
      </w:r>
      <w:r w:rsidR="00FF5BC4" w:rsidRPr="007A45D1">
        <w:t xml:space="preserve">two </w:t>
      </w:r>
      <w:r w:rsidRPr="007A45D1">
        <w:fldChar w:fldCharType="begin"/>
      </w:r>
      <w:r w:rsidR="00367FEA" w:rsidRPr="007A45D1">
        <w:instrText xml:space="preserve"> ADDIN EN.CITE &lt;EndNote&gt;&lt;Cite&gt;&lt;Author&gt;Liossi&lt;/Author&gt;&lt;Year&gt;2019&lt;/Year&gt;&lt;RecNum&gt;1243&lt;/RecNum&gt;&lt;DisplayText&gt;(Liossi et al., 2019)&lt;/DisplayText&gt;&lt;record&gt;&lt;rec-number&gt;1243&lt;/rec-number&gt;&lt;foreign-keys&gt;&lt;key app="EN" db-id="wtz2e9dsaat9e9edrwrvfaw70e5td5dx0vdw" timestamp="1554390322"&gt;1243&lt;/key&gt;&lt;/foreign-keys&gt;&lt;ref-type name="Journal Article"&gt;17&lt;/ref-type&gt;&lt;contributors&gt;&lt;authors&gt;&lt;author&gt;Liossi, Christina&lt;/author&gt;&lt;author&gt;Johnstone, Lauren&lt;/author&gt;&lt;author&gt;Lilley, Suzanne&lt;/author&gt;&lt;author&gt;Caes, Line&lt;/author&gt;&lt;author&gt;Williams, Glyn&lt;/author&gt;&lt;author&gt;Schoth, Daniel E.&lt;/author&gt;&lt;/authors&gt;&lt;/contributors&gt;&lt;titles&gt;&lt;title&gt;Effectiveness of interdisciplinary interventions in paediatric chronic pain management: a systematic review and subset meta-analysis&lt;/title&gt;&lt;secondary-title&gt;British Journal of Anaesthesia&lt;/secondary-title&gt;&lt;/titles&gt;&lt;periodical&gt;&lt;full-title&gt;British Journal of Anaesthesia&lt;/full-title&gt;&lt;/periodical&gt;&lt;keywords&gt;&lt;keyword&gt;meta-analysis&lt;/keyword&gt;&lt;keyword&gt;interdisciplinary pain clinic&lt;/keyword&gt;&lt;keyword&gt;multimodal analgesia&lt;/keyword&gt;&lt;keyword&gt;paediatrics&lt;/keyword&gt;&lt;keyword&gt;chronic pain&lt;/keyword&gt;&lt;keyword&gt;systematic review&lt;/keyword&gt;&lt;/keywords&gt;&lt;dates&gt;&lt;year&gt;2019&lt;/year&gt;&lt;pub-dates&gt;&lt;date&gt;2019/03/01/&lt;/date&gt;&lt;/pub-dates&gt;&lt;/dates&gt;&lt;isbn&gt;0007-0912&lt;/isbn&gt;&lt;urls&gt;&lt;related-urls&gt;&lt;url&gt;http://www.sciencedirect.com/science/article/pii/S0007091219300649&lt;/url&gt;&lt;/related-urls&gt;&lt;/urls&gt;&lt;electronic-resource-num&gt;https://doi.org/10.1016/j.bja.2019.01.024&lt;/electronic-resource-num&gt;&lt;/record&gt;&lt;/Cite&gt;&lt;/EndNote&gt;</w:instrText>
      </w:r>
      <w:r w:rsidRPr="007A45D1">
        <w:fldChar w:fldCharType="separate"/>
      </w:r>
      <w:r w:rsidR="00651E85" w:rsidRPr="007A45D1">
        <w:rPr>
          <w:noProof/>
        </w:rPr>
        <w:t>(Liossi et al., 2019)</w:t>
      </w:r>
      <w:r w:rsidRPr="007A45D1">
        <w:fldChar w:fldCharType="end"/>
      </w:r>
      <w:r w:rsidRPr="007A45D1">
        <w:t xml:space="preserve"> </w:t>
      </w:r>
      <w:r w:rsidR="00FF5BC4" w:rsidRPr="007A45D1">
        <w:t xml:space="preserve">or </w:t>
      </w:r>
      <w:r w:rsidRPr="007A45D1">
        <w:t>three d</w:t>
      </w:r>
      <w:r w:rsidR="00FF5BC4" w:rsidRPr="007A45D1">
        <w:t xml:space="preserve">isciplines </w:t>
      </w:r>
      <w:r w:rsidR="008E5BA3" w:rsidRPr="007A45D1">
        <w:fldChar w:fldCharType="begin">
          <w:fldData xml:space="preserve">PEVuZE5vdGU+PENpdGU+PEF1dGhvcj5IZWNobGVyPC9BdXRob3I+PFllYXI+MjAxNTwvWWVhcj48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</w:fldData>
        </w:fldChar>
      </w:r>
      <w:r w:rsidR="00367FEA" w:rsidRPr="007A45D1">
        <w:instrText xml:space="preserve"> ADDIN EN.CITE </w:instrText>
      </w:r>
      <w:r w:rsidR="00367FEA" w:rsidRPr="007A45D1">
        <w:fldChar w:fldCharType="begin">
          <w:fldData xml:space="preserve">PEVuZE5vdGU+PENpdGU+PEF1dGhvcj5IZWNobGVyPC9BdXRob3I+PFllYXI+MjAxNTwvWWVhcj48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</w:fldData>
        </w:fldChar>
      </w:r>
      <w:r w:rsidR="00367FEA" w:rsidRPr="007A45D1">
        <w:instrText xml:space="preserve"> ADDIN EN.CITE.DATA </w:instrText>
      </w:r>
      <w:r w:rsidR="00367FEA" w:rsidRPr="007A45D1">
        <w:fldChar w:fldCharType="end"/>
      </w:r>
      <w:r w:rsidR="008E5BA3" w:rsidRPr="007A45D1">
        <w:fldChar w:fldCharType="separate"/>
      </w:r>
      <w:r w:rsidR="000C1999" w:rsidRPr="007A45D1">
        <w:rPr>
          <w:noProof/>
        </w:rPr>
        <w:t>(Hechler et al., 2015)</w:t>
      </w:r>
      <w:r w:rsidR="008E5BA3" w:rsidRPr="007A45D1">
        <w:fldChar w:fldCharType="end"/>
      </w:r>
      <w:r w:rsidR="00C46AD8" w:rsidRPr="007A45D1">
        <w:t>.</w:t>
      </w:r>
      <w:r w:rsidR="008E5BA3" w:rsidRPr="007A45D1">
        <w:t xml:space="preserve"> </w:t>
      </w:r>
      <w:r w:rsidR="002057A6" w:rsidRPr="007A45D1">
        <w:t>Randomised controlled trials (RCTs) of</w:t>
      </w:r>
      <w:r w:rsidR="00DF54BA" w:rsidRPr="007A45D1">
        <w:t xml:space="preserve"> intensive</w:t>
      </w:r>
      <w:r w:rsidR="002057A6" w:rsidRPr="007A45D1">
        <w:t xml:space="preserve"> interventions including three</w:t>
      </w:r>
      <w:r w:rsidR="008E5BA3" w:rsidRPr="007A45D1">
        <w:t xml:space="preserve"> or more disciplines</w:t>
      </w:r>
      <w:r w:rsidR="002057A6" w:rsidRPr="007A45D1">
        <w:t xml:space="preserve"> found </w:t>
      </w:r>
      <w:r w:rsidR="00DF54BA" w:rsidRPr="007A45D1">
        <w:t>large</w:t>
      </w:r>
      <w:r w:rsidR="002057A6" w:rsidRPr="007A45D1">
        <w:t xml:space="preserve"> </w:t>
      </w:r>
      <w:r w:rsidR="00C46AD8" w:rsidRPr="007A45D1">
        <w:t xml:space="preserve">improvements </w:t>
      </w:r>
      <w:r w:rsidR="002057A6" w:rsidRPr="007A45D1">
        <w:t xml:space="preserve">in </w:t>
      </w:r>
      <w:r w:rsidR="00DA6CCA" w:rsidRPr="007A45D1">
        <w:t>pain</w:t>
      </w:r>
      <w:r w:rsidR="002057A6" w:rsidRPr="007A45D1">
        <w:t xml:space="preserve"> intensity</w:t>
      </w:r>
      <w:r w:rsidR="00DA6CCA" w:rsidRPr="007A45D1">
        <w:t xml:space="preserve">, </w:t>
      </w:r>
      <w:r w:rsidR="002057A6" w:rsidRPr="007A45D1">
        <w:t xml:space="preserve">and </w:t>
      </w:r>
      <w:r w:rsidR="00DA6CCA" w:rsidRPr="007A45D1">
        <w:t xml:space="preserve">disability, </w:t>
      </w:r>
      <w:r w:rsidR="002057A6" w:rsidRPr="007A45D1">
        <w:t>at 3-month follow-up</w:t>
      </w:r>
      <w:r w:rsidR="00761F98" w:rsidRPr="007A45D1">
        <w:t xml:space="preserve"> </w:t>
      </w:r>
      <w:r w:rsidR="00761F98" w:rsidRPr="007A45D1">
        <w:fldChar w:fldCharType="begin">
          <w:fldData xml:space="preserve">PEVuZE5vdGU+PENpdGU+PEF1dGhvcj5IZWNobGVyPC9BdXRob3I+PFllYXI+MjAxNTwvWWVhcj48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</w:fldData>
        </w:fldChar>
      </w:r>
      <w:r w:rsidR="00367FEA" w:rsidRPr="007A45D1">
        <w:instrText xml:space="preserve"> ADDIN EN.CITE </w:instrText>
      </w:r>
      <w:r w:rsidR="00367FEA" w:rsidRPr="007A45D1">
        <w:fldChar w:fldCharType="begin">
          <w:fldData xml:space="preserve">PEVuZE5vdGU+PENpdGU+PEF1dGhvcj5IZWNobGVyPC9BdXRob3I+PFllYXI+MjAxNTwvWWVhcj48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</w:fldData>
        </w:fldChar>
      </w:r>
      <w:r w:rsidR="00367FEA" w:rsidRPr="007A45D1">
        <w:instrText xml:space="preserve"> ADDIN EN.CITE.DATA </w:instrText>
      </w:r>
      <w:r w:rsidR="00367FEA" w:rsidRPr="007A45D1">
        <w:fldChar w:fldCharType="end"/>
      </w:r>
      <w:r w:rsidR="00761F98" w:rsidRPr="007A45D1">
        <w:fldChar w:fldCharType="separate"/>
      </w:r>
      <w:r w:rsidR="00761F98" w:rsidRPr="007A45D1">
        <w:rPr>
          <w:noProof/>
        </w:rPr>
        <w:t>(Hechler et al., 2015)</w:t>
      </w:r>
      <w:r w:rsidR="00761F98" w:rsidRPr="007A45D1">
        <w:fldChar w:fldCharType="end"/>
      </w:r>
      <w:r w:rsidR="002057A6" w:rsidRPr="007A45D1">
        <w:t>.</w:t>
      </w:r>
      <w:r w:rsidR="009E624E" w:rsidRPr="007A45D1">
        <w:t xml:space="preserve"> I</w:t>
      </w:r>
      <w:r w:rsidR="00DF54BA" w:rsidRPr="007A45D1">
        <w:t>nterventions including two or more disciplines</w:t>
      </w:r>
      <w:r w:rsidR="00461CB1" w:rsidRPr="007A45D1">
        <w:t xml:space="preserve"> showed significant</w:t>
      </w:r>
      <w:r w:rsidR="00DF54BA" w:rsidRPr="007A45D1">
        <w:t xml:space="preserve"> improvements</w:t>
      </w:r>
      <w:r w:rsidR="00796998" w:rsidRPr="007A45D1">
        <w:t xml:space="preserve"> </w:t>
      </w:r>
      <w:r w:rsidR="00DF54BA" w:rsidRPr="007A45D1">
        <w:t>pre to post-intervention for pain intensity</w:t>
      </w:r>
      <w:r w:rsidR="00702076" w:rsidRPr="007A45D1">
        <w:t xml:space="preserve"> and </w:t>
      </w:r>
      <w:r w:rsidR="00DF54BA" w:rsidRPr="007A45D1">
        <w:t xml:space="preserve">functional disability </w:t>
      </w:r>
      <w:r w:rsidR="00761F98" w:rsidRPr="007A45D1">
        <w:fldChar w:fldCharType="begin"/>
      </w:r>
      <w:r w:rsidR="00367FEA" w:rsidRPr="007A45D1">
        <w:instrText xml:space="preserve"> ADDIN EN.CITE &lt;EndNote&gt;&lt;Cite&gt;&lt;Author&gt;Liossi&lt;/Author&gt;&lt;Year&gt;2019&lt;/Year&gt;&lt;RecNum&gt;1243&lt;/RecNum&gt;&lt;DisplayText&gt;(Liossi et al., 2019)&lt;/DisplayText&gt;&lt;record&gt;&lt;rec-number&gt;1243&lt;/rec-number&gt;&lt;foreign-keys&gt;&lt;key app="EN" db-id="wtz2e9dsaat9e9edrwrvfaw70e5td5dx0vdw" timestamp="1554390322"&gt;1243&lt;/key&gt;&lt;/foreign-keys&gt;&lt;ref-type name="Journal Article"&gt;17&lt;/ref-type&gt;&lt;contributors&gt;&lt;authors&gt;&lt;author&gt;Liossi, Christina&lt;/author&gt;&lt;author&gt;Johnstone, Lauren&lt;/author&gt;&lt;author&gt;Lilley, Suzanne&lt;/author&gt;&lt;author&gt;Caes, Line&lt;/author&gt;&lt;author&gt;Williams, Glyn&lt;/author&gt;&lt;author&gt;Schoth, Daniel E.&lt;/author&gt;&lt;/authors&gt;&lt;/contributors&gt;&lt;titles&gt;&lt;title&gt;Effectiveness of interdisciplinary interventions in paediatric chronic pain management: a systematic review and subset meta-analysis&lt;/title&gt;&lt;secondary-title&gt;British Journal of Anaesthesia&lt;/secondary-title&gt;&lt;/titles&gt;&lt;periodical&gt;&lt;full-title&gt;British Journal of Anaesthesia&lt;/full-title&gt;&lt;/periodical&gt;&lt;keywords&gt;&lt;keyword&gt;meta-analysis&lt;/keyword&gt;&lt;keyword&gt;interdisciplinary pain clinic&lt;/keyword&gt;&lt;keyword&gt;multimodal analgesia&lt;/keyword&gt;&lt;keyword&gt;paediatrics&lt;/keyword&gt;&lt;keyword&gt;chronic pain&lt;/keyword&gt;&lt;keyword&gt;systematic review&lt;/keyword&gt;&lt;/keywords&gt;&lt;dates&gt;&lt;year&gt;2019&lt;/year&gt;&lt;pub-dates&gt;&lt;date&gt;2019/03/01/&lt;/date&gt;&lt;/pub-dates&gt;&lt;/dates&gt;&lt;isbn&gt;0007-0912&lt;/isbn&gt;&lt;urls&gt;&lt;related-urls&gt;&lt;url&gt;http://www.sciencedirect.com/science/article/pii/S0007091219300649&lt;/url&gt;&lt;/related-urls&gt;&lt;/urls&gt;&lt;electronic-resource-num&gt;https://doi.org/10.1016/j.bja.2019.01.024&lt;/electronic-resource-num&gt;&lt;/record&gt;&lt;/Cite&gt;&lt;/EndNote&gt;</w:instrText>
      </w:r>
      <w:r w:rsidR="00761F98" w:rsidRPr="007A45D1">
        <w:fldChar w:fldCharType="separate"/>
      </w:r>
      <w:r w:rsidR="00651E85" w:rsidRPr="007A45D1">
        <w:rPr>
          <w:noProof/>
        </w:rPr>
        <w:t>(Liossi et al., 2019)</w:t>
      </w:r>
      <w:r w:rsidR="00761F98" w:rsidRPr="007A45D1">
        <w:fldChar w:fldCharType="end"/>
      </w:r>
      <w:r w:rsidR="00C4545A" w:rsidRPr="007A45D1">
        <w:t>.</w:t>
      </w:r>
      <w:r w:rsidR="00B858DE" w:rsidRPr="007A45D1">
        <w:t xml:space="preserve"> </w:t>
      </w:r>
      <w:r w:rsidR="00183247" w:rsidRPr="007A45D1">
        <w:t xml:space="preserve">Despite benefits of </w:t>
      </w:r>
      <w:r w:rsidR="00B90E75" w:rsidRPr="007A45D1">
        <w:t>face-to-face</w:t>
      </w:r>
      <w:r w:rsidR="00791F70" w:rsidRPr="007A45D1">
        <w:t xml:space="preserve"> </w:t>
      </w:r>
      <w:r w:rsidR="00A960B0" w:rsidRPr="007A45D1">
        <w:t>interventions</w:t>
      </w:r>
      <w:r w:rsidR="00183247" w:rsidRPr="007A45D1">
        <w:t>,</w:t>
      </w:r>
      <w:r w:rsidR="00A960B0" w:rsidRPr="007A45D1">
        <w:t xml:space="preserve"> </w:t>
      </w:r>
      <w:r w:rsidR="001A453B" w:rsidRPr="007A45D1">
        <w:t>t</w:t>
      </w:r>
      <w:r w:rsidRPr="007A45D1">
        <w:t>here are barriers t</w:t>
      </w:r>
      <w:r w:rsidRPr="00775E5A">
        <w:t xml:space="preserve">o attending </w:t>
      </w:r>
      <w:r w:rsidR="00117A5E" w:rsidRPr="00775E5A">
        <w:t>pain services for children and parents</w:t>
      </w:r>
      <w:r w:rsidR="008747DE" w:rsidRPr="00775E5A">
        <w:t>, including</w:t>
      </w:r>
      <w:r w:rsidR="00791F70" w:rsidRPr="00775E5A">
        <w:t xml:space="preserve"> </w:t>
      </w:r>
      <w:r w:rsidR="00643863" w:rsidRPr="00775E5A">
        <w:t>school absence</w:t>
      </w:r>
      <w:r w:rsidR="00517C05" w:rsidRPr="00775E5A">
        <w:t xml:space="preserve"> and</w:t>
      </w:r>
      <w:r w:rsidR="00117A5E" w:rsidRPr="00775E5A">
        <w:t xml:space="preserve"> financial </w:t>
      </w:r>
      <w:r w:rsidR="009E552B" w:rsidRPr="00775E5A">
        <w:t>costs</w:t>
      </w:r>
      <w:r w:rsidR="00421F04" w:rsidRPr="00775E5A">
        <w:t xml:space="preserve"> of travel</w:t>
      </w:r>
      <w:r w:rsidR="006C7EC2" w:rsidRPr="00775E5A">
        <w:t xml:space="preserve"> </w:t>
      </w:r>
      <w:r w:rsidR="00117A5E" w:rsidRPr="00775E5A">
        <w:fldChar w:fldCharType="begin">
          <w:fldData xml:space="preserve">PEVuZE5vdGU+PENpdGU+PEF1dGhvcj5CZW5kZXI8L0F1dGhvcj48WWVhcj4yMDExPC9ZZWFyPjxS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</w:fldData>
        </w:fldChar>
      </w:r>
      <w:r w:rsidR="00A71374" w:rsidRPr="00775E5A">
        <w:instrText xml:space="preserve"> ADDIN EN.CITE </w:instrText>
      </w:r>
      <w:r w:rsidR="00A71374" w:rsidRPr="00775E5A">
        <w:fldChar w:fldCharType="begin">
          <w:fldData xml:space="preserve">PEVuZE5vdGU+PENpdGU+PEF1dGhvcj5CZW5kZXI8L0F1dGhvcj48WWVhcj4yMDExPC9ZZWFyPjxS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</w:fldData>
        </w:fldChar>
      </w:r>
      <w:r w:rsidR="00A71374" w:rsidRPr="00775E5A">
        <w:instrText xml:space="preserve"> ADDIN EN.CITE.DATA </w:instrText>
      </w:r>
      <w:r w:rsidR="00A71374" w:rsidRPr="00775E5A">
        <w:fldChar w:fldCharType="end"/>
      </w:r>
      <w:r w:rsidR="00117A5E" w:rsidRPr="00775E5A">
        <w:fldChar w:fldCharType="separate"/>
      </w:r>
      <w:r w:rsidR="00A71374" w:rsidRPr="00775E5A">
        <w:rPr>
          <w:noProof/>
        </w:rPr>
        <w:t>(Bender et al., 2011; Caes et al., 2018)</w:t>
      </w:r>
      <w:r w:rsidR="00117A5E" w:rsidRPr="00775E5A">
        <w:fldChar w:fldCharType="end"/>
      </w:r>
      <w:r w:rsidR="00AB36E0" w:rsidRPr="00775E5A">
        <w:t xml:space="preserve">. </w:t>
      </w:r>
      <w:r w:rsidR="00FD09FC" w:rsidRPr="00775E5A">
        <w:t xml:space="preserve">One </w:t>
      </w:r>
      <w:r w:rsidR="00ED0F9B" w:rsidRPr="00775E5A">
        <w:t xml:space="preserve">solution </w:t>
      </w:r>
      <w:r w:rsidR="008747DE" w:rsidRPr="00775E5A">
        <w:t xml:space="preserve">is </w:t>
      </w:r>
      <w:r w:rsidR="00A327D9" w:rsidRPr="00775E5A">
        <w:t xml:space="preserve">to provide </w:t>
      </w:r>
      <w:r w:rsidR="00617A6E" w:rsidRPr="00775E5A">
        <w:t>online interventions</w:t>
      </w:r>
      <w:r w:rsidR="00DF54BA" w:rsidRPr="00775E5A">
        <w:t>.</w:t>
      </w:r>
    </w:p>
    <w:p w14:paraId="55FF7630" w14:textId="08664553" w:rsidR="002B510D" w:rsidRPr="00775E5A" w:rsidRDefault="00AA0A4B" w:rsidP="00B45046">
      <w:r w:rsidRPr="00775E5A">
        <w:t>T</w:t>
      </w:r>
      <w:r w:rsidR="006932F8" w:rsidRPr="00775E5A">
        <w:t xml:space="preserve">he efficacy of </w:t>
      </w:r>
      <w:r w:rsidR="00B720EA" w:rsidRPr="00775E5A">
        <w:t xml:space="preserve">online </w:t>
      </w:r>
      <w:r w:rsidR="006932F8" w:rsidRPr="00775E5A">
        <w:t>p</w:t>
      </w:r>
      <w:r w:rsidR="00D2444E" w:rsidRPr="00775E5A">
        <w:t>sychological a</w:t>
      </w:r>
      <w:r w:rsidR="00073E88" w:rsidRPr="00775E5A">
        <w:t xml:space="preserve">pproaches to </w:t>
      </w:r>
      <w:r w:rsidR="009A388B" w:rsidRPr="00775E5A">
        <w:t xml:space="preserve">paediatric </w:t>
      </w:r>
      <w:r w:rsidR="00F17C06" w:rsidRPr="00775E5A">
        <w:t>chronic pain</w:t>
      </w:r>
      <w:r w:rsidR="00073E88" w:rsidRPr="00775E5A">
        <w:t xml:space="preserve"> management </w:t>
      </w:r>
      <w:r w:rsidRPr="00775E5A">
        <w:t>has been investigat</w:t>
      </w:r>
      <w:r w:rsidR="00333094" w:rsidRPr="00775E5A">
        <w:t xml:space="preserve">ed </w:t>
      </w:r>
      <w:r w:rsidR="00333094" w:rsidRPr="00775E5A">
        <w:fldChar w:fldCharType="begin"/>
      </w:r>
      <w:r w:rsidR="00367FEA" w:rsidRPr="00775E5A">
        <w:instrText xml:space="preserve"> ADDIN EN.CITE &lt;EndNote&gt;&lt;Cite&gt;&lt;Author&gt;Fisher&lt;/Author&gt;&lt;Year&gt;2019&lt;/Year&gt;&lt;RecNum&gt;1382&lt;/RecNum&gt;&lt;DisplayText&gt;(Fisher et al., 2019)&lt;/DisplayText&gt;&lt;record&gt;&lt;rec-number&gt;1382&lt;/rec-number&gt;&lt;foreign-keys&gt;&lt;key app="EN" db-id="wtz2e9dsaat9e9edrwrvfaw70e5td5dx0vdw" timestamp="1575985779"&gt;1382&lt;/key&gt;&lt;/foreign-keys&gt;&lt;ref-type name="Journal Article"&gt;17&lt;/ref-type&gt;&lt;contributors&gt;&lt;authors&gt;&lt;author&gt;Fisher, Emma&lt;/author&gt;&lt;author&gt;Law, Emily F.&lt;/author&gt;&lt;author&gt;Dudeney, J.&lt;/author&gt;&lt;author&gt;Eccleston, Christopher&lt;/author&gt;&lt;author&gt;Palermo, Tonya M.&lt;/author&gt;&lt;/authors&gt;&lt;/contributors&gt;&lt;titles&gt;&lt;title&gt;Psychological therapies (remotely delivered) for the management of chronic and recurrent pain in children and adolescents&lt;/title&gt;&lt;secondary-title&gt;Cochrane Database of Systematic Reviews&lt;/secondary-title&gt;&lt;/titles&gt;&lt;periodical&gt;&lt;full-title&gt;Cochrane Database of Systematic Reviews&lt;/full-title&gt;&lt;/periodical&gt;&lt;number&gt;4&lt;/number&gt;&lt;keywords&gt;&lt;keyword&gt;Adolescent&lt;/keyword&gt;&lt;keyword&gt;Anxiety [therapy]&lt;/keyword&gt;&lt;keyword&gt;Child&lt;/keyword&gt;&lt;keyword&gt;Child, Preschool&lt;/keyword&gt;&lt;keyword&gt;Chronic Pain [*therapy]&lt;/keyword&gt;&lt;keyword&gt;Depression [therapy]&lt;/keyword&gt;&lt;keyword&gt;Female&lt;/keyword&gt;&lt;keyword&gt;Humans&lt;/keyword&gt;&lt;keyword&gt;Male&lt;/keyword&gt;&lt;keyword&gt;Pain Management [*methods]&lt;/keyword&gt;&lt;keyword&gt;Psychotherapy [*methods]&lt;/keyword&gt;&lt;keyword&gt;Randomized Controlled Trials as Topic&lt;/keyword&gt;&lt;keyword&gt;Recurrence&lt;/keyword&gt;&lt;keyword&gt;Telemedicine [*methods]&lt;/keyword&gt;&lt;keyword&gt;Treatment Outcome&lt;/keyword&gt;&lt;/keywords&gt;&lt;dates&gt;&lt;year&gt;2019&lt;/year&gt;&lt;/dates&gt;&lt;publisher&gt;John Wiley &amp;amp; Sons, Ltd&lt;/publisher&gt;&lt;isbn&gt;1465-1858&lt;/isbn&gt;&lt;accession-num&gt;CD011118&lt;/accession-num&gt;&lt;urls&gt;&lt;related-urls&gt;&lt;url&gt;https://doi.org//10.1002/14651858.CD011118.pub3&lt;/url&gt;&lt;/related-urls&gt;&lt;/urls&gt;&lt;electronic-resource-num&gt;10.1002/14651858.CD011118.pub3&lt;/electronic-resource-num&gt;&lt;/record&gt;&lt;/Cite&gt;&lt;/EndNote&gt;</w:instrText>
      </w:r>
      <w:r w:rsidR="00333094" w:rsidRPr="00775E5A">
        <w:fldChar w:fldCharType="separate"/>
      </w:r>
      <w:r w:rsidR="00A71374" w:rsidRPr="00775E5A">
        <w:rPr>
          <w:noProof/>
        </w:rPr>
        <w:t>(Fisher et al., 2019)</w:t>
      </w:r>
      <w:r w:rsidR="00333094" w:rsidRPr="00775E5A">
        <w:fldChar w:fldCharType="end"/>
      </w:r>
      <w:r w:rsidR="00333094" w:rsidRPr="00775E5A">
        <w:t xml:space="preserve">. </w:t>
      </w:r>
      <w:r w:rsidR="0075041B" w:rsidRPr="00775E5A">
        <w:t xml:space="preserve">This </w:t>
      </w:r>
      <w:r w:rsidR="00B45046" w:rsidRPr="00775E5A">
        <w:t xml:space="preserve">systematic </w:t>
      </w:r>
      <w:r w:rsidR="0075041B" w:rsidRPr="00775E5A">
        <w:t xml:space="preserve">review found 10 studies, </w:t>
      </w:r>
      <w:r w:rsidR="001E5960" w:rsidRPr="00775E5A">
        <w:t xml:space="preserve">which were </w:t>
      </w:r>
      <w:r w:rsidR="0075041B" w:rsidRPr="00775E5A">
        <w:t>s</w:t>
      </w:r>
      <w:r w:rsidR="009F7A2C" w:rsidRPr="00775E5A">
        <w:t xml:space="preserve">plit into mixed </w:t>
      </w:r>
      <w:r w:rsidR="00F17C06" w:rsidRPr="00775E5A">
        <w:t>chronic pain</w:t>
      </w:r>
      <w:r w:rsidR="009F7A2C" w:rsidRPr="00775E5A">
        <w:t xml:space="preserve"> and headache. </w:t>
      </w:r>
      <w:r w:rsidR="007E5063" w:rsidRPr="00775E5A">
        <w:t>N</w:t>
      </w:r>
      <w:r w:rsidR="009F7A2C" w:rsidRPr="00775E5A">
        <w:t>o beneficial effects</w:t>
      </w:r>
      <w:r w:rsidR="007E5063" w:rsidRPr="00775E5A">
        <w:t xml:space="preserve"> were</w:t>
      </w:r>
      <w:r w:rsidR="009F7A2C" w:rsidRPr="00775E5A">
        <w:t xml:space="preserve"> found post-treatment</w:t>
      </w:r>
      <w:r w:rsidR="00142E9E" w:rsidRPr="00775E5A">
        <w:t xml:space="preserve"> for mixed </w:t>
      </w:r>
      <w:r w:rsidR="00F17C06" w:rsidRPr="00775E5A">
        <w:t>pain</w:t>
      </w:r>
      <w:r w:rsidR="00142E9E" w:rsidRPr="00775E5A">
        <w:t xml:space="preserve"> </w:t>
      </w:r>
      <w:r w:rsidR="009F7A2C" w:rsidRPr="00775E5A">
        <w:t xml:space="preserve">and </w:t>
      </w:r>
      <w:r w:rsidR="00142E9E" w:rsidRPr="00775E5A">
        <w:t xml:space="preserve">there was </w:t>
      </w:r>
      <w:r w:rsidR="009F7A2C" w:rsidRPr="00775E5A">
        <w:t>a lack of follow-up data.</w:t>
      </w:r>
      <w:r w:rsidR="00142E9E" w:rsidRPr="00775E5A">
        <w:t xml:space="preserve"> For headache</w:t>
      </w:r>
      <w:r w:rsidR="00AF3B34" w:rsidRPr="00775E5A">
        <w:t>,</w:t>
      </w:r>
      <w:r w:rsidR="00142E9E" w:rsidRPr="00775E5A">
        <w:t xml:space="preserve"> there was a significant reduction in headache </w:t>
      </w:r>
      <w:r w:rsidR="00E934C6" w:rsidRPr="00775E5A">
        <w:t xml:space="preserve">severity </w:t>
      </w:r>
      <w:r w:rsidR="00142E9E" w:rsidRPr="00775E5A">
        <w:t>at post-treatment only</w:t>
      </w:r>
      <w:r w:rsidR="00F92C96" w:rsidRPr="00775E5A">
        <w:t xml:space="preserve">. </w:t>
      </w:r>
      <w:r w:rsidR="0080337E" w:rsidRPr="00775E5A">
        <w:t>A</w:t>
      </w:r>
      <w:r w:rsidR="003142B1" w:rsidRPr="00775E5A">
        <w:t>uthors highlighted</w:t>
      </w:r>
      <w:r w:rsidR="000927CD" w:rsidRPr="00775E5A">
        <w:t xml:space="preserve"> </w:t>
      </w:r>
      <w:r w:rsidR="00967B06" w:rsidRPr="00775E5A">
        <w:t xml:space="preserve">findings were </w:t>
      </w:r>
      <w:r w:rsidR="00044AA3" w:rsidRPr="00775E5A">
        <w:t>likely</w:t>
      </w:r>
      <w:r w:rsidR="003142B1" w:rsidRPr="00775E5A">
        <w:t xml:space="preserve"> due to low quality evidence</w:t>
      </w:r>
      <w:r w:rsidR="000A09D5" w:rsidRPr="00775E5A">
        <w:t xml:space="preserve"> </w:t>
      </w:r>
      <w:r w:rsidR="00863085" w:rsidRPr="00775E5A">
        <w:fldChar w:fldCharType="begin"/>
      </w:r>
      <w:r w:rsidR="00367FEA" w:rsidRPr="00775E5A">
        <w:instrText xml:space="preserve"> ADDIN EN.CITE &lt;EndNote&gt;&lt;Cite&gt;&lt;Author&gt;Fisher&lt;/Author&gt;&lt;Year&gt;2019&lt;/Year&gt;&lt;RecNum&gt;1382&lt;/RecNum&gt;&lt;DisplayText&gt;(Fisher et al., 2019)&lt;/DisplayText&gt;&lt;record&gt;&lt;rec-number&gt;1382&lt;/rec-number&gt;&lt;foreign-keys&gt;&lt;key app="EN" db-id="wtz2e9dsaat9e9edrwrvfaw70e5td5dx0vdw" timestamp="1575985779"&gt;1382&lt;/key&gt;&lt;/foreign-keys&gt;&lt;ref-type name="Journal Article"&gt;17&lt;/ref-type&gt;&lt;contributors&gt;&lt;authors&gt;&lt;author&gt;Fisher, Emma&lt;/author&gt;&lt;author&gt;Law, Emily F.&lt;/author&gt;&lt;author&gt;Dudeney, J.&lt;/author&gt;&lt;author&gt;Eccleston, Christopher&lt;/author&gt;&lt;author&gt;Palermo, Tonya M.&lt;/author&gt;&lt;/authors&gt;&lt;/contributors&gt;&lt;titles&gt;&lt;title&gt;Psychological therapies (remotely delivered) for the management of chronic and recurrent pain in children and adolescents&lt;/title&gt;&lt;secondary-title&gt;Cochrane Database of Systematic Reviews&lt;/secondary-title&gt;&lt;/titles&gt;&lt;periodical&gt;&lt;full-title&gt;Cochrane Database of Systematic Reviews&lt;/full-title&gt;&lt;/periodical&gt;&lt;number&gt;4&lt;/number&gt;&lt;keywords&gt;&lt;keyword&gt;Adolescent&lt;/keyword&gt;&lt;keyword&gt;Anxiety [therapy]&lt;/keyword&gt;&lt;keyword&gt;Child&lt;/keyword&gt;&lt;keyword&gt;Child, Preschool&lt;/keyword&gt;&lt;keyword&gt;Chronic Pain [*therapy]&lt;/keyword&gt;&lt;keyword&gt;Depression [therapy]&lt;/keyword&gt;&lt;keyword&gt;Female&lt;/keyword&gt;&lt;keyword&gt;Humans&lt;/keyword&gt;&lt;keyword&gt;Male&lt;/keyword&gt;&lt;keyword&gt;Pain Management [*methods]&lt;/keyword&gt;&lt;keyword&gt;Psychotherapy [*methods]&lt;/keyword&gt;&lt;keyword&gt;Randomized Controlled Trials as Topic&lt;/keyword&gt;&lt;keyword&gt;Recurrence&lt;/keyword&gt;&lt;keyword&gt;Telemedicine [*methods]&lt;/keyword&gt;&lt;keyword&gt;Treatment Outcome&lt;/keyword&gt;&lt;/keywords&gt;&lt;dates&gt;&lt;year&gt;2019&lt;/year&gt;&lt;/dates&gt;&lt;publisher&gt;John Wiley &amp;amp; Sons, Ltd&lt;/publisher&gt;&lt;isbn&gt;1465-1858&lt;/isbn&gt;&lt;accession-num&gt;CD011118&lt;/accession-num&gt;&lt;urls&gt;&lt;related-urls&gt;&lt;url&gt;https://doi.org//10.1002/14651858.CD011118.pub3&lt;/url&gt;&lt;/related-urls&gt;&lt;/urls&gt;&lt;electronic-resource-num&gt;10.1002/14651858.CD011118.pub3&lt;/electronic-resource-num&gt;&lt;/record&gt;&lt;/Cite&gt;&lt;/EndNote&gt;</w:instrText>
      </w:r>
      <w:r w:rsidR="00863085" w:rsidRPr="00775E5A">
        <w:fldChar w:fldCharType="separate"/>
      </w:r>
      <w:r w:rsidR="00863085" w:rsidRPr="00775E5A">
        <w:rPr>
          <w:noProof/>
        </w:rPr>
        <w:t>(Fisher et al., 2019)</w:t>
      </w:r>
      <w:r w:rsidR="00863085" w:rsidRPr="00775E5A">
        <w:fldChar w:fldCharType="end"/>
      </w:r>
      <w:r w:rsidR="009416CE" w:rsidRPr="00775E5A">
        <w:t>.</w:t>
      </w:r>
      <w:r w:rsidR="003142B1" w:rsidRPr="00775E5A">
        <w:t xml:space="preserve"> </w:t>
      </w:r>
      <w:r w:rsidR="00B45046" w:rsidRPr="00775E5A">
        <w:t xml:space="preserve">Another </w:t>
      </w:r>
      <w:r w:rsidR="00F13763" w:rsidRPr="00775E5A">
        <w:t xml:space="preserve">systematic </w:t>
      </w:r>
      <w:r w:rsidR="001E7C35" w:rsidRPr="00775E5A">
        <w:t xml:space="preserve">review of </w:t>
      </w:r>
      <w:r w:rsidR="00352C13" w:rsidRPr="00775E5A">
        <w:t xml:space="preserve">the availability of </w:t>
      </w:r>
      <w:r w:rsidR="008C5EB6" w:rsidRPr="00775E5A">
        <w:t>‘</w:t>
      </w:r>
      <w:r w:rsidR="00352C13" w:rsidRPr="00775E5A">
        <w:t>e-health tools</w:t>
      </w:r>
      <w:r w:rsidR="008C5EB6" w:rsidRPr="00775E5A">
        <w:t>’</w:t>
      </w:r>
      <w:r w:rsidR="000B66AD" w:rsidRPr="00775E5A">
        <w:t xml:space="preserve"> for paediatric pain, including pain </w:t>
      </w:r>
      <w:r w:rsidR="001564FB" w:rsidRPr="00775E5A">
        <w:t xml:space="preserve">assessment tools and online/ digital </w:t>
      </w:r>
      <w:r w:rsidR="00590B31" w:rsidRPr="00775E5A">
        <w:t>pain management intervention</w:t>
      </w:r>
      <w:r w:rsidR="000B66AD" w:rsidRPr="00775E5A">
        <w:t>s</w:t>
      </w:r>
      <w:r w:rsidR="009F1B11" w:rsidRPr="00775E5A">
        <w:t xml:space="preserve"> </w:t>
      </w:r>
      <w:r w:rsidR="009F1B11" w:rsidRPr="00775E5A">
        <w:fldChar w:fldCharType="begin">
          <w:fldData xml:space="preserve">PEVuZE5vdGU+PENpdGU+PEF1dGhvcj5IaWdnaW5zPC9BdXRob3I+PFllYXI+MjAxODwvWWVhcj48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</w:fldData>
        </w:fldChar>
      </w:r>
      <w:r w:rsidR="00367FEA" w:rsidRPr="00775E5A">
        <w:instrText xml:space="preserve"> ADDIN EN.CITE </w:instrText>
      </w:r>
      <w:r w:rsidR="00367FEA" w:rsidRPr="00775E5A">
        <w:fldChar w:fldCharType="begin">
          <w:fldData xml:space="preserve">PEVuZE5vdGU+PENpdGU+PEF1dGhvcj5IaWdnaW5zPC9BdXRob3I+PFllYXI+MjAxODwvWWVhcj48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</w:fldData>
        </w:fldChar>
      </w:r>
      <w:r w:rsidR="00367FEA" w:rsidRPr="00775E5A">
        <w:instrText xml:space="preserve"> ADDIN EN.CITE.DATA </w:instrText>
      </w:r>
      <w:r w:rsidR="00367FEA" w:rsidRPr="00775E5A">
        <w:fldChar w:fldCharType="end"/>
      </w:r>
      <w:r w:rsidR="009F1B11" w:rsidRPr="00775E5A">
        <w:fldChar w:fldCharType="separate"/>
      </w:r>
      <w:r w:rsidR="000C1999" w:rsidRPr="00775E5A">
        <w:rPr>
          <w:noProof/>
        </w:rPr>
        <w:t>(Higgins et al., 2018)</w:t>
      </w:r>
      <w:r w:rsidR="009F1B11" w:rsidRPr="00775E5A">
        <w:fldChar w:fldCharType="end"/>
      </w:r>
      <w:r w:rsidR="00352C13" w:rsidRPr="00775E5A">
        <w:t xml:space="preserve"> </w:t>
      </w:r>
      <w:r w:rsidR="00342AF5" w:rsidRPr="00775E5A">
        <w:t>identifi</w:t>
      </w:r>
      <w:r w:rsidR="009F1B11" w:rsidRPr="00775E5A">
        <w:t>ed 53 tools</w:t>
      </w:r>
      <w:r w:rsidR="009F01DA" w:rsidRPr="00775E5A">
        <w:t>, including</w:t>
      </w:r>
      <w:r w:rsidR="009F1B11" w:rsidRPr="00775E5A">
        <w:t xml:space="preserve"> 26 tools </w:t>
      </w:r>
      <w:r w:rsidR="00967B06" w:rsidRPr="00775E5A">
        <w:t xml:space="preserve">for </w:t>
      </w:r>
      <w:r w:rsidR="00F17C06" w:rsidRPr="00775E5A">
        <w:t>chronic pain</w:t>
      </w:r>
      <w:r w:rsidR="006A1F75" w:rsidRPr="00775E5A">
        <w:t>.</w:t>
      </w:r>
      <w:r w:rsidR="00AB32C0" w:rsidRPr="00775E5A">
        <w:t xml:space="preserve"> </w:t>
      </w:r>
      <w:r w:rsidR="00DF7F98" w:rsidRPr="00775E5A">
        <w:t>Thirteen</w:t>
      </w:r>
      <w:r w:rsidR="00AD4DE2" w:rsidRPr="00775E5A">
        <w:t xml:space="preserve"> </w:t>
      </w:r>
      <w:r w:rsidR="00500534" w:rsidRPr="00775E5A">
        <w:t>tools</w:t>
      </w:r>
      <w:r w:rsidR="007C64F8" w:rsidRPr="00775E5A">
        <w:t xml:space="preserve"> out of 53</w:t>
      </w:r>
      <w:r w:rsidR="00500534" w:rsidRPr="00775E5A">
        <w:t xml:space="preserve"> were </w:t>
      </w:r>
      <w:r w:rsidR="00AD4DE2" w:rsidRPr="00775E5A">
        <w:t>available to patients</w:t>
      </w:r>
      <w:r w:rsidR="009F1B11" w:rsidRPr="00775E5A">
        <w:t xml:space="preserve">, </w:t>
      </w:r>
      <w:r w:rsidR="001204C4" w:rsidRPr="00775E5A">
        <w:t xml:space="preserve">with </w:t>
      </w:r>
      <w:r w:rsidR="001E5960" w:rsidRPr="00775E5A">
        <w:t xml:space="preserve">barriers including </w:t>
      </w:r>
      <w:r w:rsidR="00AD4DE2" w:rsidRPr="00775E5A">
        <w:t>time</w:t>
      </w:r>
      <w:r w:rsidR="005B5118" w:rsidRPr="00775E5A">
        <w:t xml:space="preserve"> and </w:t>
      </w:r>
      <w:r w:rsidR="00AD4DE2" w:rsidRPr="00775E5A">
        <w:t>funding.</w:t>
      </w:r>
      <w:r w:rsidR="00B20CC9" w:rsidRPr="00775E5A">
        <w:t xml:space="preserve"> Despite th</w:t>
      </w:r>
      <w:r w:rsidR="005B5118" w:rsidRPr="00775E5A">
        <w:t>is</w:t>
      </w:r>
      <w:r w:rsidR="00B20CC9" w:rsidRPr="00775E5A">
        <w:t xml:space="preserve">, </w:t>
      </w:r>
      <w:r w:rsidR="00882657" w:rsidRPr="00775E5A">
        <w:t xml:space="preserve">a survey of </w:t>
      </w:r>
      <w:r w:rsidR="00967B06" w:rsidRPr="00775E5A">
        <w:t>a</w:t>
      </w:r>
      <w:r w:rsidR="00882657" w:rsidRPr="00775E5A">
        <w:t xml:space="preserve">dolescents and parents </w:t>
      </w:r>
      <w:r w:rsidR="00B20CC9" w:rsidRPr="00775E5A">
        <w:t>indicate</w:t>
      </w:r>
      <w:r w:rsidR="00882657" w:rsidRPr="00775E5A">
        <w:t>d</w:t>
      </w:r>
      <w:r w:rsidR="00B20CC9" w:rsidRPr="00775E5A">
        <w:t xml:space="preserve"> that </w:t>
      </w:r>
      <w:r w:rsidR="00AE79E9" w:rsidRPr="00775E5A">
        <w:t xml:space="preserve">new, accessible </w:t>
      </w:r>
      <w:r w:rsidR="00B20CC9" w:rsidRPr="00775E5A">
        <w:t>online</w:t>
      </w:r>
      <w:r w:rsidR="00EB3CDE" w:rsidRPr="00775E5A">
        <w:t xml:space="preserve"> pain management</w:t>
      </w:r>
      <w:r w:rsidR="00B20CC9" w:rsidRPr="00775E5A">
        <w:t xml:space="preserve"> interventions would be welcomed</w:t>
      </w:r>
      <w:r w:rsidR="00882657" w:rsidRPr="00775E5A">
        <w:t xml:space="preserve"> </w:t>
      </w:r>
      <w:r w:rsidR="006A7BAB" w:rsidRPr="00775E5A">
        <w:fldChar w:fldCharType="begin"/>
      </w:r>
      <w:r w:rsidR="00A71374" w:rsidRPr="00775E5A">
        <w:instrText xml:space="preserve"> ADDIN EN.CITE &lt;EndNote&gt;&lt;Cite&gt;&lt;Author&gt;Hurley-Wallace&lt;/Author&gt;&lt;Year&gt;2020&lt;/Year&gt;&lt;RecNum&gt;1529&lt;/RecNum&gt;&lt;DisplayText&gt;(Hurley-Wallace et al., 2020)&lt;/DisplayText&gt;&lt;record&gt;&lt;rec-number&gt;1529&lt;/rec-number&gt;&lt;foreign-keys&gt;&lt;key app="EN" db-id="wtz2e9dsaat9e9edrwrvfaw70e5td5dx0vdw" timestamp="1596472212"&gt;1529&lt;/key&gt;&lt;/foreign-keys&gt;&lt;ref-type name="Journal Article"&gt;17&lt;/ref-type&gt;&lt;contributors&gt;&lt;authors&gt;&lt;author&gt;Hurley-Wallace, Anna&lt;/author&gt;&lt;author&gt;Schoth, Daniel E.&lt;/author&gt;&lt;author&gt;Lilley, Suzanne&lt;/author&gt;&lt;author&gt;Williams, Glyn&lt;/author&gt;&lt;author&gt;Liossi, Christina&lt;/author&gt;&lt;/authors&gt;&lt;/contributors&gt;&lt;titles&gt;&lt;title&gt;Online paediatric chronic pain management: assessing the needs of UK adolescents and parents, using a cross-sectional survey&lt;/title&gt;&lt;secondary-title&gt;British Journal of Pain&lt;/secondary-title&gt;&lt;/titles&gt;&lt;periodical&gt;&lt;full-title&gt;British Journal of Pain&lt;/full-title&gt;&lt;/periodical&gt;&lt;pages&gt;2049463720940341&lt;/pages&gt;&lt;dates&gt;&lt;year&gt;2020&lt;/year&gt;&lt;/dates&gt;&lt;publisher&gt;SAGE Publications&lt;/publisher&gt;&lt;isbn&gt;2049-4637&lt;/isbn&gt;&lt;urls&gt;&lt;related-urls&gt;&lt;url&gt;https://doi.org/10.1177/2049463720940341&lt;/url&gt;&lt;/related-urls&gt;&lt;/urls&gt;&lt;electronic-resource-num&gt;10.1177/2049463720940341&lt;/electronic-resource-num&gt;&lt;access-date&gt;2020/08/03&lt;/access-date&gt;&lt;/record&gt;&lt;/Cite&gt;&lt;/EndNote&gt;</w:instrText>
      </w:r>
      <w:r w:rsidR="006A7BAB" w:rsidRPr="00775E5A">
        <w:fldChar w:fldCharType="separate"/>
      </w:r>
      <w:r w:rsidR="00A71374" w:rsidRPr="00775E5A">
        <w:rPr>
          <w:noProof/>
        </w:rPr>
        <w:t>(Hurley-Wallace et al., 2020)</w:t>
      </w:r>
      <w:r w:rsidR="006A7BAB" w:rsidRPr="00775E5A">
        <w:fldChar w:fldCharType="end"/>
      </w:r>
      <w:r w:rsidR="00B20CC9" w:rsidRPr="00775E5A">
        <w:t xml:space="preserve">. </w:t>
      </w:r>
    </w:p>
    <w:p w14:paraId="33F8DACC" w14:textId="672BA1EE" w:rsidR="00DC7493" w:rsidRPr="00775E5A" w:rsidRDefault="009D2059" w:rsidP="00365EF9">
      <w:r w:rsidRPr="00775E5A">
        <w:t>Internet use</w:t>
      </w:r>
      <w:r w:rsidR="002808FA" w:rsidRPr="00775E5A">
        <w:t xml:space="preserve"> has rapidly increased o</w:t>
      </w:r>
      <w:r w:rsidR="00365EF9" w:rsidRPr="00775E5A">
        <w:t xml:space="preserve">ver the past </w:t>
      </w:r>
      <w:r w:rsidR="007053FB" w:rsidRPr="00775E5A">
        <w:t>several</w:t>
      </w:r>
      <w:r w:rsidR="00365EF9" w:rsidRPr="00775E5A">
        <w:t xml:space="preserve"> years, </w:t>
      </w:r>
      <w:r w:rsidR="00897F66" w:rsidRPr="00775E5A">
        <w:t xml:space="preserve">especially </w:t>
      </w:r>
      <w:r w:rsidR="007053FB" w:rsidRPr="00775E5A">
        <w:t>since</w:t>
      </w:r>
      <w:r w:rsidR="00897F66" w:rsidRPr="00775E5A">
        <w:t xml:space="preserve"> the introduction of smartphones in </w:t>
      </w:r>
      <w:r w:rsidR="00365EF9" w:rsidRPr="00775E5A">
        <w:t>2009/</w:t>
      </w:r>
      <w:r w:rsidR="00897F66" w:rsidRPr="00775E5A">
        <w:t xml:space="preserve"> </w:t>
      </w:r>
      <w:r w:rsidR="00365EF9" w:rsidRPr="00775E5A">
        <w:t>2010</w:t>
      </w:r>
      <w:r w:rsidR="006E7EE4" w:rsidRPr="00775E5A">
        <w:t xml:space="preserve"> </w:t>
      </w:r>
      <w:r w:rsidR="00365EF9" w:rsidRPr="00775E5A">
        <w:fldChar w:fldCharType="begin"/>
      </w:r>
      <w:r w:rsidR="00365EF9" w:rsidRPr="00775E5A">
        <w:instrText xml:space="preserve"> ADDIN EN.CITE &lt;EndNote&gt;&lt;Cite&gt;&lt;Author&gt;Ofcom&lt;/Author&gt;&lt;Year&gt;2017&lt;/Year&gt;&lt;RecNum&gt;1587&lt;/RecNum&gt;&lt;DisplayText&gt;(Ofcom, 2017)&lt;/DisplayText&gt;&lt;record&gt;&lt;rec-number&gt;1587&lt;/rec-number&gt;&lt;foreign-keys&gt;&lt;key app="EN" db-id="wtz2e9dsaat9e9edrwrvfaw70e5td5dx0vdw" timestamp="1617892805"&gt;1587&lt;/key&gt;&lt;/foreign-keys&gt;&lt;ref-type name="Generic"&gt;13&lt;/ref-type&gt;&lt;contributors&gt;&lt;authors&gt;&lt;author&gt;Ofcom&lt;/author&gt;&lt;/authors&gt;&lt;/contributors&gt;&lt;titles&gt;&lt;title&gt;Internet use and attitudes&lt;/title&gt;&lt;secondary-title&gt;2017 Metrics Bulletin&lt;/secondary-title&gt;&lt;/titles&gt;&lt;dates&gt;&lt;year&gt;2017&lt;/year&gt;&lt;pub-dates&gt;&lt;date&gt;3 August 2017&lt;/date&gt;&lt;/pub-dates&gt;&lt;/dates&gt;&lt;urls&gt;&lt;related-urls&gt;&lt;url&gt;https://www.ofcom.org.uk/__data/assets/pdf_file/0018/105507/internet-use-attitudes-bulletin-2017.pdf&lt;/url&gt;&lt;/related-urls&gt;&lt;/urls&gt;&lt;/record&gt;&lt;/Cite&gt;&lt;/EndNote&gt;</w:instrText>
      </w:r>
      <w:r w:rsidR="00365EF9" w:rsidRPr="00775E5A">
        <w:fldChar w:fldCharType="separate"/>
      </w:r>
      <w:r w:rsidR="00365EF9" w:rsidRPr="00775E5A">
        <w:t>(Ofcom, 2017)</w:t>
      </w:r>
      <w:r w:rsidR="00365EF9" w:rsidRPr="00775E5A">
        <w:fldChar w:fldCharType="end"/>
      </w:r>
      <w:r w:rsidR="00365EF9" w:rsidRPr="00775E5A">
        <w:t>.</w:t>
      </w:r>
      <w:r w:rsidR="006E7EE4" w:rsidRPr="00775E5A">
        <w:t xml:space="preserve"> Recent statistics indicate </w:t>
      </w:r>
      <w:r w:rsidR="00321804" w:rsidRPr="00775E5A">
        <w:t xml:space="preserve">that 93% of 8- to </w:t>
      </w:r>
      <w:r w:rsidR="00D278DF" w:rsidRPr="00775E5A">
        <w:t>-</w:t>
      </w:r>
      <w:r w:rsidR="005143BF" w:rsidRPr="00775E5A">
        <w:t>11-year-olds</w:t>
      </w:r>
      <w:r w:rsidR="00583FA3" w:rsidRPr="00775E5A">
        <w:t xml:space="preserve"> go online for more than </w:t>
      </w:r>
      <w:r w:rsidR="005143BF" w:rsidRPr="00775E5A">
        <w:t>13-hours a week</w:t>
      </w:r>
      <w:r w:rsidR="00321804" w:rsidRPr="00775E5A">
        <w:t>, and 99% of 12- to-</w:t>
      </w:r>
      <w:r w:rsidR="00D278DF" w:rsidRPr="00775E5A">
        <w:t>15-year-olds</w:t>
      </w:r>
      <w:r w:rsidR="00583FA3" w:rsidRPr="00775E5A">
        <w:t xml:space="preserve"> </w:t>
      </w:r>
      <w:r w:rsidR="005143BF" w:rsidRPr="00775E5A">
        <w:t>for more than 20-hours</w:t>
      </w:r>
      <w:r w:rsidR="00D278DF" w:rsidRPr="00775E5A">
        <w:t xml:space="preserve"> </w:t>
      </w:r>
      <w:r w:rsidR="00A671AE" w:rsidRPr="00775E5A">
        <w:fldChar w:fldCharType="begin"/>
      </w:r>
      <w:r w:rsidR="00A671AE" w:rsidRPr="00775E5A">
        <w:instrText xml:space="preserve"> ADDIN EN.CITE &lt;EndNote&gt;&lt;Cite&gt;&lt;Author&gt;Ofcom&lt;/Author&gt;&lt;Year&gt;2019&lt;/Year&gt;&lt;RecNum&gt;1380&lt;/RecNum&gt;&lt;DisplayText&gt;(Ofcom, 2019)&lt;/DisplayText&gt;&lt;record&gt;&lt;rec-number&gt;1380&lt;/rec-number&gt;&lt;foreign-keys&gt;&lt;key app="EN" db-id="wtz2e9dsaat9e9edrwrvfaw70e5td5dx0vdw" timestamp="1575982979"&gt;1380&lt;/key&gt;&lt;/foreign-keys&gt;&lt;ref-type name="Journal Article"&gt;17&lt;/ref-type&gt;&lt;contributors&gt;&lt;authors&gt;&lt;author&gt;Ofcom&lt;/author&gt;&lt;/authors&gt;&lt;/contributors&gt;&lt;titles&gt;&lt;title&gt;Children and Parents: Media Use and Attitudes Report 2018&lt;/title&gt;&lt;/titles&gt;&lt;dates&gt;&lt;year&gt;2019&lt;/year&gt;&lt;/dates&gt;&lt;urls&gt;&lt;related-urls&gt;&lt;url&gt;https://www.ofcom.org.uk/__data/assets/pdf_file/0024/134907/children-and-parents-media-use-and-attitudes-2018.pdf&lt;/url&gt;&lt;/related-urls&gt;&lt;/urls&gt;&lt;/record&gt;&lt;/Cite&gt;&lt;/EndNote&gt;</w:instrText>
      </w:r>
      <w:r w:rsidR="00A671AE" w:rsidRPr="00775E5A">
        <w:fldChar w:fldCharType="separate"/>
      </w:r>
      <w:r w:rsidR="00A671AE" w:rsidRPr="00775E5A">
        <w:rPr>
          <w:noProof/>
        </w:rPr>
        <w:t>(Ofcom, 2019)</w:t>
      </w:r>
      <w:r w:rsidR="00A671AE" w:rsidRPr="00775E5A">
        <w:fldChar w:fldCharType="end"/>
      </w:r>
      <w:r w:rsidR="005143BF" w:rsidRPr="00775E5A">
        <w:t>.</w:t>
      </w:r>
      <w:r w:rsidR="002808FA" w:rsidRPr="00775E5A">
        <w:t xml:space="preserve"> </w:t>
      </w:r>
      <w:r w:rsidR="004C3235" w:rsidRPr="00775E5A">
        <w:t>E</w:t>
      </w:r>
      <w:r w:rsidR="007D6C2D" w:rsidRPr="00775E5A">
        <w:t xml:space="preserve">xpert opinion </w:t>
      </w:r>
      <w:r w:rsidR="00C372E5" w:rsidRPr="00775E5A">
        <w:t xml:space="preserve">recently </w:t>
      </w:r>
      <w:r w:rsidR="007D6C2D" w:rsidRPr="00775E5A">
        <w:t>highlighted</w:t>
      </w:r>
      <w:r w:rsidR="00C372E5" w:rsidRPr="00775E5A">
        <w:t xml:space="preserve"> the</w:t>
      </w:r>
      <w:r w:rsidR="007D6C2D" w:rsidRPr="00775E5A">
        <w:t xml:space="preserve"> expansion of digital healthcare in </w:t>
      </w:r>
      <w:r w:rsidR="00C372E5" w:rsidRPr="00775E5A">
        <w:t>paediatric chronic pain</w:t>
      </w:r>
      <w:r w:rsidR="007D6C2D" w:rsidRPr="00775E5A">
        <w:t xml:space="preserve">, with emerging interest in mobile health </w:t>
      </w:r>
      <w:r w:rsidR="007D6C2D" w:rsidRPr="00775E5A">
        <w:fldChar w:fldCharType="begin"/>
      </w:r>
      <w:r w:rsidR="007D6C2D" w:rsidRPr="00775E5A">
        <w:instrText xml:space="preserve"> ADDIN EN.CITE &lt;EndNote&gt;&lt;Cite&gt;&lt;Author&gt;Richardson&lt;/Author&gt;&lt;Year&gt;2020&lt;/Year&gt;&lt;RecNum&gt;1542&lt;/RecNum&gt;&lt;DisplayText&gt;(Richardson et al., 2020)&lt;/DisplayText&gt;&lt;record&gt;&lt;rec-number&gt;1542&lt;/rec-number&gt;&lt;foreign-keys&gt;&lt;key app="EN" db-id="wtz2e9dsaat9e9edrwrvfaw70e5td5dx0vdw" timestamp="1604343098"&gt;1542&lt;/key&gt;&lt;/foreign-keys&gt;&lt;ref-type name="Journal Article"&gt;17&lt;/ref-type&gt;&lt;contributors&gt;&lt;authors&gt;&lt;author&gt;Richardson, Patricia A.&lt;/author&gt;&lt;author&gt;Harrison, Lauren E.&lt;/author&gt;&lt;author&gt;Heathcote, Lauren C.&lt;/author&gt;&lt;author&gt;Rush, Gillian&lt;/author&gt;&lt;author&gt;Shear, Deborah&lt;/author&gt;&lt;author&gt;Lalloo, Chitra&lt;/author&gt;&lt;author&gt;Hood, Korey&lt;/author&gt;&lt;author&gt;Wicksell, Rikard K.&lt;/author&gt;&lt;author&gt;Stinson, Jennifer&lt;/author&gt;&lt;author&gt;Simons, Laura E.&lt;/author&gt;&lt;/authors&gt;&lt;/contributors&gt;&lt;auth-address&gt;Departments of Pediatric Psychology and Pediatric Pain and Palliative Medicine, Helen deVos Children&amp;apos;s Hospital , Grand Rapids, MI, USA.&lt;/auth-address&gt;&lt;titles&gt;&lt;title&gt;mHealth for pediatric chronic pain: state of the art and future directions&lt;/title&gt;&lt;secondary-title&gt;Expert review of neurotherapeutics&lt;/secondary-title&gt;&lt;alt-title&gt;Expert Rev Neurother&lt;/alt-title&gt;&lt;/titles&gt;&lt;periodical&gt;&lt;full-title&gt;Expert Review of Neurotherapeutics&lt;/full-title&gt;&lt;/periodical&gt;&lt;pages&gt;1-11&lt;/pages&gt;&lt;dates&gt;&lt;year&gt;2020&lt;/year&gt;&lt;pub-dates&gt;&lt;date&gt;2020/09//&lt;/date&gt;&lt;/pub-dates&gt;&lt;/dates&gt;&lt;isbn&gt;1473-7175&lt;/isbn&gt;&lt;accession-num&gt;32881587&lt;/accession-num&gt;&lt;urls&gt;&lt;related-urls&gt;&lt;url&gt;http://europepmc.org/abstract/MED/32881587&lt;/url&gt;&lt;url&gt;https://doi.org/10.1080/14737175.2020.1819792&lt;/url&gt;&lt;/related-urls&gt;&lt;/urls&gt;&lt;electronic-resource-num&gt;10.1080/14737175.2020.1819792&lt;/electronic-resource-num&gt;&lt;remote-database-name&gt;PubMed&lt;/remote-database-name&gt;&lt;language&gt;eng&lt;/language&gt;&lt;/record&gt;&lt;/Cite&gt;&lt;/EndNote&gt;</w:instrText>
      </w:r>
      <w:r w:rsidR="007D6C2D" w:rsidRPr="00775E5A">
        <w:fldChar w:fldCharType="separate"/>
      </w:r>
      <w:r w:rsidR="007D6C2D" w:rsidRPr="00775E5A">
        <w:rPr>
          <w:noProof/>
        </w:rPr>
        <w:t>(Richardson et al., 2020)</w:t>
      </w:r>
      <w:r w:rsidR="007D6C2D" w:rsidRPr="00775E5A">
        <w:fldChar w:fldCharType="end"/>
      </w:r>
      <w:r w:rsidR="007D6C2D" w:rsidRPr="00775E5A">
        <w:t>. T</w:t>
      </w:r>
      <w:r w:rsidR="00FC33F9" w:rsidRPr="00775E5A">
        <w:t>h</w:t>
      </w:r>
      <w:r w:rsidR="00A671AE" w:rsidRPr="00775E5A">
        <w:t>erefore</w:t>
      </w:r>
      <w:r w:rsidR="007D6C2D" w:rsidRPr="00775E5A">
        <w:t>,</w:t>
      </w:r>
      <w:r w:rsidR="00FC33F9" w:rsidRPr="00775E5A">
        <w:t xml:space="preserve"> it is important that available</w:t>
      </w:r>
      <w:r w:rsidR="001F7C11" w:rsidRPr="00775E5A">
        <w:t xml:space="preserve"> online</w:t>
      </w:r>
      <w:r w:rsidR="00FC33F9" w:rsidRPr="00775E5A">
        <w:t xml:space="preserve"> resources</w:t>
      </w:r>
      <w:r w:rsidR="00A671AE" w:rsidRPr="00775E5A">
        <w:t xml:space="preserve"> for paediatric chronic pain</w:t>
      </w:r>
      <w:r w:rsidR="00FC33F9" w:rsidRPr="00775E5A">
        <w:t xml:space="preserve"> reflect </w:t>
      </w:r>
      <w:r w:rsidR="00A671AE" w:rsidRPr="00775E5A">
        <w:t xml:space="preserve">evidence-based </w:t>
      </w:r>
      <w:r w:rsidR="00FC33F9" w:rsidRPr="00775E5A">
        <w:t xml:space="preserve">pain </w:t>
      </w:r>
      <w:r w:rsidR="005F6293" w:rsidRPr="00775E5A">
        <w:t>management</w:t>
      </w:r>
      <w:r w:rsidR="00A671AE" w:rsidRPr="00775E5A">
        <w:t xml:space="preserve"> practices</w:t>
      </w:r>
      <w:r w:rsidR="00021BBD" w:rsidRPr="00775E5A">
        <w:t>, with the aim to encompass</w:t>
      </w:r>
      <w:r w:rsidR="00542A3D" w:rsidRPr="00775E5A">
        <w:t xml:space="preserve"> current </w:t>
      </w:r>
      <w:r w:rsidR="006049BA" w:rsidRPr="00775E5A">
        <w:t xml:space="preserve">best practice </w:t>
      </w:r>
      <w:r w:rsidR="00061C63" w:rsidRPr="00775E5A">
        <w:t>r</w:t>
      </w:r>
      <w:r w:rsidR="00542A3D" w:rsidRPr="00775E5A">
        <w:t>ecommendations for multidisciplinary chronic pain management in</w:t>
      </w:r>
      <w:r w:rsidR="001F7C11" w:rsidRPr="00775E5A">
        <w:t xml:space="preserve"> children </w:t>
      </w:r>
      <w:r w:rsidR="004231ED" w:rsidRPr="00775E5A">
        <w:fldChar w:fldCharType="begin"/>
      </w:r>
      <w:r w:rsidR="004231ED" w:rsidRPr="00775E5A">
        <w:instrText xml:space="preserve"> ADDIN EN.CITE &lt;EndNote&gt;&lt;Cite&gt;&lt;Author&gt;World Health Organization&lt;/Author&gt;&lt;Year&gt;2020&lt;/Year&gt;&lt;RecNum&gt;1586&lt;/RecNum&gt;&lt;DisplayText&gt;(World Health Organization, 2020)&lt;/DisplayText&gt;&lt;record&gt;&lt;rec-number&gt;1586&lt;/rec-number&gt;&lt;foreign-keys&gt;&lt;key app="EN" db-id="wtz2e9dsaat9e9edrwrvfaw70e5td5dx0vdw" timestamp="1617801640"&gt;1586&lt;/key&gt;&lt;/foreign-keys&gt;&lt;ref-type name="Generic"&gt;13&lt;/ref-type&gt;&lt;contributors&gt;&lt;authors&gt;&lt;author&gt;World Health Organization,&lt;/author&gt;&lt;/authors&gt;&lt;/contributors&gt;&lt;titles&gt;&lt;title&gt;Guidelines on the management of chronic pain in children&lt;/title&gt;&lt;/titles&gt;&lt;dates&gt;&lt;year&gt;2020&lt;/year&gt;&lt;/dates&gt;&lt;pub-location&gt;Geneva&lt;/pub-location&gt;&lt;isbn&gt;9789240017870&lt;/isbn&gt;&lt;urls&gt;&lt;related-urls&gt;&lt;url&gt;https://www.who.int/publications/i/item/9789240017870&lt;/url&gt;&lt;/related-urls&gt;&lt;/urls&gt;&lt;/record&gt;&lt;/Cite&gt;&lt;/EndNote&gt;</w:instrText>
      </w:r>
      <w:r w:rsidR="004231ED" w:rsidRPr="00775E5A">
        <w:fldChar w:fldCharType="separate"/>
      </w:r>
      <w:r w:rsidR="004231ED" w:rsidRPr="00775E5A">
        <w:rPr>
          <w:noProof/>
        </w:rPr>
        <w:t>(World Health Organization, 2020)</w:t>
      </w:r>
      <w:r w:rsidR="004231ED" w:rsidRPr="00775E5A">
        <w:fldChar w:fldCharType="end"/>
      </w:r>
      <w:r w:rsidR="005F6293" w:rsidRPr="00775E5A">
        <w:t>.</w:t>
      </w:r>
      <w:r w:rsidR="00E83668" w:rsidRPr="00775E5A">
        <w:t xml:space="preserve"> </w:t>
      </w:r>
      <w:r w:rsidR="00C24976" w:rsidRPr="00775E5A">
        <w:t>The current st</w:t>
      </w:r>
      <w:r w:rsidR="002D7FFC" w:rsidRPr="00775E5A">
        <w:t>udy evaluates</w:t>
      </w:r>
      <w:r w:rsidR="004110EB" w:rsidRPr="00775E5A">
        <w:t xml:space="preserve"> which </w:t>
      </w:r>
      <w:r w:rsidR="00F13A0A" w:rsidRPr="00775E5A">
        <w:t xml:space="preserve">existing interventions reflect </w:t>
      </w:r>
      <w:r w:rsidR="00AB35EF" w:rsidRPr="00775E5A">
        <w:t xml:space="preserve">multidisciplinary </w:t>
      </w:r>
      <w:r w:rsidR="006049BA" w:rsidRPr="00775E5A">
        <w:t xml:space="preserve">chronic </w:t>
      </w:r>
      <w:r w:rsidR="00AB35EF" w:rsidRPr="00775E5A">
        <w:t>pain management</w:t>
      </w:r>
      <w:r w:rsidR="00E3030A" w:rsidRPr="00775E5A">
        <w:t xml:space="preserve"> </w:t>
      </w:r>
      <w:r w:rsidR="00E3030A" w:rsidRPr="00775E5A">
        <w:lastRenderedPageBreak/>
        <w:t>strategies</w:t>
      </w:r>
      <w:r w:rsidR="00270EB3" w:rsidRPr="00775E5A">
        <w:t>,</w:t>
      </w:r>
      <w:r w:rsidR="002162FB" w:rsidRPr="00775E5A">
        <w:t xml:space="preserve"> with a</w:t>
      </w:r>
      <w:r w:rsidR="00DD3871" w:rsidRPr="00775E5A">
        <w:t xml:space="preserve"> focus on</w:t>
      </w:r>
      <w:r w:rsidR="00061C63" w:rsidRPr="00775E5A">
        <w:t xml:space="preserve"> </w:t>
      </w:r>
      <w:r w:rsidR="006049BA" w:rsidRPr="00775E5A">
        <w:t xml:space="preserve">individual </w:t>
      </w:r>
      <w:r w:rsidR="002162FB" w:rsidRPr="00775E5A">
        <w:t>multidisciplinary components</w:t>
      </w:r>
      <w:r w:rsidR="00061C63" w:rsidRPr="00775E5A">
        <w:t>, which ha</w:t>
      </w:r>
      <w:r w:rsidR="00DD3871" w:rsidRPr="00775E5A">
        <w:t>s</w:t>
      </w:r>
      <w:r w:rsidR="00061C63" w:rsidRPr="00775E5A">
        <w:t xml:space="preserve"> not previously been investigated. </w:t>
      </w:r>
      <w:r w:rsidR="006E5978" w:rsidRPr="00775E5A">
        <w:t>R</w:t>
      </w:r>
      <w:r w:rsidR="0038647B" w:rsidRPr="00775E5A">
        <w:t xml:space="preserve">ecommendations for the improvement and expansion of online pain management </w:t>
      </w:r>
      <w:r w:rsidR="00511121" w:rsidRPr="00775E5A">
        <w:t>interventions</w:t>
      </w:r>
      <w:r w:rsidR="006E5978" w:rsidRPr="00775E5A">
        <w:t xml:space="preserve"> are provided based </w:t>
      </w:r>
      <w:r w:rsidR="007D1C60" w:rsidRPr="00775E5A">
        <w:t>on the findings of the current study. Such recommendations are</w:t>
      </w:r>
      <w:r w:rsidR="0038647B" w:rsidRPr="00775E5A">
        <w:t xml:space="preserve"> </w:t>
      </w:r>
      <w:r w:rsidR="00757AC7" w:rsidRPr="00775E5A">
        <w:t>timely given the context of the COVID-19 pandemic</w:t>
      </w:r>
      <w:r w:rsidR="00325006" w:rsidRPr="00775E5A">
        <w:t>, where</w:t>
      </w:r>
      <w:r w:rsidR="00792558" w:rsidRPr="00775E5A">
        <w:t xml:space="preserve"> online </w:t>
      </w:r>
      <w:r w:rsidR="00271231" w:rsidRPr="00775E5A">
        <w:t>resources have become integral to</w:t>
      </w:r>
      <w:r w:rsidR="00251AB3" w:rsidRPr="00775E5A">
        <w:t xml:space="preserve"> chronic pain </w:t>
      </w:r>
      <w:r w:rsidR="00F95EB5" w:rsidRPr="00775E5A">
        <w:t>management</w:t>
      </w:r>
      <w:r w:rsidR="00A24EFB" w:rsidRPr="00775E5A">
        <w:t xml:space="preserve"> </w:t>
      </w:r>
      <w:r w:rsidR="00A24EFB" w:rsidRPr="00775E5A">
        <w:fldChar w:fldCharType="begin"/>
      </w:r>
      <w:r w:rsidR="00A24EFB" w:rsidRPr="00775E5A">
        <w:instrText xml:space="preserve"> ADDIN EN.CITE &lt;EndNote&gt;&lt;Cite&gt;&lt;Author&gt;Eccleston&lt;/Author&gt;&lt;Year&gt;2020&lt;/Year&gt;&lt;RecNum&gt;1590&lt;/RecNum&gt;&lt;DisplayText&gt;(Eccleston et al., 2020)&lt;/DisplayText&gt;&lt;record&gt;&lt;rec-number&gt;1590&lt;/rec-number&gt;&lt;foreign-keys&gt;&lt;key app="EN" db-id="wtz2e9dsaat9e9edrwrvfaw70e5td5dx0vdw" timestamp="1620739536"&gt;1590&lt;/key&gt;&lt;/foreign-keys&gt;&lt;ref-type name="Journal Article"&gt;17&lt;/ref-type&gt;&lt;contributors&gt;&lt;authors&gt;&lt;author&gt;Eccleston, Christopher&lt;/author&gt;&lt;author&gt;Blyth, Fiona M.&lt;/author&gt;&lt;author&gt;Dear, Blake F.&lt;/author&gt;&lt;author&gt;Fisher, Emma A.&lt;/author&gt;&lt;author&gt;Keefe, Francis J.&lt;/author&gt;&lt;author&gt;Lynch, Mary E.&lt;/author&gt;&lt;author&gt;Palermo, Tonya M.&lt;/author&gt;&lt;author&gt;Reid, M. Carrington&lt;/author&gt;&lt;author&gt;Williams, Amanda C de C&lt;/author&gt;&lt;/authors&gt;&lt;/contributors&gt;&lt;titles&gt;&lt;title&gt;Managing patients with chronic pain during the COVID-19 outbreak: considerations for the rapid introduction of remotely supported (eHealth) pain management services&lt;/title&gt;&lt;secondary-title&gt;PAIN&lt;/secondary-title&gt;&lt;/titles&gt;&lt;periodical&gt;&lt;full-title&gt;PAIN&lt;/full-title&gt;&lt;/periodical&gt;&lt;pages&gt;889-893&lt;/pages&gt;&lt;volume&gt;161&lt;/volume&gt;&lt;number&gt;5&lt;/number&gt;&lt;dates&gt;&lt;year&gt;2020&lt;/year&gt;&lt;/dates&gt;&lt;isbn&gt;0304-3959&lt;/isbn&gt;&lt;accession-num&gt;00006396-202005000-00003&lt;/accession-num&gt;&lt;urls&gt;&lt;related-urls&gt;&lt;url&gt;https://journals.lww.com/pain/Fulltext/2020/05000/Managing_patients_with_chronic_pain_during_the.3.aspx&lt;/url&gt;&lt;/related-urls&gt;&lt;/urls&gt;&lt;electronic-resource-num&gt;10.1097/j.pain.0000000000001885&lt;/electronic-resource-num&gt;&lt;/record&gt;&lt;/Cite&gt;&lt;/EndNote&gt;</w:instrText>
      </w:r>
      <w:r w:rsidR="00A24EFB" w:rsidRPr="00775E5A">
        <w:fldChar w:fldCharType="separate"/>
      </w:r>
      <w:r w:rsidR="00A24EFB" w:rsidRPr="00775E5A">
        <w:rPr>
          <w:noProof/>
        </w:rPr>
        <w:t>(Eccleston et al., 2020)</w:t>
      </w:r>
      <w:r w:rsidR="00A24EFB" w:rsidRPr="00775E5A">
        <w:fldChar w:fldCharType="end"/>
      </w:r>
      <w:r w:rsidR="002C51BC" w:rsidRPr="00775E5A">
        <w:t xml:space="preserve">. </w:t>
      </w:r>
    </w:p>
    <w:p w14:paraId="2A048FC4" w14:textId="13761E11" w:rsidR="003012AE" w:rsidRPr="00775E5A" w:rsidRDefault="00AE7432" w:rsidP="001E496A">
      <w:r w:rsidRPr="00775E5A">
        <w:t xml:space="preserve">This study aimed </w:t>
      </w:r>
      <w:r w:rsidR="00336AE0" w:rsidRPr="00775E5A">
        <w:t>to</w:t>
      </w:r>
      <w:r w:rsidR="00260A2A" w:rsidRPr="00775E5A">
        <w:t xml:space="preserve"> </w:t>
      </w:r>
      <w:r w:rsidR="00D32759" w:rsidRPr="00775E5A">
        <w:t>1)</w:t>
      </w:r>
      <w:r w:rsidR="003012AE" w:rsidRPr="00775E5A">
        <w:t xml:space="preserve"> </w:t>
      </w:r>
      <w:r w:rsidR="0026521D" w:rsidRPr="00775E5A">
        <w:t xml:space="preserve">identify which multidisciplinary </w:t>
      </w:r>
      <w:r w:rsidR="00AE3E4E" w:rsidRPr="00775E5A">
        <w:t>chronic pain management strategies</w:t>
      </w:r>
      <w:r w:rsidR="0026521D" w:rsidRPr="00775E5A">
        <w:t xml:space="preserve"> are reflected </w:t>
      </w:r>
      <w:r w:rsidR="00EA6F66" w:rsidRPr="00775E5A">
        <w:t>within</w:t>
      </w:r>
      <w:r w:rsidR="0026521D" w:rsidRPr="00775E5A">
        <w:t xml:space="preserve"> the </w:t>
      </w:r>
      <w:r w:rsidR="003012AE" w:rsidRPr="00775E5A">
        <w:t>content of existi</w:t>
      </w:r>
      <w:r w:rsidR="00AA21D8" w:rsidRPr="00775E5A">
        <w:t>ng</w:t>
      </w:r>
      <w:r w:rsidR="003012AE" w:rsidRPr="00775E5A">
        <w:t xml:space="preserve"> </w:t>
      </w:r>
      <w:r w:rsidR="00560669" w:rsidRPr="00775E5A">
        <w:t xml:space="preserve">online </w:t>
      </w:r>
      <w:r w:rsidR="00862550" w:rsidRPr="00775E5A">
        <w:t>multidisciplinary</w:t>
      </w:r>
      <w:r w:rsidR="00D32759" w:rsidRPr="00775E5A">
        <w:t xml:space="preserve"> </w:t>
      </w:r>
      <w:r w:rsidR="003012AE" w:rsidRPr="00775E5A">
        <w:t xml:space="preserve">interventions for paediatric </w:t>
      </w:r>
      <w:r w:rsidR="00F17C06" w:rsidRPr="00775E5A">
        <w:t>chronic pain</w:t>
      </w:r>
      <w:r w:rsidR="003012AE" w:rsidRPr="00775E5A">
        <w:t xml:space="preserve"> management,</w:t>
      </w:r>
      <w:r w:rsidR="004231ED" w:rsidRPr="00775E5A">
        <w:t xml:space="preserve"> </w:t>
      </w:r>
      <w:r w:rsidR="00D32759" w:rsidRPr="00775E5A">
        <w:t xml:space="preserve">2) </w:t>
      </w:r>
      <w:r w:rsidR="004E2C49" w:rsidRPr="00775E5A">
        <w:t xml:space="preserve">map </w:t>
      </w:r>
      <w:r w:rsidR="00D32759" w:rsidRPr="00775E5A">
        <w:t xml:space="preserve">the content of existing online interventions for paediatric </w:t>
      </w:r>
      <w:r w:rsidR="00F17C06" w:rsidRPr="00775E5A">
        <w:t>chronic pain</w:t>
      </w:r>
      <w:r w:rsidR="00D32759" w:rsidRPr="00775E5A">
        <w:t xml:space="preserve"> to evidence-based clinical guidelines</w:t>
      </w:r>
      <w:r w:rsidR="00A64AFC" w:rsidRPr="00775E5A">
        <w:t xml:space="preserve"> for multidisciplinary </w:t>
      </w:r>
      <w:r w:rsidR="00103841" w:rsidRPr="00775E5A">
        <w:t xml:space="preserve">pain </w:t>
      </w:r>
      <w:r w:rsidR="00A64AFC" w:rsidRPr="00775E5A">
        <w:t>management</w:t>
      </w:r>
      <w:r w:rsidR="00D32759" w:rsidRPr="00775E5A">
        <w:t xml:space="preserve">, </w:t>
      </w:r>
      <w:r w:rsidR="000B06AE" w:rsidRPr="00775E5A">
        <w:t>and evaluate how well each</w:t>
      </w:r>
      <w:r w:rsidR="00AB5540" w:rsidRPr="00775E5A">
        <w:t xml:space="preserve"> chronic pain management strategy is addressed by</w:t>
      </w:r>
      <w:r w:rsidR="00DA4EE6" w:rsidRPr="00775E5A">
        <w:t xml:space="preserve"> the identified interventions</w:t>
      </w:r>
      <w:r w:rsidR="006C32AA" w:rsidRPr="00775E5A">
        <w:t>,</w:t>
      </w:r>
      <w:r w:rsidR="000B06AE" w:rsidRPr="00775E5A">
        <w:t xml:space="preserve"> </w:t>
      </w:r>
      <w:r w:rsidR="003012AE" w:rsidRPr="00775E5A">
        <w:t xml:space="preserve">3) </w:t>
      </w:r>
      <w:r w:rsidR="00D32759" w:rsidRPr="00775E5A">
        <w:t>summari</w:t>
      </w:r>
      <w:r w:rsidR="00572329" w:rsidRPr="00775E5A">
        <w:t>s</w:t>
      </w:r>
      <w:r w:rsidR="00D32759" w:rsidRPr="00775E5A">
        <w:t>e and evaluate</w:t>
      </w:r>
      <w:r w:rsidR="003012AE" w:rsidRPr="00775E5A">
        <w:t xml:space="preserve"> </w:t>
      </w:r>
      <w:r w:rsidR="00103841" w:rsidRPr="00775E5A">
        <w:t xml:space="preserve">the </w:t>
      </w:r>
      <w:r w:rsidR="003012AE" w:rsidRPr="00775E5A">
        <w:t>development approaches</w:t>
      </w:r>
      <w:r w:rsidR="00D32759" w:rsidRPr="00775E5A">
        <w:t xml:space="preserve"> </w:t>
      </w:r>
      <w:r w:rsidR="00103841" w:rsidRPr="00775E5A">
        <w:t xml:space="preserve">used by the </w:t>
      </w:r>
      <w:r w:rsidR="00D32759" w:rsidRPr="00775E5A">
        <w:t>identified interventions</w:t>
      </w:r>
      <w:r w:rsidR="007971E3" w:rsidRPr="00775E5A">
        <w:t xml:space="preserve">, and provide </w:t>
      </w:r>
      <w:r w:rsidR="00B2309E" w:rsidRPr="00775E5A">
        <w:t xml:space="preserve">practical </w:t>
      </w:r>
      <w:r w:rsidR="007971E3" w:rsidRPr="00775E5A">
        <w:t>recommendations for</w:t>
      </w:r>
      <w:r w:rsidR="00B2309E" w:rsidRPr="00775E5A">
        <w:t xml:space="preserve"> current and</w:t>
      </w:r>
      <w:r w:rsidR="007971E3" w:rsidRPr="00775E5A">
        <w:t xml:space="preserve"> </w:t>
      </w:r>
      <w:r w:rsidR="00E240B1" w:rsidRPr="00775E5A">
        <w:t>future</w:t>
      </w:r>
      <w:r w:rsidR="00B2309E" w:rsidRPr="00775E5A">
        <w:t xml:space="preserve"> intervention</w:t>
      </w:r>
      <w:r w:rsidR="00E240B1" w:rsidRPr="00775E5A">
        <w:t xml:space="preserve"> develop</w:t>
      </w:r>
      <w:r w:rsidR="00B2309E" w:rsidRPr="00775E5A">
        <w:t>ment teams</w:t>
      </w:r>
      <w:r w:rsidR="00DA0A86" w:rsidRPr="00775E5A">
        <w:t xml:space="preserve">. </w:t>
      </w:r>
    </w:p>
    <w:p w14:paraId="7DCFD2A0" w14:textId="4A9A546B" w:rsidR="00B079B8" w:rsidRPr="00775E5A" w:rsidRDefault="00B079B8" w:rsidP="00EE5A6C">
      <w:pPr>
        <w:pStyle w:val="Title"/>
      </w:pPr>
      <w:r w:rsidRPr="00775E5A">
        <w:t>Method</w:t>
      </w:r>
      <w:r w:rsidR="00293E4A" w:rsidRPr="00775E5A">
        <w:t>s</w:t>
      </w:r>
    </w:p>
    <w:p w14:paraId="7B143DE0" w14:textId="63C06F70" w:rsidR="001654FD" w:rsidRPr="00775E5A" w:rsidRDefault="00B74120" w:rsidP="00EE5A6C">
      <w:pPr>
        <w:pStyle w:val="Heading1"/>
        <w:rPr>
          <w:color w:val="auto"/>
        </w:rPr>
      </w:pPr>
      <w:r w:rsidRPr="00775E5A">
        <w:rPr>
          <w:color w:val="auto"/>
        </w:rPr>
        <w:t>Search strategy</w:t>
      </w:r>
    </w:p>
    <w:p w14:paraId="21EDF850" w14:textId="690B596A" w:rsidR="00937181" w:rsidRPr="00775E5A" w:rsidRDefault="001E496A" w:rsidP="001E496A">
      <w:r w:rsidRPr="00775E5A">
        <w:t>A</w:t>
      </w:r>
      <w:r w:rsidR="001B1084" w:rsidRPr="00775E5A">
        <w:t xml:space="preserve"> previous </w:t>
      </w:r>
      <w:r w:rsidR="00F061F3" w:rsidRPr="00775E5A">
        <w:t xml:space="preserve">systematic </w:t>
      </w:r>
      <w:r w:rsidR="001B1084" w:rsidRPr="00775E5A">
        <w:t>review of e-health tools</w:t>
      </w:r>
      <w:r w:rsidR="00385B75" w:rsidRPr="00775E5A">
        <w:t xml:space="preserve"> </w:t>
      </w:r>
      <w:r w:rsidR="001B1084" w:rsidRPr="00775E5A">
        <w:t xml:space="preserve">for paediatric pain </w:t>
      </w:r>
      <w:r w:rsidR="001B1084" w:rsidRPr="00775E5A">
        <w:fldChar w:fldCharType="begin">
          <w:fldData xml:space="preserve">PEVuZE5vdGU+PENpdGU+PEF1dGhvcj5IaWdnaW5zPC9BdXRob3I+PFllYXI+MjAxODwvWWVhcj48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</w:fldData>
        </w:fldChar>
      </w:r>
      <w:r w:rsidR="00367FEA" w:rsidRPr="00775E5A">
        <w:instrText xml:space="preserve"> ADDIN EN.CITE </w:instrText>
      </w:r>
      <w:r w:rsidR="00367FEA" w:rsidRPr="00775E5A">
        <w:fldChar w:fldCharType="begin">
          <w:fldData xml:space="preserve">PEVuZE5vdGU+PENpdGU+PEF1dGhvcj5IaWdnaW5zPC9BdXRob3I+PFllYXI+MjAxODwvWWVhcj48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</w:fldData>
        </w:fldChar>
      </w:r>
      <w:r w:rsidR="00367FEA" w:rsidRPr="00775E5A">
        <w:instrText xml:space="preserve"> ADDIN EN.CITE.DATA </w:instrText>
      </w:r>
      <w:r w:rsidR="00367FEA" w:rsidRPr="00775E5A">
        <w:fldChar w:fldCharType="end"/>
      </w:r>
      <w:r w:rsidR="001B1084" w:rsidRPr="00775E5A">
        <w:fldChar w:fldCharType="separate"/>
      </w:r>
      <w:r w:rsidR="000C1999" w:rsidRPr="00775E5A">
        <w:rPr>
          <w:noProof/>
        </w:rPr>
        <w:t>(Higgins et al., 2018)</w:t>
      </w:r>
      <w:r w:rsidR="001B1084" w:rsidRPr="00775E5A">
        <w:fldChar w:fldCharType="end"/>
      </w:r>
      <w:r w:rsidR="001B1084" w:rsidRPr="00775E5A">
        <w:t xml:space="preserve"> w</w:t>
      </w:r>
      <w:r w:rsidR="00385B75" w:rsidRPr="00775E5A">
        <w:t xml:space="preserve">as </w:t>
      </w:r>
      <w:r w:rsidRPr="00775E5A">
        <w:t xml:space="preserve">updated </w:t>
      </w:r>
      <w:r w:rsidR="004F186A" w:rsidRPr="00775E5A">
        <w:t>for the period 3rd May 2017 to</w:t>
      </w:r>
      <w:r w:rsidRPr="00775E5A">
        <w:t xml:space="preserve"> </w:t>
      </w:r>
      <w:r w:rsidR="00136AA4" w:rsidRPr="00775E5A">
        <w:t>1</w:t>
      </w:r>
      <w:r w:rsidR="001B1084" w:rsidRPr="00775E5A">
        <w:rPr>
          <w:vertAlign w:val="superscript"/>
        </w:rPr>
        <w:t>st</w:t>
      </w:r>
      <w:r w:rsidR="00146161" w:rsidRPr="00775E5A">
        <w:t xml:space="preserve"> April 20</w:t>
      </w:r>
      <w:r w:rsidR="00136AA4" w:rsidRPr="00775E5A">
        <w:t>20</w:t>
      </w:r>
      <w:r w:rsidR="00146161" w:rsidRPr="00775E5A">
        <w:t xml:space="preserve">, </w:t>
      </w:r>
      <w:r w:rsidR="00385B75" w:rsidRPr="00775E5A">
        <w:t xml:space="preserve">using the same search </w:t>
      </w:r>
      <w:r w:rsidR="001B1084" w:rsidRPr="00775E5A">
        <w:t>terms</w:t>
      </w:r>
      <w:r w:rsidR="004D651B" w:rsidRPr="00775E5A">
        <w:t xml:space="preserve"> and databases</w:t>
      </w:r>
      <w:r w:rsidR="00476BDE" w:rsidRPr="00775E5A">
        <w:t xml:space="preserve"> </w:t>
      </w:r>
      <w:r w:rsidR="008A49C6" w:rsidRPr="00775E5A">
        <w:t>(</w:t>
      </w:r>
      <w:r w:rsidR="00AD06DE" w:rsidRPr="00775E5A">
        <w:t>tableS5</w:t>
      </w:r>
      <w:r w:rsidR="008A49C6" w:rsidRPr="00775E5A">
        <w:t>)</w:t>
      </w:r>
      <w:r w:rsidR="00F061F3" w:rsidRPr="00775E5A">
        <w:t xml:space="preserve">. </w:t>
      </w:r>
      <w:r w:rsidR="006A38D1" w:rsidRPr="00775E5A">
        <w:t>Additional inclusion and exclusion criteria were added in-line with the aims of the current study.</w:t>
      </w:r>
      <w:r w:rsidR="00FB0AF7" w:rsidRPr="00775E5A">
        <w:t xml:space="preserve"> </w:t>
      </w:r>
      <w:r w:rsidR="002B6394" w:rsidRPr="00775E5A">
        <w:t xml:space="preserve">The </w:t>
      </w:r>
      <w:r w:rsidR="00EA6AA9" w:rsidRPr="00775E5A">
        <w:t xml:space="preserve">systematic </w:t>
      </w:r>
      <w:r w:rsidR="002B6394" w:rsidRPr="00775E5A">
        <w:t xml:space="preserve">review by </w:t>
      </w:r>
      <w:r w:rsidR="002B6394" w:rsidRPr="00775E5A">
        <w:fldChar w:fldCharType="begin">
          <w:fldData xml:space="preserve">PEVuZE5vdGU+PENpdGUgQXV0aG9yWWVhcj0iMSI+PEF1dGhvcj5IaWdnaW5zPC9BdXRob3I+PFll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</w:fldData>
        </w:fldChar>
      </w:r>
      <w:r w:rsidR="002B6394" w:rsidRPr="00775E5A">
        <w:instrText xml:space="preserve"> ADDIN EN.CITE </w:instrText>
      </w:r>
      <w:r w:rsidR="002B6394" w:rsidRPr="00775E5A">
        <w:fldChar w:fldCharType="begin">
          <w:fldData xml:space="preserve">PEVuZE5vdGU+PENpdGUgQXV0aG9yWWVhcj0iMSI+PEF1dGhvcj5IaWdnaW5zPC9BdXRob3I+PFll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</w:fldData>
        </w:fldChar>
      </w:r>
      <w:r w:rsidR="002B6394" w:rsidRPr="00775E5A">
        <w:instrText xml:space="preserve"> ADDIN EN.CITE.DATA </w:instrText>
      </w:r>
      <w:r w:rsidR="002B6394" w:rsidRPr="00775E5A">
        <w:fldChar w:fldCharType="end"/>
      </w:r>
      <w:r w:rsidR="002B6394" w:rsidRPr="00775E5A">
        <w:fldChar w:fldCharType="separate"/>
      </w:r>
      <w:r w:rsidR="002B6394" w:rsidRPr="00775E5A">
        <w:rPr>
          <w:noProof/>
        </w:rPr>
        <w:t>Higgins et al. (2018)</w:t>
      </w:r>
      <w:r w:rsidR="002B6394" w:rsidRPr="00775E5A">
        <w:fldChar w:fldCharType="end"/>
      </w:r>
      <w:r w:rsidR="00C03B0C" w:rsidRPr="00775E5A">
        <w:t xml:space="preserve"> reviewed</w:t>
      </w:r>
      <w:r w:rsidR="00385BE5" w:rsidRPr="00775E5A">
        <w:t xml:space="preserve"> e-health tools for paediatric pain assessment and/or management and </w:t>
      </w:r>
      <w:r w:rsidR="00C03B0C" w:rsidRPr="00775E5A">
        <w:t xml:space="preserve">paired this with a survey </w:t>
      </w:r>
      <w:r w:rsidR="002F6249" w:rsidRPr="00775E5A">
        <w:t xml:space="preserve">completed by the authors of the </w:t>
      </w:r>
      <w:r w:rsidR="00EA6AA9" w:rsidRPr="00775E5A">
        <w:t xml:space="preserve">identified tools, regarding </w:t>
      </w:r>
      <w:r w:rsidR="00C66A77" w:rsidRPr="00775E5A">
        <w:t xml:space="preserve">the availability of </w:t>
      </w:r>
      <w:r w:rsidR="00FC382D" w:rsidRPr="00775E5A">
        <w:t>each tool</w:t>
      </w:r>
      <w:r w:rsidR="00C66A77" w:rsidRPr="00775E5A">
        <w:t xml:space="preserve">. As the current study investigated </w:t>
      </w:r>
      <w:r w:rsidR="00172CC3" w:rsidRPr="00775E5A">
        <w:t>p</w:t>
      </w:r>
      <w:r w:rsidR="0057357B" w:rsidRPr="00775E5A">
        <w:t>ain management interventions only, the inclusion and exclusion criteria were adjusted accordingly</w:t>
      </w:r>
      <w:r w:rsidR="00172CC3" w:rsidRPr="00775E5A">
        <w:t xml:space="preserve"> to exclude pain assessment tools</w:t>
      </w:r>
      <w:r w:rsidR="0057357B" w:rsidRPr="00775E5A">
        <w:t>.</w:t>
      </w:r>
      <w:r w:rsidR="00434C64" w:rsidRPr="00775E5A">
        <w:t xml:space="preserve"> The previous review </w:t>
      </w:r>
      <w:r w:rsidR="00F91B33" w:rsidRPr="00775E5A">
        <w:t>chose to use a 10-year timeline, given rapid changes in technology</w:t>
      </w:r>
      <w:r w:rsidR="00F27976" w:rsidRPr="00775E5A">
        <w:t xml:space="preserve"> outlined above</w:t>
      </w:r>
      <w:r w:rsidR="00B02C40" w:rsidRPr="00775E5A">
        <w:t>. Hence,</w:t>
      </w:r>
      <w:r w:rsidR="00F91B33" w:rsidRPr="00775E5A">
        <w:t xml:space="preserve"> the current study updated </w:t>
      </w:r>
      <w:r w:rsidR="00B02C40" w:rsidRPr="00775E5A">
        <w:t xml:space="preserve">the search from </w:t>
      </w:r>
      <w:r w:rsidR="00172CC3" w:rsidRPr="00775E5A">
        <w:t xml:space="preserve">the </w:t>
      </w:r>
      <w:r w:rsidR="009959C0" w:rsidRPr="00775E5A">
        <w:t>time-point selected by the previous review</w:t>
      </w:r>
      <w:r w:rsidR="00FC382D" w:rsidRPr="00775E5A">
        <w:t>,</w:t>
      </w:r>
      <w:r w:rsidR="00C71163" w:rsidRPr="00775E5A">
        <w:t xml:space="preserve"> in-line with this rationale.</w:t>
      </w:r>
    </w:p>
    <w:p w14:paraId="51EBB6EA" w14:textId="158B8DCF" w:rsidR="00043E7E" w:rsidRPr="007A45D1" w:rsidRDefault="00043E7E" w:rsidP="00EE5A6C">
      <w:pPr>
        <w:pStyle w:val="Heading1"/>
        <w:rPr>
          <w:color w:val="auto"/>
        </w:rPr>
      </w:pPr>
      <w:r w:rsidRPr="00775E5A">
        <w:rPr>
          <w:color w:val="auto"/>
        </w:rPr>
        <w:t>In</w:t>
      </w:r>
      <w:r w:rsidR="004F5166" w:rsidRPr="00775E5A">
        <w:rPr>
          <w:color w:val="auto"/>
        </w:rPr>
        <w:t xml:space="preserve">clusion </w:t>
      </w:r>
      <w:r w:rsidR="00F07DB3" w:rsidRPr="00775E5A">
        <w:rPr>
          <w:color w:val="auto"/>
        </w:rPr>
        <w:t xml:space="preserve">and exclusion </w:t>
      </w:r>
      <w:r w:rsidR="004F5166" w:rsidRPr="00775E5A">
        <w:rPr>
          <w:color w:val="auto"/>
        </w:rPr>
        <w:t>criteria</w:t>
      </w:r>
    </w:p>
    <w:p w14:paraId="5EBC9C5C" w14:textId="61213B42" w:rsidR="00521517" w:rsidRPr="007A45D1" w:rsidRDefault="00F07DB3" w:rsidP="004E2C49">
      <w:r w:rsidRPr="007A45D1">
        <w:t>I</w:t>
      </w:r>
      <w:r w:rsidR="00BE7DBC" w:rsidRPr="007A45D1">
        <w:t>nclusion criteria</w:t>
      </w:r>
      <w:r w:rsidR="0067454B" w:rsidRPr="007A45D1">
        <w:t xml:space="preserve"> were:</w:t>
      </w:r>
      <w:r w:rsidR="00BE7DBC" w:rsidRPr="007A45D1">
        <w:t xml:space="preserve"> </w:t>
      </w:r>
      <w:r w:rsidRPr="007A45D1">
        <w:t xml:space="preserve">1) </w:t>
      </w:r>
      <w:r w:rsidR="00521517" w:rsidRPr="007A45D1">
        <w:t>the article described an empirical study, written in English and published from 1</w:t>
      </w:r>
      <w:r w:rsidR="001A035E" w:rsidRPr="007A45D1">
        <w:rPr>
          <w:vertAlign w:val="superscript"/>
        </w:rPr>
        <w:t>st</w:t>
      </w:r>
      <w:r w:rsidR="001A035E" w:rsidRPr="007A45D1">
        <w:t xml:space="preserve"> </w:t>
      </w:r>
      <w:r w:rsidR="00521517" w:rsidRPr="007A45D1">
        <w:t>January 200</w:t>
      </w:r>
      <w:r w:rsidR="00421018" w:rsidRPr="007A45D1">
        <w:t>7</w:t>
      </w:r>
      <w:r w:rsidR="00521517" w:rsidRPr="007A45D1">
        <w:t xml:space="preserve"> </w:t>
      </w:r>
      <w:r w:rsidR="009702BD" w:rsidRPr="007A45D1">
        <w:t xml:space="preserve">to </w:t>
      </w:r>
      <w:r w:rsidR="001A035E" w:rsidRPr="007A45D1">
        <w:t>1</w:t>
      </w:r>
      <w:r w:rsidR="001A035E" w:rsidRPr="007A45D1">
        <w:rPr>
          <w:vertAlign w:val="superscript"/>
        </w:rPr>
        <w:t>st</w:t>
      </w:r>
      <w:r w:rsidR="001A035E" w:rsidRPr="007A45D1">
        <w:t xml:space="preserve"> April 2020</w:t>
      </w:r>
      <w:r w:rsidR="00521517" w:rsidRPr="007A45D1">
        <w:t xml:space="preserve">, 2) the article described the development of an </w:t>
      </w:r>
      <w:r w:rsidR="00425575" w:rsidRPr="007A45D1">
        <w:t>online</w:t>
      </w:r>
      <w:r w:rsidR="00521517" w:rsidRPr="007A45D1">
        <w:t xml:space="preserve"> </w:t>
      </w:r>
      <w:r w:rsidR="004E2C49" w:rsidRPr="007A45D1">
        <w:t xml:space="preserve">intervention </w:t>
      </w:r>
      <w:r w:rsidR="00521517" w:rsidRPr="007A45D1">
        <w:t xml:space="preserve">for paediatric </w:t>
      </w:r>
      <w:r w:rsidR="00425575" w:rsidRPr="007A45D1">
        <w:t xml:space="preserve">chronic </w:t>
      </w:r>
      <w:r w:rsidR="00521517" w:rsidRPr="007A45D1">
        <w:t>pain management</w:t>
      </w:r>
      <w:r w:rsidR="009A6CA7" w:rsidRPr="007A45D1">
        <w:t>*</w:t>
      </w:r>
      <w:r w:rsidR="00521517" w:rsidRPr="007A45D1">
        <w:t xml:space="preserve">, and/ or evaluated its use in the target population, 3) the </w:t>
      </w:r>
      <w:r w:rsidR="004E2C49" w:rsidRPr="007A45D1">
        <w:t>intervention</w:t>
      </w:r>
      <w:r w:rsidR="00521517" w:rsidRPr="007A45D1">
        <w:t xml:space="preserve"> was studied in children and adolescents aged 0-18 years (sample median age less than 19 years), or their parents/ caregivers</w:t>
      </w:r>
      <w:r w:rsidR="00436309" w:rsidRPr="007A45D1">
        <w:t xml:space="preserve">, 4) interventions were intended for the management of </w:t>
      </w:r>
      <w:r w:rsidR="00F17C06" w:rsidRPr="007A45D1">
        <w:t>chronic pain</w:t>
      </w:r>
      <w:r w:rsidR="00436309" w:rsidRPr="007A45D1">
        <w:t xml:space="preserve"> lasting three months or longer, 5) interventions either contained content from two or more disciplines or contained multi-component CBT.</w:t>
      </w:r>
    </w:p>
    <w:p w14:paraId="594D4928" w14:textId="52EB4DEF" w:rsidR="006724AA" w:rsidRPr="007A45D1" w:rsidRDefault="006724AA" w:rsidP="0098191F">
      <w:r w:rsidRPr="007A45D1">
        <w:t>Exclusion criteria</w:t>
      </w:r>
      <w:r w:rsidR="0067454B" w:rsidRPr="007A45D1">
        <w:t xml:space="preserve"> were</w:t>
      </w:r>
      <w:r w:rsidRPr="007A45D1">
        <w:t>: 1) interventions were intended for pain assessment, 2) interventions were intended for the management of acute pain</w:t>
      </w:r>
      <w:r w:rsidR="00D51E65" w:rsidRPr="007A45D1">
        <w:t xml:space="preserve"> only</w:t>
      </w:r>
      <w:r w:rsidRPr="007A45D1">
        <w:t>, 3) interventions were targeted for use by adults, aged 1</w:t>
      </w:r>
      <w:r w:rsidR="00D51E65" w:rsidRPr="007A45D1">
        <w:t>9</w:t>
      </w:r>
      <w:r w:rsidRPr="007A45D1">
        <w:t xml:space="preserve"> years or over, that were not parents/ guardian</w:t>
      </w:r>
      <w:r w:rsidR="00990C30" w:rsidRPr="007A45D1">
        <w:t xml:space="preserve">s of children with </w:t>
      </w:r>
      <w:r w:rsidR="00F17C06" w:rsidRPr="007A45D1">
        <w:t>chronic pain</w:t>
      </w:r>
      <w:r w:rsidR="00990C30" w:rsidRPr="007A45D1">
        <w:t>, 4) interventions did not have set content (</w:t>
      </w:r>
      <w:r w:rsidR="00425575" w:rsidRPr="007A45D1">
        <w:t>e.g.,</w:t>
      </w:r>
      <w:r w:rsidR="00990C30" w:rsidRPr="007A45D1">
        <w:t xml:space="preserve"> peer support platforms).</w:t>
      </w:r>
    </w:p>
    <w:p w14:paraId="2819A670" w14:textId="14B9CAB3" w:rsidR="009A6CA7" w:rsidRPr="007A45D1" w:rsidRDefault="009A6CA7" w:rsidP="0098191F">
      <w:r w:rsidRPr="007A45D1">
        <w:t>*</w:t>
      </w:r>
      <w:r w:rsidR="009D6E42" w:rsidRPr="007A45D1">
        <w:t>A chronic pain management intervention was defined as any form of intervention</w:t>
      </w:r>
      <w:r w:rsidR="00A4210D" w:rsidRPr="007A45D1">
        <w:t xml:space="preserve"> which </w:t>
      </w:r>
      <w:r w:rsidR="0064759D" w:rsidRPr="007A45D1">
        <w:t>targeted a chronic pain condition,</w:t>
      </w:r>
      <w:r w:rsidR="00414E22" w:rsidRPr="007A45D1">
        <w:t xml:space="preserve"> as listed in the ICD-11</w:t>
      </w:r>
      <w:r w:rsidR="00E9707E" w:rsidRPr="007A45D1">
        <w:t xml:space="preserve"> </w:t>
      </w:r>
      <w:r w:rsidR="00E9707E" w:rsidRPr="007A45D1">
        <w:fldChar w:fldCharType="begin">
          <w:fldData xml:space="preserve">PEVuZE5vdGU+PENpdGU+PEF1dGhvcj5UcmVlZGU8L0F1dGhvcj48WWVhcj4yMDE5PC9ZZWFyPjxS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</w:fldData>
        </w:fldChar>
      </w:r>
      <w:r w:rsidR="00E9707E" w:rsidRPr="007A45D1">
        <w:instrText xml:space="preserve"> ADDIN EN.CITE </w:instrText>
      </w:r>
      <w:r w:rsidR="00E9707E" w:rsidRPr="007A45D1">
        <w:fldChar w:fldCharType="begin">
          <w:fldData xml:space="preserve">PEVuZE5vdGU+PENpdGU+PEF1dGhvcj5UcmVlZGU8L0F1dGhvcj48WWVhcj4yMDE5PC9ZZWFyPjxS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</w:fldData>
        </w:fldChar>
      </w:r>
      <w:r w:rsidR="00E9707E" w:rsidRPr="007A45D1">
        <w:instrText xml:space="preserve"> ADDIN EN.CITE.DATA </w:instrText>
      </w:r>
      <w:r w:rsidR="00E9707E" w:rsidRPr="007A45D1">
        <w:fldChar w:fldCharType="end"/>
      </w:r>
      <w:r w:rsidR="00E9707E" w:rsidRPr="007A45D1">
        <w:fldChar w:fldCharType="separate"/>
      </w:r>
      <w:r w:rsidR="00E9707E" w:rsidRPr="007A45D1">
        <w:rPr>
          <w:noProof/>
        </w:rPr>
        <w:t>(Treede et al., 2019; Treede et al., 2015)</w:t>
      </w:r>
      <w:r w:rsidR="00E9707E" w:rsidRPr="007A45D1">
        <w:fldChar w:fldCharType="end"/>
      </w:r>
      <w:r w:rsidR="00414E22" w:rsidRPr="007A45D1">
        <w:t>,</w:t>
      </w:r>
      <w:r w:rsidR="0064759D" w:rsidRPr="007A45D1">
        <w:t xml:space="preserve"> </w:t>
      </w:r>
      <w:r w:rsidR="00414E22" w:rsidRPr="007A45D1">
        <w:t>with</w:t>
      </w:r>
      <w:r w:rsidR="00E9707E" w:rsidRPr="007A45D1">
        <w:t xml:space="preserve"> the</w:t>
      </w:r>
      <w:r w:rsidR="00414E22" w:rsidRPr="007A45D1">
        <w:t xml:space="preserve"> aim to</w:t>
      </w:r>
      <w:r w:rsidR="00F54697" w:rsidRPr="007A45D1">
        <w:t xml:space="preserve"> reduce pain intensity</w:t>
      </w:r>
      <w:r w:rsidR="005B4954" w:rsidRPr="007A45D1">
        <w:t xml:space="preserve"> </w:t>
      </w:r>
      <w:r w:rsidR="00F54697" w:rsidRPr="007A45D1">
        <w:t xml:space="preserve">or improve </w:t>
      </w:r>
      <w:r w:rsidR="005B4954" w:rsidRPr="007A45D1">
        <w:t>pain-related functional disability</w:t>
      </w:r>
      <w:r w:rsidR="00414E22" w:rsidRPr="007A45D1">
        <w:t>.</w:t>
      </w:r>
    </w:p>
    <w:p w14:paraId="5552C08B" w14:textId="2F0E0DCB" w:rsidR="00B022A5" w:rsidRPr="00775E5A" w:rsidRDefault="00B022A5" w:rsidP="00EE5A6C">
      <w:pPr>
        <w:pStyle w:val="Heading1"/>
        <w:rPr>
          <w:color w:val="auto"/>
        </w:rPr>
      </w:pPr>
      <w:r w:rsidRPr="00775E5A">
        <w:rPr>
          <w:color w:val="auto"/>
        </w:rPr>
        <w:lastRenderedPageBreak/>
        <w:t>Accessibility</w:t>
      </w:r>
    </w:p>
    <w:p w14:paraId="4933F119" w14:textId="58691DBF" w:rsidR="00B022A5" w:rsidRPr="00775E5A" w:rsidRDefault="00425575" w:rsidP="00B022A5">
      <w:r w:rsidRPr="00775E5A">
        <w:t>A</w:t>
      </w:r>
      <w:r w:rsidR="00B022A5" w:rsidRPr="00775E5A">
        <w:t xml:space="preserve">ll authors/ intervention owners </w:t>
      </w:r>
      <w:r w:rsidR="00B14028" w:rsidRPr="00775E5A">
        <w:t xml:space="preserve">of identified interventions </w:t>
      </w:r>
      <w:r w:rsidR="00B022A5" w:rsidRPr="00775E5A">
        <w:t xml:space="preserve">were contacted via email to request access to the intervention online on 25 March 2019. Authors were sent an additional reminder 2-weeks </w:t>
      </w:r>
      <w:r w:rsidR="001B4DBE" w:rsidRPr="00775E5A">
        <w:t>later, on</w:t>
      </w:r>
      <w:r w:rsidR="00B022A5" w:rsidRPr="00775E5A">
        <w:t xml:space="preserve"> 8 April 2019. </w:t>
      </w:r>
      <w:r w:rsidR="001B4DBE" w:rsidRPr="00775E5A">
        <w:t>Where access was not provided to online content, intervention content was evaluated based on descriptions from available published work</w:t>
      </w:r>
      <w:r w:rsidR="007F62B8" w:rsidRPr="00775E5A">
        <w:t>s</w:t>
      </w:r>
      <w:r w:rsidR="001B4DBE" w:rsidRPr="00775E5A">
        <w:t xml:space="preserve">. </w:t>
      </w:r>
    </w:p>
    <w:p w14:paraId="641C56B1" w14:textId="77777777" w:rsidR="00EE69BE" w:rsidRPr="00775E5A" w:rsidRDefault="00EE69BE" w:rsidP="00EE5A6C">
      <w:pPr>
        <w:pStyle w:val="Heading1"/>
        <w:rPr>
          <w:color w:val="auto"/>
        </w:rPr>
      </w:pPr>
      <w:r w:rsidRPr="00775E5A">
        <w:rPr>
          <w:color w:val="auto"/>
        </w:rPr>
        <w:t>Quality Assessment</w:t>
      </w:r>
    </w:p>
    <w:p w14:paraId="1C3F1AFE" w14:textId="72545463" w:rsidR="00EE69BE" w:rsidRPr="00775E5A" w:rsidRDefault="00EE69BE" w:rsidP="0027211B">
      <w:r w:rsidRPr="00775E5A">
        <w:t xml:space="preserve">Interventions were assessed for descriptive report </w:t>
      </w:r>
      <w:r w:rsidR="00DF3A7C" w:rsidRPr="00775E5A">
        <w:t xml:space="preserve">and evaluation </w:t>
      </w:r>
      <w:r w:rsidRPr="00775E5A">
        <w:t>quality</w:t>
      </w:r>
      <w:r w:rsidR="00455BF9" w:rsidRPr="00775E5A">
        <w:t xml:space="preserve"> </w:t>
      </w:r>
      <w:r w:rsidRPr="00775E5A">
        <w:t>using</w:t>
      </w:r>
      <w:r w:rsidR="00455BF9" w:rsidRPr="00775E5A">
        <w:t xml:space="preserve"> t</w:t>
      </w:r>
      <w:r w:rsidRPr="00775E5A">
        <w:t xml:space="preserve">he Criteria for Reporting the Development and Evaluation of Complex Interventions in healthcare, revised (CReDECI2) </w:t>
      </w:r>
      <w:r w:rsidRPr="00775E5A">
        <w:fldChar w:fldCharType="begin"/>
      </w:r>
      <w:r w:rsidR="00A71374" w:rsidRPr="00775E5A">
        <w:instrText xml:space="preserve"> ADDIN EN.CITE &lt;EndNote&gt;&lt;Cite&gt;&lt;Author&gt;Möhler&lt;/Author&gt;&lt;Year&gt;2015&lt;/Year&gt;&lt;RecNum&gt;1266&lt;/RecNum&gt;&lt;DisplayText&gt;(Möhler et al., 2015)&lt;/DisplayText&gt;&lt;record&gt;&lt;rec-number&gt;1266&lt;/rec-number&gt;&lt;foreign-keys&gt;&lt;key app="EN" db-id="wtz2e9dsaat9e9edrwrvfaw70e5td5dx0vdw" timestamp="1557496992"&gt;1266&lt;/key&gt;&lt;/foreign-keys&gt;&lt;ref-type name="Journal Article"&gt;17&lt;/ref-type&gt;&lt;contributors&gt;&lt;authors&gt;&lt;author&gt;Möhler, Ralph&lt;/author&gt;&lt;author&gt;Köpke, Sascha&lt;/author&gt;&lt;author&gt;Meyer, Gabriele&lt;/author&gt;&lt;/authors&gt;&lt;/contributors&gt;&lt;titles&gt;&lt;title&gt;Criteria for Reporting the Development and Evaluation of Complex Interventions in healthcare: revised guideline (CReDECI 2)&lt;/title&gt;&lt;secondary-title&gt;Trials&lt;/secondary-title&gt;&lt;/titles&gt;&lt;periodical&gt;&lt;full-title&gt;Trials&lt;/full-title&gt;&lt;/periodical&gt;&lt;pages&gt;204&lt;/pages&gt;&lt;volume&gt;16&lt;/volume&gt;&lt;number&gt;1&lt;/number&gt;&lt;dates&gt;&lt;year&gt;2015&lt;/year&gt;&lt;pub-dates&gt;&lt;date&gt;May 03&lt;/date&gt;&lt;/pub-dates&gt;&lt;/dates&gt;&lt;isbn&gt;1745-6215&lt;/isbn&gt;&lt;label&gt;Möhler2015&lt;/label&gt;&lt;work-type&gt;journal article&lt;/work-type&gt;&lt;urls&gt;&lt;related-urls&gt;&lt;url&gt;https://doi.org/10.1186/s13063-015-0709-y&lt;/url&gt;&lt;/related-urls&gt;&lt;/urls&gt;&lt;electronic-resource-num&gt;10.1186/s13063-015-0709-y&lt;/electronic-resource-num&gt;&lt;/record&gt;&lt;/Cite&gt;&lt;/EndNote&gt;</w:instrText>
      </w:r>
      <w:r w:rsidRPr="00775E5A">
        <w:fldChar w:fldCharType="separate"/>
      </w:r>
      <w:r w:rsidR="00A71374" w:rsidRPr="00775E5A">
        <w:rPr>
          <w:noProof/>
        </w:rPr>
        <w:t>(Möhler et al., 2015)</w:t>
      </w:r>
      <w:r w:rsidRPr="00775E5A">
        <w:fldChar w:fldCharType="end"/>
      </w:r>
      <w:r w:rsidRPr="00775E5A">
        <w:t xml:space="preserve">. </w:t>
      </w:r>
      <w:r w:rsidR="00455BF9" w:rsidRPr="00775E5A">
        <w:t>T</w:t>
      </w:r>
      <w:r w:rsidRPr="00775E5A">
        <w:t xml:space="preserve">he CReDECI2 </w:t>
      </w:r>
      <w:r w:rsidR="00F54B18" w:rsidRPr="00775E5A">
        <w:t>contains 13-items pertaining to</w:t>
      </w:r>
      <w:r w:rsidRPr="00775E5A">
        <w:t xml:space="preserve"> the quality of reporting for development</w:t>
      </w:r>
      <w:r w:rsidR="008F65DD" w:rsidRPr="00775E5A">
        <w:t xml:space="preserve"> (4-items)</w:t>
      </w:r>
      <w:r w:rsidRPr="00775E5A">
        <w:t xml:space="preserve">, </w:t>
      </w:r>
      <w:r w:rsidR="002C6A01" w:rsidRPr="00775E5A">
        <w:t>feasibility</w:t>
      </w:r>
      <w:r w:rsidR="008F65DD" w:rsidRPr="00775E5A">
        <w:t xml:space="preserve"> (1-item)</w:t>
      </w:r>
      <w:r w:rsidR="002C6A01" w:rsidRPr="00775E5A">
        <w:t>,</w:t>
      </w:r>
      <w:r w:rsidRPr="00775E5A">
        <w:t xml:space="preserve"> and </w:t>
      </w:r>
      <w:r w:rsidR="005F37BD" w:rsidRPr="00775E5A">
        <w:t>evaluation (8-items)</w:t>
      </w:r>
      <w:r w:rsidR="009B502E" w:rsidRPr="00775E5A">
        <w:t xml:space="preserve"> </w:t>
      </w:r>
      <w:r w:rsidRPr="00775E5A">
        <w:t>stages</w:t>
      </w:r>
      <w:r w:rsidR="00B40474" w:rsidRPr="00775E5A">
        <w:t xml:space="preserve"> of the research, with reference to any published article that has described, developed or evaluated the intervention in question</w:t>
      </w:r>
      <w:r w:rsidR="0080790A" w:rsidRPr="00775E5A">
        <w:t>.</w:t>
      </w:r>
      <w:r w:rsidR="00872E90" w:rsidRPr="00775E5A">
        <w:t xml:space="preserve"> The checklist is completed </w:t>
      </w:r>
      <w:r w:rsidR="003A159F" w:rsidRPr="00775E5A">
        <w:t xml:space="preserve">by adding a </w:t>
      </w:r>
      <w:r w:rsidR="00B47CE0" w:rsidRPr="00775E5A">
        <w:t>reference example</w:t>
      </w:r>
      <w:r w:rsidR="00BD306D" w:rsidRPr="00775E5A">
        <w:t xml:space="preserve"> next to each item,</w:t>
      </w:r>
      <w:r w:rsidR="007B0F35" w:rsidRPr="00775E5A">
        <w:t xml:space="preserve"> </w:t>
      </w:r>
      <w:r w:rsidR="005F37BD" w:rsidRPr="00775E5A">
        <w:t>indicating</w:t>
      </w:r>
      <w:r w:rsidR="00B4239B" w:rsidRPr="00775E5A">
        <w:t xml:space="preserve"> the publication</w:t>
      </w:r>
      <w:r w:rsidR="000D2CE2" w:rsidRPr="00775E5A">
        <w:t>(s)</w:t>
      </w:r>
      <w:r w:rsidR="00B4239B" w:rsidRPr="00775E5A">
        <w:t xml:space="preserve"> and/ or page number</w:t>
      </w:r>
      <w:r w:rsidR="00F34137" w:rsidRPr="00775E5A">
        <w:t>(s)</w:t>
      </w:r>
      <w:r w:rsidR="009937CF" w:rsidRPr="00775E5A">
        <w:t xml:space="preserve"> where an example of each criter</w:t>
      </w:r>
      <w:r w:rsidR="00872E90" w:rsidRPr="00775E5A">
        <w:t>ia can be found</w:t>
      </w:r>
      <w:r w:rsidR="0046786A" w:rsidRPr="00775E5A">
        <w:t>.</w:t>
      </w:r>
      <w:r w:rsidR="00B43409" w:rsidRPr="00775E5A">
        <w:t xml:space="preserve"> The </w:t>
      </w:r>
      <w:r w:rsidR="001716DC" w:rsidRPr="00775E5A">
        <w:t>full checklist</w:t>
      </w:r>
      <w:r w:rsidR="0061195E" w:rsidRPr="00775E5A">
        <w:t xml:space="preserve"> </w:t>
      </w:r>
      <w:r w:rsidR="001716DC" w:rsidRPr="00775E5A">
        <w:rPr>
          <w:rStyle w:val="Hyperlink"/>
          <w:color w:val="auto"/>
          <w:u w:val="none"/>
        </w:rPr>
        <w:t xml:space="preserve">of items is provided in </w:t>
      </w:r>
      <w:r w:rsidR="00B43409" w:rsidRPr="00775E5A">
        <w:rPr>
          <w:rStyle w:val="Hyperlink"/>
          <w:color w:val="auto"/>
          <w:u w:val="none"/>
        </w:rPr>
        <w:t>tableS3.</w:t>
      </w:r>
      <w:r w:rsidR="0046786A" w:rsidRPr="00775E5A">
        <w:t xml:space="preserve"> </w:t>
      </w:r>
    </w:p>
    <w:p w14:paraId="1B5D3914" w14:textId="30FB1B38" w:rsidR="001654FD" w:rsidRPr="00775E5A" w:rsidRDefault="00273E11" w:rsidP="00EE5A6C">
      <w:pPr>
        <w:pStyle w:val="Heading1"/>
        <w:rPr>
          <w:color w:val="auto"/>
        </w:rPr>
      </w:pPr>
      <w:r w:rsidRPr="00775E5A">
        <w:rPr>
          <w:color w:val="auto"/>
        </w:rPr>
        <w:t>Content analysis: development of target strategies</w:t>
      </w:r>
    </w:p>
    <w:p w14:paraId="226D1439" w14:textId="3F546327" w:rsidR="004E242F" w:rsidRPr="00775E5A" w:rsidRDefault="009C4AB9" w:rsidP="00A567C5">
      <w:pPr>
        <w:rPr>
          <w:iCs/>
        </w:rPr>
      </w:pPr>
      <w:r w:rsidRPr="00775E5A">
        <w:rPr>
          <w:iCs/>
        </w:rPr>
        <w:t>T</w:t>
      </w:r>
      <w:r w:rsidR="00984B21" w:rsidRPr="00775E5A">
        <w:rPr>
          <w:iCs/>
        </w:rPr>
        <w:t>he target</w:t>
      </w:r>
      <w:r w:rsidR="00734A56" w:rsidRPr="00775E5A">
        <w:rPr>
          <w:iCs/>
        </w:rPr>
        <w:t xml:space="preserve"> chronic</w:t>
      </w:r>
      <w:r w:rsidR="00984B21" w:rsidRPr="00775E5A">
        <w:rPr>
          <w:iCs/>
        </w:rPr>
        <w:t xml:space="preserve"> </w:t>
      </w:r>
      <w:r w:rsidR="002031EB" w:rsidRPr="00775E5A">
        <w:rPr>
          <w:iCs/>
        </w:rPr>
        <w:t>pain management strategies</w:t>
      </w:r>
      <w:r w:rsidR="00984B21" w:rsidRPr="00775E5A">
        <w:rPr>
          <w:iCs/>
        </w:rPr>
        <w:t xml:space="preserve"> </w:t>
      </w:r>
      <w:r w:rsidR="00456CEB" w:rsidRPr="00775E5A">
        <w:rPr>
          <w:iCs/>
        </w:rPr>
        <w:t xml:space="preserve">used in the content analysis </w:t>
      </w:r>
      <w:r w:rsidR="00A567C5" w:rsidRPr="00775E5A">
        <w:t xml:space="preserve">were developed by the research team, drawing from </w:t>
      </w:r>
      <w:r w:rsidR="00A567C5" w:rsidRPr="00775E5A">
        <w:rPr>
          <w:iCs/>
        </w:rPr>
        <w:t xml:space="preserve">the treatment guidelines for paediatric pain management in the UK, as outlined by the Royal College of Paediatrics and Child Health </w:t>
      </w:r>
      <w:r w:rsidR="00A567C5" w:rsidRPr="00775E5A">
        <w:rPr>
          <w:iCs/>
        </w:rPr>
        <w:fldChar w:fldCharType="begin"/>
      </w:r>
      <w:r w:rsidR="00A567C5" w:rsidRPr="00775E5A">
        <w:rPr>
          <w:iCs/>
        </w:rPr>
        <w:instrText xml:space="preserve"> ADDIN EN.CITE &lt;EndNote&gt;&lt;Cite&gt;&lt;Author&gt;RCPCH&lt;/Author&gt;&lt;Year&gt;2018&lt;/Year&gt;&lt;RecNum&gt;1222&lt;/RecNum&gt;&lt;DisplayText&gt;(RCPCH, 2018)&lt;/DisplayText&gt;&lt;record&gt;&lt;rec-number&gt;1222&lt;/rec-number&gt;&lt;foreign-keys&gt;&lt;key app="EN" db-id="wtz2e9dsaat9e9edrwrvfaw70e5td5dx0vdw" timestamp="1552588544"&gt;1222&lt;/key&gt;&lt;/foreign-keys&gt;&lt;ref-type name="Web Page"&gt;12&lt;/ref-type&gt;&lt;contributors&gt;&lt;authors&gt;&lt;author&gt;RCPCH, &lt;/author&gt;&lt;/authors&gt;&lt;/contributors&gt;&lt;titles&gt;&lt;title&gt;RCPCH Compass: Online learning for child health&lt;/title&gt;&lt;/titles&gt;&lt;volume&gt;2019&lt;/volume&gt;&lt;number&gt;March 14&lt;/number&gt;&lt;dates&gt;&lt;year&gt;2018&lt;/year&gt;&lt;/dates&gt;&lt;urls&gt;&lt;related-urls&gt;&lt;url&gt;https://rcpch.learningpool.com/login/index.php&lt;/url&gt;&lt;/related-urls&gt;&lt;/urls&gt;&lt;/record&gt;&lt;/Cite&gt;&lt;/EndNote&gt;</w:instrText>
      </w:r>
      <w:r w:rsidR="00A567C5" w:rsidRPr="00775E5A">
        <w:rPr>
          <w:iCs/>
        </w:rPr>
        <w:fldChar w:fldCharType="separate"/>
      </w:r>
      <w:r w:rsidR="00A567C5" w:rsidRPr="00775E5A">
        <w:rPr>
          <w:iCs/>
          <w:noProof/>
        </w:rPr>
        <w:t>(RCPCH, 2018)</w:t>
      </w:r>
      <w:r w:rsidR="00A567C5" w:rsidRPr="00775E5A">
        <w:rPr>
          <w:iCs/>
        </w:rPr>
        <w:fldChar w:fldCharType="end"/>
      </w:r>
      <w:r w:rsidR="00A567C5" w:rsidRPr="00775E5A">
        <w:t>and guided by clinical expertise from two paediatric pain psychologists in the research team (CL and EN).</w:t>
      </w:r>
      <w:r w:rsidR="009007C8" w:rsidRPr="00775E5A">
        <w:rPr>
          <w:iCs/>
        </w:rPr>
        <w:t xml:space="preserve"> </w:t>
      </w:r>
      <w:r w:rsidR="00CD7DD8" w:rsidRPr="00775E5A">
        <w:rPr>
          <w:iCs/>
        </w:rPr>
        <w:t>The RCPCH course</w:t>
      </w:r>
      <w:r w:rsidR="00DD142D" w:rsidRPr="00775E5A">
        <w:rPr>
          <w:iCs/>
        </w:rPr>
        <w:t xml:space="preserve"> is one of o</w:t>
      </w:r>
      <w:r w:rsidR="00FD1A9C" w:rsidRPr="00775E5A">
        <w:rPr>
          <w:iCs/>
        </w:rPr>
        <w:t xml:space="preserve">nly </w:t>
      </w:r>
      <w:r w:rsidR="000F6185" w:rsidRPr="00775E5A">
        <w:rPr>
          <w:iCs/>
        </w:rPr>
        <w:t>two resources that</w:t>
      </w:r>
      <w:r w:rsidR="00456CEB" w:rsidRPr="00775E5A">
        <w:rPr>
          <w:iCs/>
        </w:rPr>
        <w:t xml:space="preserve"> </w:t>
      </w:r>
      <w:r w:rsidR="000F6185" w:rsidRPr="00775E5A">
        <w:rPr>
          <w:iCs/>
        </w:rPr>
        <w:t>adopt</w:t>
      </w:r>
      <w:r w:rsidR="00C27958" w:rsidRPr="00775E5A">
        <w:rPr>
          <w:iCs/>
        </w:rPr>
        <w:t>s</w:t>
      </w:r>
      <w:r w:rsidR="000F6185" w:rsidRPr="00775E5A">
        <w:rPr>
          <w:iCs/>
        </w:rPr>
        <w:t xml:space="preserve"> a biopsychosocial approach </w:t>
      </w:r>
      <w:r w:rsidR="001775FA" w:rsidRPr="00775E5A">
        <w:rPr>
          <w:iCs/>
        </w:rPr>
        <w:t>to chronic pain management</w:t>
      </w:r>
      <w:r w:rsidR="00C27958" w:rsidRPr="00775E5A">
        <w:rPr>
          <w:iCs/>
        </w:rPr>
        <w:t xml:space="preserve"> and is freely available to professionals</w:t>
      </w:r>
      <w:r w:rsidR="001775FA" w:rsidRPr="00775E5A">
        <w:rPr>
          <w:iCs/>
        </w:rPr>
        <w:t xml:space="preserve"> </w:t>
      </w:r>
      <w:r w:rsidR="000F6185" w:rsidRPr="00775E5A">
        <w:rPr>
          <w:iCs/>
        </w:rPr>
        <w:fldChar w:fldCharType="begin"/>
      </w:r>
      <w:r w:rsidR="000F6185" w:rsidRPr="00775E5A">
        <w:rPr>
          <w:iCs/>
        </w:rPr>
        <w:instrText xml:space="preserve"> ADDIN EN.CITE &lt;EndNote&gt;&lt;Cite&gt;&lt;Author&gt;Hurley-Wallace&lt;/Author&gt;&lt;Year&gt;2018&lt;/Year&gt;&lt;RecNum&gt;1151&lt;/RecNum&gt;&lt;DisplayText&gt;(Hurley-Wallace et al., 2018)&lt;/DisplayText&gt;&lt;record&gt;&lt;rec-number&gt;1151&lt;/rec-number&gt;&lt;foreign-keys&gt;&lt;key app="EN" db-id="wtz2e9dsaat9e9edrwrvfaw70e5td5dx0vdw" timestamp="1548071616"&gt;1151&lt;/key&gt;&lt;/foreign-keys&gt;&lt;ref-type name="Journal Article"&gt;17&lt;/ref-type&gt;&lt;contributors&gt;&lt;authors&gt;&lt;author&gt;Hurley-Wallace, Anna&lt;/author&gt;&lt;author&gt;Wood, Chantal&lt;/author&gt;&lt;author&gt;Franck, Linda S.&lt;/author&gt;&lt;author&gt;Howard, Richard F.&lt;/author&gt;&lt;author&gt;Liossi, Christina&lt;/author&gt;&lt;/authors&gt;&lt;/contributors&gt;&lt;titles&gt;&lt;title&gt;Paediatric pain education for health care professionals&lt;/title&gt;&lt;secondary-title&gt;PAIN Reports&lt;/secondary-title&gt;&lt;/titles&gt;&lt;periodical&gt;&lt;full-title&gt;PAIN Reports&lt;/full-title&gt;&lt;/periodical&gt;&lt;volume&gt;Latest Articles&lt;/volume&gt;&lt;keywords&gt;&lt;keyword&gt;Paediatric pain&lt;/keyword&gt;&lt;keyword&gt;Education&lt;/keyword&gt;&lt;keyword&gt;Health care professionals&lt;/keyword&gt;&lt;/keywords&gt;&lt;dates&gt;&lt;year&gt;2018&lt;/year&gt;&lt;/dates&gt;&lt;isbn&gt;2471-2531&lt;/isbn&gt;&lt;urls&gt;&lt;related-urls&gt;&lt;url&gt;https://journals.lww.com/painrpts/Fulltext/latest/Paediatric_pain_education_for_health_care.99890.aspx&lt;/url&gt;&lt;/related-urls&gt;&lt;/urls&gt;&lt;/record&gt;&lt;/Cite&gt;&lt;/EndNote&gt;</w:instrText>
      </w:r>
      <w:r w:rsidR="000F6185" w:rsidRPr="00775E5A">
        <w:rPr>
          <w:iCs/>
        </w:rPr>
        <w:fldChar w:fldCharType="separate"/>
      </w:r>
      <w:r w:rsidR="000F6185" w:rsidRPr="00775E5A">
        <w:rPr>
          <w:iCs/>
          <w:noProof/>
        </w:rPr>
        <w:t>(Hurley-Wallace et al., 2018)</w:t>
      </w:r>
      <w:r w:rsidR="000F6185" w:rsidRPr="00775E5A">
        <w:rPr>
          <w:iCs/>
        </w:rPr>
        <w:fldChar w:fldCharType="end"/>
      </w:r>
      <w:r w:rsidR="000F6185" w:rsidRPr="00775E5A">
        <w:rPr>
          <w:iCs/>
        </w:rPr>
        <w:t xml:space="preserve">. </w:t>
      </w:r>
      <w:r w:rsidR="00052E6E" w:rsidRPr="00775E5A">
        <w:rPr>
          <w:iCs/>
        </w:rPr>
        <w:t xml:space="preserve">A biopsychosocial approach to the management </w:t>
      </w:r>
      <w:r w:rsidR="00FF21F0" w:rsidRPr="00775E5A">
        <w:rPr>
          <w:iCs/>
        </w:rPr>
        <w:t xml:space="preserve">of chronic pain in children is </w:t>
      </w:r>
      <w:r w:rsidR="00E1163A" w:rsidRPr="00775E5A">
        <w:rPr>
          <w:iCs/>
        </w:rPr>
        <w:t>the recommended best practice</w:t>
      </w:r>
      <w:r w:rsidR="00C27958" w:rsidRPr="00775E5A">
        <w:rPr>
          <w:iCs/>
        </w:rPr>
        <w:t>.</w:t>
      </w:r>
      <w:r w:rsidR="007D7C49" w:rsidRPr="00775E5A">
        <w:rPr>
          <w:iCs/>
        </w:rPr>
        <w:t xml:space="preserve"> </w:t>
      </w:r>
      <w:r w:rsidR="00C27958" w:rsidRPr="00775E5A">
        <w:rPr>
          <w:iCs/>
        </w:rPr>
        <w:t>A</w:t>
      </w:r>
      <w:r w:rsidR="002968D4" w:rsidRPr="00775E5A">
        <w:rPr>
          <w:iCs/>
        </w:rPr>
        <w:t xml:space="preserve">ny combination of physical, </w:t>
      </w:r>
      <w:r w:rsidR="00217B57" w:rsidRPr="00775E5A">
        <w:rPr>
          <w:iCs/>
        </w:rPr>
        <w:t>psychological,</w:t>
      </w:r>
      <w:r w:rsidR="002968D4" w:rsidRPr="00775E5A">
        <w:rPr>
          <w:iCs/>
        </w:rPr>
        <w:t xml:space="preserve"> </w:t>
      </w:r>
      <w:r w:rsidR="00DF52F2" w:rsidRPr="00775E5A">
        <w:rPr>
          <w:iCs/>
        </w:rPr>
        <w:t xml:space="preserve">or pharmacological </w:t>
      </w:r>
      <w:r w:rsidR="00213424" w:rsidRPr="00775E5A">
        <w:rPr>
          <w:iCs/>
        </w:rPr>
        <w:t xml:space="preserve">interventions should be tailored to the </w:t>
      </w:r>
      <w:r w:rsidR="00217B57" w:rsidRPr="00775E5A">
        <w:rPr>
          <w:iCs/>
        </w:rPr>
        <w:t>individual child and their family, rather than to the pain type</w:t>
      </w:r>
      <w:r w:rsidR="00DD142D" w:rsidRPr="00775E5A">
        <w:rPr>
          <w:iCs/>
        </w:rPr>
        <w:t xml:space="preserve"> </w:t>
      </w:r>
      <w:r w:rsidR="00DD142D" w:rsidRPr="00775E5A">
        <w:rPr>
          <w:iCs/>
        </w:rPr>
        <w:fldChar w:fldCharType="begin"/>
      </w:r>
      <w:r w:rsidR="00DD142D" w:rsidRPr="00775E5A">
        <w:rPr>
          <w:iCs/>
        </w:rPr>
        <w:instrText xml:space="preserve"> ADDIN EN.CITE &lt;EndNote&gt;&lt;Cite&gt;&lt;Author&gt;World Health Organization&lt;/Author&gt;&lt;Year&gt;2020&lt;/Year&gt;&lt;RecNum&gt;1586&lt;/RecNum&gt;&lt;DisplayText&gt;(World Health Organization, 2020)&lt;/DisplayText&gt;&lt;record&gt;&lt;rec-number&gt;1586&lt;/rec-number&gt;&lt;foreign-keys&gt;&lt;key app="EN" db-id="wtz2e9dsaat9e9edrwrvfaw70e5td5dx0vdw" timestamp="1617801640"&gt;1586&lt;/key&gt;&lt;/foreign-keys&gt;&lt;ref-type name="Generic"&gt;13&lt;/ref-type&gt;&lt;contributors&gt;&lt;authors&gt;&lt;author&gt;World Health Organization,&lt;/author&gt;&lt;/authors&gt;&lt;/contributors&gt;&lt;titles&gt;&lt;title&gt;Guidelines on the management of chronic pain in children&lt;/title&gt;&lt;/titles&gt;&lt;dates&gt;&lt;year&gt;2020&lt;/year&gt;&lt;/dates&gt;&lt;pub-location&gt;Geneva&lt;/pub-location&gt;&lt;isbn&gt;9789240017870&lt;/isbn&gt;&lt;urls&gt;&lt;related-urls&gt;&lt;url&gt;https://www.who.int/publications/i/item/9789240017870&lt;/url&gt;&lt;/related-urls&gt;&lt;/urls&gt;&lt;/record&gt;&lt;/Cite&gt;&lt;/EndNote&gt;</w:instrText>
      </w:r>
      <w:r w:rsidR="00DD142D" w:rsidRPr="00775E5A">
        <w:rPr>
          <w:iCs/>
        </w:rPr>
        <w:fldChar w:fldCharType="separate"/>
      </w:r>
      <w:r w:rsidR="00DD142D" w:rsidRPr="00775E5A">
        <w:rPr>
          <w:iCs/>
          <w:noProof/>
        </w:rPr>
        <w:t>(World Health Organization, 2020)</w:t>
      </w:r>
      <w:r w:rsidR="00DD142D" w:rsidRPr="00775E5A">
        <w:rPr>
          <w:iCs/>
        </w:rPr>
        <w:fldChar w:fldCharType="end"/>
      </w:r>
      <w:r w:rsidR="00217B57" w:rsidRPr="00775E5A">
        <w:rPr>
          <w:iCs/>
        </w:rPr>
        <w:t xml:space="preserve">. </w:t>
      </w:r>
      <w:r w:rsidR="000F6185" w:rsidRPr="00775E5A">
        <w:rPr>
          <w:iCs/>
        </w:rPr>
        <w:t xml:space="preserve">The selected guideline from the RCPCH is a clinician-directed e-learning course </w:t>
      </w:r>
      <w:r w:rsidR="00D61ACB" w:rsidRPr="00775E5A">
        <w:rPr>
          <w:iCs/>
        </w:rPr>
        <w:t>entitled</w:t>
      </w:r>
      <w:r w:rsidR="000F6185" w:rsidRPr="00775E5A">
        <w:rPr>
          <w:iCs/>
        </w:rPr>
        <w:t xml:space="preserve"> ‘Pain Management’ (</w:t>
      </w:r>
      <w:hyperlink r:id="rId14" w:history="1">
        <w:r w:rsidR="00D61ACB" w:rsidRPr="00775E5A">
          <w:rPr>
            <w:rStyle w:val="Hyperlink"/>
            <w:iCs/>
            <w:color w:val="auto"/>
          </w:rPr>
          <w:t>https://rcpch.learningpool.com</w:t>
        </w:r>
      </w:hyperlink>
      <w:r w:rsidR="000F6185" w:rsidRPr="00775E5A">
        <w:rPr>
          <w:iCs/>
        </w:rPr>
        <w:t>). The alternative resource is the Canadian online paediatric pain curriculum (SickKids, 2019), which includes similar topics, with the addition of pain in paediatric palliative care and ethical considerations for children with pain (</w:t>
      </w:r>
      <w:hyperlink r:id="rId15" w:anchor="oppc" w:history="1">
        <w:r w:rsidR="00D755DA" w:rsidRPr="00775E5A">
          <w:rPr>
            <w:rStyle w:val="Hyperlink"/>
            <w:iCs/>
            <w:color w:val="auto"/>
          </w:rPr>
          <w:t>https://www.sickkids.ca/en/care-services/centres/pain-centre/#oppc</w:t>
        </w:r>
      </w:hyperlink>
      <w:r w:rsidR="000F6185" w:rsidRPr="00775E5A">
        <w:rPr>
          <w:iCs/>
        </w:rPr>
        <w:t>).</w:t>
      </w:r>
      <w:r w:rsidR="00CC4294" w:rsidRPr="00775E5A">
        <w:rPr>
          <w:iCs/>
        </w:rPr>
        <w:t xml:space="preserve"> </w:t>
      </w:r>
    </w:p>
    <w:p w14:paraId="11989015" w14:textId="7A8D0F99" w:rsidR="00212A32" w:rsidRPr="00775E5A" w:rsidRDefault="009007C8" w:rsidP="009007C8">
      <w:pPr>
        <w:rPr>
          <w:iCs/>
        </w:rPr>
      </w:pPr>
      <w:r w:rsidRPr="00775E5A">
        <w:rPr>
          <w:iCs/>
        </w:rPr>
        <w:t xml:space="preserve">The RCPCH course is selected to guide the target strategies for this content analysis as it covers a wider range of specific psychological and physical therapies and has a stronger focus on chronic pain, compared to the Canadian resource. </w:t>
      </w:r>
      <w:r w:rsidR="00FD1A9C" w:rsidRPr="00775E5A">
        <w:rPr>
          <w:iCs/>
        </w:rPr>
        <w:t>In the RCPCH course, c</w:t>
      </w:r>
      <w:r w:rsidR="00F17C06" w:rsidRPr="00775E5A">
        <w:rPr>
          <w:iCs/>
        </w:rPr>
        <w:t>hronic pain</w:t>
      </w:r>
      <w:r w:rsidR="00CE0F07" w:rsidRPr="00775E5A">
        <w:rPr>
          <w:iCs/>
        </w:rPr>
        <w:t xml:space="preserve"> management strategie</w:t>
      </w:r>
      <w:r w:rsidR="001B432B" w:rsidRPr="00775E5A">
        <w:rPr>
          <w:iCs/>
        </w:rPr>
        <w:t>s</w:t>
      </w:r>
      <w:r w:rsidR="002C2645" w:rsidRPr="00775E5A">
        <w:rPr>
          <w:iCs/>
        </w:rPr>
        <w:t xml:space="preserve"> </w:t>
      </w:r>
      <w:r w:rsidR="00FE111D" w:rsidRPr="00775E5A">
        <w:rPr>
          <w:iCs/>
        </w:rPr>
        <w:t>are</w:t>
      </w:r>
      <w:r w:rsidR="00B24334" w:rsidRPr="00775E5A">
        <w:rPr>
          <w:iCs/>
        </w:rPr>
        <w:t xml:space="preserve"> outlined</w:t>
      </w:r>
      <w:r w:rsidR="00CE0F07" w:rsidRPr="00775E5A">
        <w:rPr>
          <w:iCs/>
        </w:rPr>
        <w:t xml:space="preserve"> broadly under </w:t>
      </w:r>
      <w:r w:rsidR="0063037E" w:rsidRPr="00775E5A">
        <w:rPr>
          <w:iCs/>
        </w:rPr>
        <w:t>‘</w:t>
      </w:r>
      <w:r w:rsidR="008948EA" w:rsidRPr="00775E5A">
        <w:rPr>
          <w:iCs/>
        </w:rPr>
        <w:t>psychological and physical therapies</w:t>
      </w:r>
      <w:r w:rsidR="0063037E" w:rsidRPr="00775E5A">
        <w:rPr>
          <w:iCs/>
        </w:rPr>
        <w:t>’</w:t>
      </w:r>
      <w:r w:rsidR="00D44F66" w:rsidRPr="00775E5A">
        <w:rPr>
          <w:iCs/>
        </w:rPr>
        <w:t xml:space="preserve"> </w:t>
      </w:r>
      <w:r w:rsidR="00D44F66" w:rsidRPr="00775E5A">
        <w:rPr>
          <w:iCs/>
        </w:rPr>
        <w:fldChar w:fldCharType="begin"/>
      </w:r>
      <w:r w:rsidR="00367FEA" w:rsidRPr="00775E5A">
        <w:rPr>
          <w:iCs/>
        </w:rPr>
        <w:instrText xml:space="preserve"> ADDIN EN.CITE &lt;EndNote&gt;&lt;Cite&gt;&lt;Author&gt;Liossi&lt;/Author&gt;&lt;Year&gt;2015&lt;/Year&gt;&lt;RecNum&gt;1442&lt;/RecNum&gt;&lt;DisplayText&gt;(Liossi et al., 2015)&lt;/DisplayText&gt;&lt;record&gt;&lt;rec-number&gt;1442&lt;/rec-number&gt;&lt;foreign-keys&gt;&lt;key app="EN" db-id="wtz2e9dsaat9e9edrwrvfaw70e5td5dx0vdw" timestamp="1594906755"&gt;1442&lt;/key&gt;&lt;/foreign-keys&gt;&lt;ref-type name="Electronic Book Section"&gt;60&lt;/ref-type&gt;&lt;contributors&gt;&lt;authors&gt;&lt;author&gt;Liossi, Christina&lt;/author&gt;&lt;author&gt;Mallard, Sue&lt;/author&gt;&lt;author&gt;Gray, Suzanne&lt;/author&gt;&lt;/authors&gt;&lt;secondary-authors&gt;&lt;author&gt;RCPCH,&lt;/author&gt;&lt;/secondary-authors&gt;&lt;/contributors&gt;&lt;titles&gt;&lt;title&gt;Psychological and Physical Therapies in Chronic Pain Management&lt;/title&gt;&lt;secondary-title&gt;Pain Management&lt;/secondary-title&gt;&lt;/titles&gt;&lt;periodical&gt;&lt;full-title&gt;Pain Management&lt;/full-title&gt;&lt;/periodical&gt;&lt;dates&gt;&lt;year&gt;2015&lt;/year&gt;&lt;/dates&gt;&lt;pub-location&gt;RCPCH Compass&lt;/pub-location&gt;&lt;work-type&gt;Online learning&lt;/work-type&gt;&lt;urls&gt;&lt;related-urls&gt;&lt;url&gt;https://rcpch.learningpool.com/course/view.php?id=126&lt;/url&gt;&lt;/related-urls&gt;&lt;/urls&gt;&lt;/record&gt;&lt;/Cite&gt;&lt;/EndNote&gt;</w:instrText>
      </w:r>
      <w:r w:rsidR="00D44F66" w:rsidRPr="00775E5A">
        <w:rPr>
          <w:iCs/>
        </w:rPr>
        <w:fldChar w:fldCharType="separate"/>
      </w:r>
      <w:r w:rsidR="00A71374" w:rsidRPr="00775E5A">
        <w:rPr>
          <w:iCs/>
          <w:noProof/>
        </w:rPr>
        <w:t>(Liossi et al., 2015)</w:t>
      </w:r>
      <w:r w:rsidR="00D44F66" w:rsidRPr="00775E5A">
        <w:rPr>
          <w:iCs/>
        </w:rPr>
        <w:fldChar w:fldCharType="end"/>
      </w:r>
      <w:r w:rsidR="006F77D3" w:rsidRPr="00775E5A">
        <w:rPr>
          <w:iCs/>
        </w:rPr>
        <w:t>,</w:t>
      </w:r>
      <w:r w:rsidR="008948EA" w:rsidRPr="00775E5A">
        <w:rPr>
          <w:iCs/>
        </w:rPr>
        <w:t xml:space="preserve"> and </w:t>
      </w:r>
      <w:r w:rsidR="0063037E" w:rsidRPr="00775E5A">
        <w:rPr>
          <w:iCs/>
        </w:rPr>
        <w:t>‘</w:t>
      </w:r>
      <w:r w:rsidR="008948EA" w:rsidRPr="00775E5A">
        <w:rPr>
          <w:iCs/>
        </w:rPr>
        <w:t>pharmacology and p</w:t>
      </w:r>
      <w:r w:rsidR="006F77D3" w:rsidRPr="00775E5A">
        <w:rPr>
          <w:iCs/>
        </w:rPr>
        <w:t>rescribing</w:t>
      </w:r>
      <w:r w:rsidR="0063037E" w:rsidRPr="00775E5A">
        <w:rPr>
          <w:iCs/>
        </w:rPr>
        <w:t>’</w:t>
      </w:r>
      <w:r w:rsidR="001272A9" w:rsidRPr="00775E5A">
        <w:rPr>
          <w:iCs/>
        </w:rPr>
        <w:t xml:space="preserve"> </w:t>
      </w:r>
      <w:r w:rsidR="00783CD7" w:rsidRPr="00775E5A">
        <w:rPr>
          <w:iCs/>
        </w:rPr>
        <w:fldChar w:fldCharType="begin"/>
      </w:r>
      <w:r w:rsidR="00A71374" w:rsidRPr="00775E5A">
        <w:rPr>
          <w:iCs/>
        </w:rPr>
        <w:instrText xml:space="preserve"> ADDIN EN.CITE &lt;EndNote&gt;&lt;Cite&gt;&lt;Author&gt;Zarnegar&lt;/Author&gt;&lt;Year&gt;2015&lt;/Year&gt;&lt;RecNum&gt;1443&lt;/RecNum&gt;&lt;DisplayText&gt;(Zarnegar et al., 2015)&lt;/DisplayText&gt;&lt;record&gt;&lt;rec-number&gt;1443&lt;/rec-number&gt;&lt;foreign-keys&gt;&lt;key app="EN" db-id="wtz2e9dsaat9e9edrwrvfaw70e5td5dx0vdw" timestamp="1594906828"&gt;1443&lt;/key&gt;&lt;/foreign-keys&gt;&lt;ref-type name="Electronic Book Section"&gt;60&lt;/ref-type&gt;&lt;contributors&gt;&lt;authors&gt;&lt;author&gt;Zarnegar, R&lt;/author&gt;&lt;author&gt;Clinch, J&lt;/author&gt;&lt;author&gt;Chawla, R&lt;/author&gt;&lt;author&gt;Jayaseelan, S&lt;/author&gt;&lt;/authors&gt;&lt;secondary-authors&gt;&lt;author&gt;RCPCH,&lt;/author&gt;&lt;/secondary-authors&gt;&lt;/contributors&gt;&lt;titles&gt;&lt;title&gt;Pharmacology and Prescribing in Paediatric Pain Management&lt;/title&gt;&lt;secondary-title&gt;Pain Management&lt;/secondary-title&gt;&lt;/titles&gt;&lt;periodical&gt;&lt;full-title&gt;Pain Management&lt;/full-title&gt;&lt;/periodical&gt;&lt;dates&gt;&lt;year&gt;2015&lt;/year&gt;&lt;/dates&gt;&lt;pub-location&gt;RCPCH Compass&lt;/pub-location&gt;&lt;work-type&gt;Online learning&lt;/work-type&gt;&lt;urls&gt;&lt;related-urls&gt;&lt;url&gt;https://rcpch.learningpool.com/course/view.php?id=126&lt;/url&gt;&lt;/related-urls&gt;&lt;/urls&gt;&lt;/record&gt;&lt;/Cite&gt;&lt;/EndNote&gt;</w:instrText>
      </w:r>
      <w:r w:rsidR="00783CD7" w:rsidRPr="00775E5A">
        <w:rPr>
          <w:iCs/>
        </w:rPr>
        <w:fldChar w:fldCharType="separate"/>
      </w:r>
      <w:r w:rsidR="00A71374" w:rsidRPr="00775E5A">
        <w:rPr>
          <w:iCs/>
          <w:noProof/>
        </w:rPr>
        <w:t>(Zarnegar et al., 2015)</w:t>
      </w:r>
      <w:r w:rsidR="00783CD7" w:rsidRPr="00775E5A">
        <w:rPr>
          <w:iCs/>
        </w:rPr>
        <w:fldChar w:fldCharType="end"/>
      </w:r>
      <w:r w:rsidR="00783CD7" w:rsidRPr="00775E5A">
        <w:rPr>
          <w:iCs/>
        </w:rPr>
        <w:t xml:space="preserve"> </w:t>
      </w:r>
      <w:r w:rsidR="001272A9" w:rsidRPr="00775E5A">
        <w:rPr>
          <w:iCs/>
        </w:rPr>
        <w:t>in modules f</w:t>
      </w:r>
      <w:r w:rsidR="006A1C74" w:rsidRPr="00775E5A">
        <w:rPr>
          <w:iCs/>
        </w:rPr>
        <w:t>ou</w:t>
      </w:r>
      <w:r w:rsidR="001272A9" w:rsidRPr="00775E5A">
        <w:rPr>
          <w:iCs/>
        </w:rPr>
        <w:t xml:space="preserve">r and five of </w:t>
      </w:r>
      <w:r w:rsidR="0063037E" w:rsidRPr="00775E5A">
        <w:rPr>
          <w:iCs/>
        </w:rPr>
        <w:t xml:space="preserve">the </w:t>
      </w:r>
      <w:r w:rsidR="001F7455" w:rsidRPr="00775E5A">
        <w:rPr>
          <w:iCs/>
        </w:rPr>
        <w:t xml:space="preserve">‘Pain Management’ </w:t>
      </w:r>
      <w:r w:rsidR="00B24334" w:rsidRPr="00775E5A">
        <w:rPr>
          <w:iCs/>
        </w:rPr>
        <w:t>course</w:t>
      </w:r>
      <w:r w:rsidR="0063037E" w:rsidRPr="00775E5A">
        <w:rPr>
          <w:iCs/>
        </w:rPr>
        <w:t>, respectively.</w:t>
      </w:r>
      <w:r w:rsidR="00BD4192" w:rsidRPr="00775E5A">
        <w:rPr>
          <w:iCs/>
        </w:rPr>
        <w:t xml:space="preserve"> A full breakdown of th</w:t>
      </w:r>
      <w:r w:rsidR="00BF76DD" w:rsidRPr="00775E5A">
        <w:rPr>
          <w:iCs/>
        </w:rPr>
        <w:t xml:space="preserve">e course </w:t>
      </w:r>
      <w:r w:rsidR="00AE6602" w:rsidRPr="00775E5A">
        <w:rPr>
          <w:iCs/>
        </w:rPr>
        <w:t xml:space="preserve">modules </w:t>
      </w:r>
      <w:r w:rsidR="00BF76DD" w:rsidRPr="00775E5A">
        <w:rPr>
          <w:iCs/>
        </w:rPr>
        <w:t>is outline</w:t>
      </w:r>
      <w:r w:rsidR="0034189E" w:rsidRPr="00775E5A">
        <w:rPr>
          <w:iCs/>
        </w:rPr>
        <w:t>d</w:t>
      </w:r>
      <w:r w:rsidR="00BF76DD" w:rsidRPr="00775E5A">
        <w:rPr>
          <w:iCs/>
        </w:rPr>
        <w:t xml:space="preserve"> in Box</w:t>
      </w:r>
      <w:r w:rsidR="0034189E" w:rsidRPr="00775E5A">
        <w:rPr>
          <w:iCs/>
        </w:rPr>
        <w:t xml:space="preserve"> 1</w:t>
      </w:r>
      <w:r w:rsidR="007E7D95" w:rsidRPr="00775E5A">
        <w:rPr>
          <w:iCs/>
        </w:rPr>
        <w:t xml:space="preserve"> </w:t>
      </w:r>
      <w:r w:rsidR="00D50958" w:rsidRPr="00775E5A">
        <w:rPr>
          <w:iCs/>
        </w:rPr>
        <w:t xml:space="preserve">of the report by </w:t>
      </w:r>
      <w:r w:rsidR="00D50958" w:rsidRPr="00775E5A">
        <w:rPr>
          <w:iCs/>
        </w:rPr>
        <w:fldChar w:fldCharType="begin"/>
      </w:r>
      <w:r w:rsidR="00D50958" w:rsidRPr="00775E5A">
        <w:rPr>
          <w:iCs/>
        </w:rPr>
        <w:instrText xml:space="preserve"> ADDIN EN.CITE &lt;EndNote&gt;&lt;Cite AuthorYear="1"&gt;&lt;Author&gt;Hurley-Wallace&lt;/Author&gt;&lt;Year&gt;2018&lt;/Year&gt;&lt;RecNum&gt;1151&lt;/RecNum&gt;&lt;DisplayText&gt;Hurley-Wallace et al. (2018)&lt;/DisplayText&gt;&lt;record&gt;&lt;rec-number&gt;1151&lt;/rec-number&gt;&lt;foreign-keys&gt;&lt;key app="EN" db-id="wtz2e9dsaat9e9edrwrvfaw70e5td5dx0vdw" timestamp="1548071616"&gt;1151&lt;/key&gt;&lt;/foreign-keys&gt;&lt;ref-type name="Journal Article"&gt;17&lt;/ref-type&gt;&lt;contributors&gt;&lt;authors&gt;&lt;author&gt;Hurley-Wallace, Anna&lt;/author&gt;&lt;author&gt;Wood, Chantal&lt;/author&gt;&lt;author&gt;Franck, Linda S.&lt;/author&gt;&lt;author&gt;Howard, Richard F.&lt;/author&gt;&lt;author&gt;Liossi, Christina&lt;/author&gt;&lt;/authors&gt;&lt;/contributors&gt;&lt;titles&gt;&lt;title&gt;Paediatric pain education for health care professionals&lt;/title&gt;&lt;secondary-title&gt;PAIN Reports&lt;/secondary-title&gt;&lt;/titles&gt;&lt;periodical&gt;&lt;full-title&gt;PAIN Reports&lt;/full-title&gt;&lt;/periodical&gt;&lt;volume&gt;Latest Articles&lt;/volume&gt;&lt;keywords&gt;&lt;keyword&gt;Paediatric pain&lt;/keyword&gt;&lt;keyword&gt;Education&lt;/keyword&gt;&lt;keyword&gt;Health care professionals&lt;/keyword&gt;&lt;/keywords&gt;&lt;dates&gt;&lt;year&gt;2018&lt;/year&gt;&lt;/dates&gt;&lt;isbn&gt;2471-2531&lt;/isbn&gt;&lt;urls&gt;&lt;related-urls&gt;&lt;url&gt;https://journals.lww.com/painrpts/Fulltext/latest/Paediatric_pain_education_for_health_care.99890.aspx&lt;/url&gt;&lt;/related-urls&gt;&lt;/urls&gt;&lt;/record&gt;&lt;/Cite&gt;&lt;/EndNote&gt;</w:instrText>
      </w:r>
      <w:r w:rsidR="00D50958" w:rsidRPr="00775E5A">
        <w:rPr>
          <w:iCs/>
        </w:rPr>
        <w:fldChar w:fldCharType="separate"/>
      </w:r>
      <w:r w:rsidR="00D50958" w:rsidRPr="00775E5A">
        <w:rPr>
          <w:iCs/>
          <w:noProof/>
        </w:rPr>
        <w:t>Hurley-Wallace et al. (2018)</w:t>
      </w:r>
      <w:r w:rsidR="00D50958" w:rsidRPr="00775E5A">
        <w:rPr>
          <w:iCs/>
        </w:rPr>
        <w:fldChar w:fldCharType="end"/>
      </w:r>
      <w:r w:rsidR="00D50958" w:rsidRPr="00775E5A">
        <w:rPr>
          <w:iCs/>
        </w:rPr>
        <w:t>.</w:t>
      </w:r>
    </w:p>
    <w:p w14:paraId="4CE10D03" w14:textId="725320CC" w:rsidR="00D008A3" w:rsidRPr="00775E5A" w:rsidRDefault="00D008A3" w:rsidP="00783C1F">
      <w:pPr>
        <w:rPr>
          <w:iCs/>
        </w:rPr>
      </w:pPr>
      <w:r w:rsidRPr="00775E5A">
        <w:rPr>
          <w:iCs/>
        </w:rPr>
        <w:t xml:space="preserve">An advantage of drawing from the RCPCH course </w:t>
      </w:r>
      <w:r w:rsidR="00646DD0" w:rsidRPr="00775E5A">
        <w:rPr>
          <w:iCs/>
        </w:rPr>
        <w:t>i</w:t>
      </w:r>
      <w:r w:rsidRPr="00775E5A">
        <w:rPr>
          <w:iCs/>
        </w:rPr>
        <w:t xml:space="preserve">s </w:t>
      </w:r>
      <w:r w:rsidR="00720312" w:rsidRPr="00775E5A">
        <w:rPr>
          <w:iCs/>
        </w:rPr>
        <w:t>that</w:t>
      </w:r>
      <w:r w:rsidR="001222CC" w:rsidRPr="00775E5A">
        <w:rPr>
          <w:iCs/>
        </w:rPr>
        <w:t xml:space="preserve"> analyses</w:t>
      </w:r>
      <w:r w:rsidR="00720312" w:rsidRPr="00775E5A">
        <w:rPr>
          <w:iCs/>
        </w:rPr>
        <w:t xml:space="preserve"> can be used to investigate</w:t>
      </w:r>
      <w:r w:rsidRPr="00775E5A">
        <w:rPr>
          <w:iCs/>
        </w:rPr>
        <w:t xml:space="preserve"> whether </w:t>
      </w:r>
      <w:r w:rsidR="007434FA" w:rsidRPr="00775E5A">
        <w:rPr>
          <w:iCs/>
        </w:rPr>
        <w:t xml:space="preserve">evidence-based </w:t>
      </w:r>
      <w:r w:rsidR="001775FA" w:rsidRPr="00775E5A">
        <w:rPr>
          <w:iCs/>
        </w:rPr>
        <w:t>chronic pain</w:t>
      </w:r>
      <w:r w:rsidRPr="00775E5A">
        <w:rPr>
          <w:iCs/>
        </w:rPr>
        <w:t xml:space="preserve"> management strategies, outlined in clinician-directed </w:t>
      </w:r>
      <w:r w:rsidR="001775FA" w:rsidRPr="00775E5A">
        <w:rPr>
          <w:iCs/>
        </w:rPr>
        <w:t>courses</w:t>
      </w:r>
      <w:r w:rsidRPr="00775E5A">
        <w:rPr>
          <w:iCs/>
        </w:rPr>
        <w:t xml:space="preserve">, are mirrored </w:t>
      </w:r>
      <w:r w:rsidR="00261F99" w:rsidRPr="00775E5A">
        <w:rPr>
          <w:iCs/>
        </w:rPr>
        <w:t>in</w:t>
      </w:r>
      <w:r w:rsidRPr="00775E5A">
        <w:rPr>
          <w:iCs/>
        </w:rPr>
        <w:t xml:space="preserve"> online patient-directed interventions. This represents an assessment of knowledge </w:t>
      </w:r>
      <w:r w:rsidRPr="00775E5A">
        <w:rPr>
          <w:iCs/>
        </w:rPr>
        <w:lastRenderedPageBreak/>
        <w:t>translation from research to practice</w:t>
      </w:r>
      <w:r w:rsidR="00D12FD0" w:rsidRPr="00775E5A">
        <w:rPr>
          <w:iCs/>
        </w:rPr>
        <w:t xml:space="preserve"> </w:t>
      </w:r>
      <w:r w:rsidR="00D12FD0" w:rsidRPr="00775E5A">
        <w:rPr>
          <w:iCs/>
        </w:rPr>
        <w:fldChar w:fldCharType="begin"/>
      </w:r>
      <w:r w:rsidR="00D12FD0" w:rsidRPr="00775E5A">
        <w:rPr>
          <w:iCs/>
        </w:rPr>
        <w:instrText xml:space="preserve"> ADDIN EN.CITE &lt;EndNote&gt;&lt;Cite&gt;&lt;Author&gt;Scott&lt;/Author&gt;&lt;Year&gt;2012&lt;/Year&gt;&lt;RecNum&gt;1262&lt;/RecNum&gt;&lt;DisplayText&gt;(Scott et al., 2012)&lt;/DisplayText&gt;&lt;record&gt;&lt;rec-number&gt;1262&lt;/rec-number&gt;&lt;foreign-keys&gt;&lt;key app="EN" db-id="wtz2e9dsaat9e9edrwrvfaw70e5td5dx0vdw" timestamp="1555340313"&gt;1262&lt;/key&gt;&lt;/foreign-keys&gt;&lt;ref-type name="Journal Article"&gt;17&lt;/ref-type&gt;&lt;contributors&gt;&lt;authors&gt;&lt;author&gt;Scott, Shannon D.&lt;/author&gt;&lt;author&gt;Albrecht, Lauren&lt;/author&gt;&lt;author&gt;O’Leary, Kathy&lt;/author&gt;&lt;author&gt;Ball, Geoff D. C.&lt;/author&gt;&lt;author&gt;Hartling, Lisa&lt;/author&gt;&lt;author&gt;Hofmeyer, Anne&lt;/author&gt;&lt;author&gt;Jones, C. Allyson&lt;/author&gt;&lt;author&gt;Klassen, Terry P.&lt;/author&gt;&lt;author&gt;Burns, Katharina Kovacs&lt;/author&gt;&lt;author&gt;Newton, Amanda S.&lt;/author&gt;&lt;author&gt;Thompson, David&lt;/author&gt;&lt;author&gt;Dryden, Donna M.&lt;/author&gt;&lt;/authors&gt;&lt;/contributors&gt;&lt;titles&gt;&lt;title&gt;Systematic review of knowledge translation strategies in the allied health professions&lt;/title&gt;&lt;secondary-title&gt;Implementation Science&lt;/secondary-title&gt;&lt;/titles&gt;&lt;periodical&gt;&lt;full-title&gt;Implementation Science&lt;/full-title&gt;&lt;/periodical&gt;&lt;pages&gt;70&lt;/pages&gt;&lt;volume&gt;7&lt;/volume&gt;&lt;number&gt;1&lt;/number&gt;&lt;dates&gt;&lt;year&gt;2012&lt;/year&gt;&lt;pub-dates&gt;&lt;date&gt;2012/07/25&lt;/date&gt;&lt;/pub-dates&gt;&lt;/dates&gt;&lt;isbn&gt;1748-5908&lt;/isbn&gt;&lt;urls&gt;&lt;related-urls&gt;&lt;url&gt;https://doi.org/10.1186/1748-5908-7-70&lt;/url&gt;&lt;/related-urls&gt;&lt;/urls&gt;&lt;electronic-resource-num&gt;10.1186/1748-5908-7-70&lt;/electronic-resource-num&gt;&lt;/record&gt;&lt;/Cite&gt;&lt;/EndNote&gt;</w:instrText>
      </w:r>
      <w:r w:rsidR="00D12FD0" w:rsidRPr="00775E5A">
        <w:rPr>
          <w:iCs/>
        </w:rPr>
        <w:fldChar w:fldCharType="separate"/>
      </w:r>
      <w:r w:rsidR="00D12FD0" w:rsidRPr="00775E5A">
        <w:rPr>
          <w:iCs/>
          <w:noProof/>
        </w:rPr>
        <w:t>(Scott et al., 2012)</w:t>
      </w:r>
      <w:r w:rsidR="00D12FD0" w:rsidRPr="00775E5A">
        <w:rPr>
          <w:iCs/>
        </w:rPr>
        <w:fldChar w:fldCharType="end"/>
      </w:r>
      <w:r w:rsidR="005D5443" w:rsidRPr="00775E5A">
        <w:rPr>
          <w:iCs/>
        </w:rPr>
        <w:t>,</w:t>
      </w:r>
      <w:r w:rsidRPr="00775E5A">
        <w:rPr>
          <w:iCs/>
        </w:rPr>
        <w:t xml:space="preserve"> as the clinician-directed course is based on research evidence and established theoretical frameworks in paediatric </w:t>
      </w:r>
      <w:r w:rsidR="001775FA" w:rsidRPr="00775E5A">
        <w:rPr>
          <w:iCs/>
        </w:rPr>
        <w:t>chronic pain</w:t>
      </w:r>
      <w:r w:rsidRPr="00775E5A">
        <w:rPr>
          <w:iCs/>
        </w:rPr>
        <w:t xml:space="preserve"> management.</w:t>
      </w:r>
    </w:p>
    <w:p w14:paraId="0B3F0B69" w14:textId="434D2F9B" w:rsidR="00777B04" w:rsidRPr="00775E5A" w:rsidRDefault="002031EB" w:rsidP="00EE5A6C">
      <w:pPr>
        <w:pStyle w:val="Heading1"/>
        <w:rPr>
          <w:color w:val="auto"/>
        </w:rPr>
      </w:pPr>
      <w:r w:rsidRPr="00775E5A">
        <w:rPr>
          <w:color w:val="auto"/>
        </w:rPr>
        <w:t>T</w:t>
      </w:r>
      <w:r w:rsidR="001C0FB0" w:rsidRPr="00775E5A">
        <w:rPr>
          <w:color w:val="auto"/>
        </w:rPr>
        <w:t xml:space="preserve">arget </w:t>
      </w:r>
      <w:r w:rsidR="00734A56" w:rsidRPr="00775E5A">
        <w:rPr>
          <w:color w:val="auto"/>
        </w:rPr>
        <w:t xml:space="preserve">chronic </w:t>
      </w:r>
      <w:r w:rsidR="00AE1D9C" w:rsidRPr="00775E5A">
        <w:rPr>
          <w:color w:val="auto"/>
        </w:rPr>
        <w:t>pain management</w:t>
      </w:r>
      <w:r w:rsidR="00B81AFF" w:rsidRPr="00775E5A">
        <w:rPr>
          <w:color w:val="auto"/>
        </w:rPr>
        <w:t xml:space="preserve"> strategies</w:t>
      </w:r>
    </w:p>
    <w:p w14:paraId="1978B45F" w14:textId="4E0019B5" w:rsidR="00777B04" w:rsidRPr="00775E5A" w:rsidRDefault="00777B04" w:rsidP="004A4F21">
      <w:pPr>
        <w:rPr>
          <w:iCs/>
        </w:rPr>
      </w:pPr>
      <w:r w:rsidRPr="00775E5A">
        <w:t xml:space="preserve">Interventions were coded for </w:t>
      </w:r>
      <w:r w:rsidR="006279D6" w:rsidRPr="00775E5A">
        <w:t>nine</w:t>
      </w:r>
      <w:r w:rsidRPr="00775E5A">
        <w:t xml:space="preserve"> </w:t>
      </w:r>
      <w:r w:rsidR="004368EA" w:rsidRPr="00775E5A">
        <w:t>target</w:t>
      </w:r>
      <w:r w:rsidRPr="00775E5A">
        <w:t xml:space="preserve"> </w:t>
      </w:r>
      <w:r w:rsidR="00AD0CF1" w:rsidRPr="00775E5A">
        <w:t>chronic pain management strategies</w:t>
      </w:r>
      <w:r w:rsidR="00D004FA" w:rsidRPr="00775E5A">
        <w:t>, as follows:</w:t>
      </w:r>
    </w:p>
    <w:p w14:paraId="1C2C0772" w14:textId="15AB83DA" w:rsidR="002E26D0" w:rsidRPr="00775E5A" w:rsidRDefault="002E26D0" w:rsidP="00883E58">
      <w:pPr>
        <w:pStyle w:val="ListParagraph"/>
        <w:numPr>
          <w:ilvl w:val="0"/>
          <w:numId w:val="13"/>
        </w:numPr>
        <w:rPr>
          <w:iCs/>
        </w:rPr>
      </w:pPr>
      <w:r w:rsidRPr="00775E5A">
        <w:rPr>
          <w:iCs/>
        </w:rPr>
        <w:t>Pain education</w:t>
      </w:r>
      <w:r w:rsidR="002E332B" w:rsidRPr="00775E5A">
        <w:rPr>
          <w:iCs/>
        </w:rPr>
        <w:t xml:space="preserve">, </w:t>
      </w:r>
      <w:r w:rsidR="00C257B7" w:rsidRPr="00775E5A">
        <w:rPr>
          <w:iCs/>
        </w:rPr>
        <w:t>including psycho-education</w:t>
      </w:r>
    </w:p>
    <w:p w14:paraId="60267468" w14:textId="229EAA8E" w:rsidR="002E26D0" w:rsidRPr="00775E5A" w:rsidRDefault="00242CEA" w:rsidP="00883E58">
      <w:pPr>
        <w:pStyle w:val="ListParagraph"/>
        <w:numPr>
          <w:ilvl w:val="0"/>
          <w:numId w:val="13"/>
        </w:numPr>
        <w:rPr>
          <w:iCs/>
        </w:rPr>
      </w:pPr>
      <w:r w:rsidRPr="00775E5A">
        <w:rPr>
          <w:iCs/>
        </w:rPr>
        <w:t>G</w:t>
      </w:r>
      <w:r w:rsidR="002E26D0" w:rsidRPr="00775E5A">
        <w:rPr>
          <w:iCs/>
        </w:rPr>
        <w:t>oal-setting</w:t>
      </w:r>
      <w:r w:rsidR="008521B0" w:rsidRPr="00775E5A">
        <w:rPr>
          <w:iCs/>
        </w:rPr>
        <w:t>, inclu</w:t>
      </w:r>
      <w:r w:rsidR="004532BD" w:rsidRPr="00775E5A">
        <w:rPr>
          <w:iCs/>
        </w:rPr>
        <w:t xml:space="preserve">ding SMART (specific, measurable, achievable, </w:t>
      </w:r>
      <w:r w:rsidR="009F7C2B" w:rsidRPr="00775E5A">
        <w:rPr>
          <w:iCs/>
        </w:rPr>
        <w:t>realistic, and timed)</w:t>
      </w:r>
      <w:r w:rsidR="004532BD" w:rsidRPr="00775E5A">
        <w:rPr>
          <w:iCs/>
        </w:rPr>
        <w:t xml:space="preserve"> </w:t>
      </w:r>
      <w:r w:rsidR="000A6A4C" w:rsidRPr="00775E5A">
        <w:rPr>
          <w:iCs/>
        </w:rPr>
        <w:t>goals</w:t>
      </w:r>
    </w:p>
    <w:p w14:paraId="3E4CAB5F" w14:textId="6EA4E490" w:rsidR="002E26D0" w:rsidRPr="00481FA5" w:rsidRDefault="002E26D0" w:rsidP="00883E58">
      <w:pPr>
        <w:pStyle w:val="ListParagraph"/>
        <w:numPr>
          <w:ilvl w:val="0"/>
          <w:numId w:val="13"/>
        </w:numPr>
        <w:rPr>
          <w:iCs/>
        </w:rPr>
      </w:pPr>
      <w:r>
        <w:rPr>
          <w:iCs/>
        </w:rPr>
        <w:t>S</w:t>
      </w:r>
      <w:r w:rsidR="000A2ADF">
        <w:rPr>
          <w:iCs/>
        </w:rPr>
        <w:t xml:space="preserve">leep hygiene </w:t>
      </w:r>
      <w:r w:rsidR="002E332B">
        <w:rPr>
          <w:iCs/>
        </w:rPr>
        <w:t>(</w:t>
      </w:r>
      <w:r w:rsidR="000A2ADF">
        <w:rPr>
          <w:iCs/>
        </w:rPr>
        <w:t>or sleep routine</w:t>
      </w:r>
      <w:r w:rsidR="002E332B">
        <w:rPr>
          <w:iCs/>
        </w:rPr>
        <w:t>)</w:t>
      </w:r>
    </w:p>
    <w:p w14:paraId="1E574371" w14:textId="43DE1E82" w:rsidR="002E26D0" w:rsidRPr="00481FA5" w:rsidRDefault="002E26D0" w:rsidP="00883E58">
      <w:pPr>
        <w:pStyle w:val="ListParagraph"/>
        <w:numPr>
          <w:ilvl w:val="0"/>
          <w:numId w:val="13"/>
        </w:numPr>
        <w:rPr>
          <w:iCs/>
        </w:rPr>
      </w:pPr>
      <w:r>
        <w:rPr>
          <w:iCs/>
        </w:rPr>
        <w:t>S</w:t>
      </w:r>
      <w:r w:rsidRPr="00481FA5">
        <w:rPr>
          <w:iCs/>
        </w:rPr>
        <w:t>chool support</w:t>
      </w:r>
    </w:p>
    <w:p w14:paraId="14C2F70F" w14:textId="77777777" w:rsidR="002E26D0" w:rsidRPr="00481FA5" w:rsidRDefault="002E26D0" w:rsidP="00883E58">
      <w:pPr>
        <w:pStyle w:val="ListParagraph"/>
        <w:numPr>
          <w:ilvl w:val="0"/>
          <w:numId w:val="13"/>
        </w:numPr>
        <w:rPr>
          <w:iCs/>
        </w:rPr>
      </w:pPr>
      <w:r>
        <w:rPr>
          <w:iCs/>
        </w:rPr>
        <w:t>M</w:t>
      </w:r>
      <w:r w:rsidRPr="00481FA5">
        <w:rPr>
          <w:iCs/>
        </w:rPr>
        <w:t xml:space="preserve">ulti-component </w:t>
      </w:r>
      <w:r>
        <w:rPr>
          <w:iCs/>
        </w:rPr>
        <w:t>CBT</w:t>
      </w:r>
    </w:p>
    <w:p w14:paraId="168CA5FC" w14:textId="5CE8231E" w:rsidR="002E26D0" w:rsidRPr="00481FA5" w:rsidRDefault="0088715D" w:rsidP="00883E58">
      <w:pPr>
        <w:pStyle w:val="ListParagraph"/>
        <w:numPr>
          <w:ilvl w:val="0"/>
          <w:numId w:val="13"/>
        </w:numPr>
        <w:rPr>
          <w:iCs/>
        </w:rPr>
      </w:pPr>
      <w:r>
        <w:rPr>
          <w:iCs/>
        </w:rPr>
        <w:t>Activity p</w:t>
      </w:r>
      <w:r w:rsidR="002E26D0" w:rsidRPr="00481FA5">
        <w:rPr>
          <w:iCs/>
        </w:rPr>
        <w:t>acing</w:t>
      </w:r>
      <w:r w:rsidR="000A2ADF">
        <w:rPr>
          <w:iCs/>
        </w:rPr>
        <w:t>, including e-diaries and symptom tracking</w:t>
      </w:r>
    </w:p>
    <w:p w14:paraId="2CC87C7B" w14:textId="231628ED" w:rsidR="002E26D0" w:rsidRPr="00481FA5" w:rsidRDefault="002E26D0" w:rsidP="00191635">
      <w:pPr>
        <w:pStyle w:val="ListParagraph"/>
        <w:numPr>
          <w:ilvl w:val="0"/>
          <w:numId w:val="13"/>
        </w:numPr>
        <w:rPr>
          <w:iCs/>
        </w:rPr>
      </w:pPr>
      <w:r>
        <w:rPr>
          <w:iCs/>
        </w:rPr>
        <w:t>P</w:t>
      </w:r>
      <w:r w:rsidRPr="00481FA5">
        <w:rPr>
          <w:iCs/>
        </w:rPr>
        <w:t>hysiotherapy</w:t>
      </w:r>
    </w:p>
    <w:p w14:paraId="225C3C8C" w14:textId="46E161D9" w:rsidR="002E26D0" w:rsidRPr="00775E5A" w:rsidRDefault="002E26D0" w:rsidP="00883E58">
      <w:pPr>
        <w:pStyle w:val="ListParagraph"/>
        <w:numPr>
          <w:ilvl w:val="0"/>
          <w:numId w:val="13"/>
        </w:numPr>
        <w:rPr>
          <w:iCs/>
        </w:rPr>
      </w:pPr>
      <w:r>
        <w:rPr>
          <w:iCs/>
        </w:rPr>
        <w:t>N</w:t>
      </w:r>
      <w:r w:rsidRPr="00481FA5">
        <w:rPr>
          <w:iCs/>
        </w:rPr>
        <w:t>on-pharmacological phy</w:t>
      </w:r>
      <w:r w:rsidRPr="00775E5A">
        <w:rPr>
          <w:iCs/>
        </w:rPr>
        <w:t>sical therapies e.g.</w:t>
      </w:r>
      <w:r w:rsidR="002E332B" w:rsidRPr="00775E5A">
        <w:rPr>
          <w:iCs/>
        </w:rPr>
        <w:t>,</w:t>
      </w:r>
      <w:r w:rsidRPr="00775E5A">
        <w:rPr>
          <w:iCs/>
        </w:rPr>
        <w:t xml:space="preserve"> mass</w:t>
      </w:r>
      <w:r w:rsidR="000A2ADF" w:rsidRPr="00775E5A">
        <w:rPr>
          <w:iCs/>
        </w:rPr>
        <w:t>age, desensitisation, TENS</w:t>
      </w:r>
      <w:r w:rsidR="004E775B" w:rsidRPr="00775E5A">
        <w:rPr>
          <w:iCs/>
        </w:rPr>
        <w:t xml:space="preserve"> (</w:t>
      </w:r>
      <w:r w:rsidR="002E332B" w:rsidRPr="00775E5A">
        <w:rPr>
          <w:iCs/>
        </w:rPr>
        <w:t>transcutaneous electrical nerve stimulation)</w:t>
      </w:r>
      <w:r w:rsidR="000A2ADF" w:rsidRPr="00775E5A">
        <w:rPr>
          <w:iCs/>
        </w:rPr>
        <w:t xml:space="preserve">, </w:t>
      </w:r>
      <w:r w:rsidRPr="00775E5A">
        <w:rPr>
          <w:iCs/>
        </w:rPr>
        <w:t>thermal analgesia</w:t>
      </w:r>
    </w:p>
    <w:p w14:paraId="53EB8433" w14:textId="1C882BDB" w:rsidR="004368EA" w:rsidRPr="00775E5A" w:rsidRDefault="00CD03FD" w:rsidP="00883E58">
      <w:pPr>
        <w:pStyle w:val="ListParagraph"/>
        <w:numPr>
          <w:ilvl w:val="0"/>
          <w:numId w:val="13"/>
        </w:numPr>
        <w:rPr>
          <w:iCs/>
        </w:rPr>
      </w:pPr>
      <w:r w:rsidRPr="00775E5A">
        <w:rPr>
          <w:iCs/>
        </w:rPr>
        <w:t>Medications</w:t>
      </w:r>
      <w:r w:rsidR="000A2ADF" w:rsidRPr="00775E5A">
        <w:rPr>
          <w:iCs/>
        </w:rPr>
        <w:t xml:space="preserve"> (evidence-based </w:t>
      </w:r>
      <w:r w:rsidR="007E51EF" w:rsidRPr="00775E5A">
        <w:rPr>
          <w:iCs/>
        </w:rPr>
        <w:t xml:space="preserve">pharmacological </w:t>
      </w:r>
      <w:r w:rsidR="000A2ADF" w:rsidRPr="00775E5A">
        <w:rPr>
          <w:iCs/>
        </w:rPr>
        <w:t>advice or advice from clinician)</w:t>
      </w:r>
    </w:p>
    <w:p w14:paraId="196E2A44" w14:textId="134A37C4" w:rsidR="0049377F" w:rsidRPr="00775E5A" w:rsidRDefault="0049377F" w:rsidP="00E12495">
      <w:pPr>
        <w:pStyle w:val="Heading1"/>
        <w:rPr>
          <w:color w:val="auto"/>
        </w:rPr>
      </w:pPr>
      <w:bookmarkStart w:id="2" w:name="_Ref8722703"/>
      <w:r w:rsidRPr="00775E5A">
        <w:rPr>
          <w:color w:val="auto"/>
        </w:rPr>
        <w:t>Analytic approach</w:t>
      </w:r>
      <w:bookmarkEnd w:id="2"/>
    </w:p>
    <w:p w14:paraId="1F886B40" w14:textId="1807881A" w:rsidR="003D2C6C" w:rsidRPr="00775E5A" w:rsidRDefault="00394345" w:rsidP="00A41FEB">
      <w:pPr>
        <w:spacing w:before="120"/>
      </w:pPr>
      <w:r w:rsidRPr="00775E5A">
        <w:t xml:space="preserve">The current </w:t>
      </w:r>
      <w:r w:rsidR="00312B6E" w:rsidRPr="00775E5A">
        <w:t xml:space="preserve">study </w:t>
      </w:r>
      <w:r w:rsidRPr="00775E5A">
        <w:t>utilise</w:t>
      </w:r>
      <w:r w:rsidR="007747A4" w:rsidRPr="00775E5A">
        <w:t>d</w:t>
      </w:r>
      <w:r w:rsidRPr="00775E5A">
        <w:t xml:space="preserve"> </w:t>
      </w:r>
      <w:r w:rsidR="00E02480" w:rsidRPr="00775E5A">
        <w:t>a similar</w:t>
      </w:r>
      <w:r w:rsidRPr="00775E5A">
        <w:t xml:space="preserve"> approach</w:t>
      </w:r>
      <w:r w:rsidR="00466B4C" w:rsidRPr="00775E5A">
        <w:t xml:space="preserve"> to a </w:t>
      </w:r>
      <w:r w:rsidR="0009566A" w:rsidRPr="00775E5A">
        <w:t xml:space="preserve">recent </w:t>
      </w:r>
      <w:r w:rsidR="00466B4C" w:rsidRPr="00775E5A">
        <w:t xml:space="preserve">content analysis of pain </w:t>
      </w:r>
      <w:r w:rsidR="00CD6578" w:rsidRPr="00775E5A">
        <w:t>neuroscience</w:t>
      </w:r>
      <w:r w:rsidR="00466B4C" w:rsidRPr="00775E5A">
        <w:t xml:space="preserve"> education on YouTube</w:t>
      </w:r>
      <w:r w:rsidR="003D2C6C" w:rsidRPr="00775E5A">
        <w:t xml:space="preserve"> </w:t>
      </w:r>
      <w:r w:rsidR="0009566A" w:rsidRPr="00775E5A">
        <w:fldChar w:fldCharType="begin">
          <w:fldData xml:space="preserve">PEVuZE5vdGU+PENpdGU+PEF1dGhvcj5IZWF0aGNvdGU8L0F1dGhvcj48WWVhcj4yMDE5PC9ZZWFy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</w:fldData>
        </w:fldChar>
      </w:r>
      <w:r w:rsidR="00367FEA" w:rsidRPr="00775E5A">
        <w:instrText xml:space="preserve"> ADDIN EN.CITE </w:instrText>
      </w:r>
      <w:r w:rsidR="00367FEA" w:rsidRPr="00775E5A">
        <w:fldChar w:fldCharType="begin">
          <w:fldData xml:space="preserve">PEVuZE5vdGU+PENpdGU+PEF1dGhvcj5IZWF0aGNvdGU8L0F1dGhvcj48WWVhcj4yMDE5PC9ZZWFy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</w:fldData>
        </w:fldChar>
      </w:r>
      <w:r w:rsidR="00367FEA" w:rsidRPr="00775E5A">
        <w:instrText xml:space="preserve"> ADDIN EN.CITE.DATA </w:instrText>
      </w:r>
      <w:r w:rsidR="00367FEA" w:rsidRPr="00775E5A">
        <w:fldChar w:fldCharType="end"/>
      </w:r>
      <w:r w:rsidR="0009566A" w:rsidRPr="00775E5A">
        <w:fldChar w:fldCharType="separate"/>
      </w:r>
      <w:r w:rsidR="0009566A" w:rsidRPr="00775E5A">
        <w:rPr>
          <w:noProof/>
        </w:rPr>
        <w:t>(Heathcote et al., 2019)</w:t>
      </w:r>
      <w:r w:rsidR="0009566A" w:rsidRPr="00775E5A">
        <w:fldChar w:fldCharType="end"/>
      </w:r>
      <w:r w:rsidR="00466B4C" w:rsidRPr="00775E5A">
        <w:t>.</w:t>
      </w:r>
      <w:r w:rsidR="003D2C6C" w:rsidRPr="00775E5A">
        <w:t xml:space="preserve"> </w:t>
      </w:r>
      <w:r w:rsidR="009C506A" w:rsidRPr="00775E5A">
        <w:t>In this study, e</w:t>
      </w:r>
      <w:r w:rsidR="00430649" w:rsidRPr="00775E5A">
        <w:t xml:space="preserve">ach </w:t>
      </w:r>
      <w:r w:rsidR="007A6B9B" w:rsidRPr="00775E5A">
        <w:t xml:space="preserve">chronic </w:t>
      </w:r>
      <w:r w:rsidR="0040335A" w:rsidRPr="00775E5A">
        <w:t>pain management strategy</w:t>
      </w:r>
      <w:r w:rsidR="00430649" w:rsidRPr="00775E5A">
        <w:t xml:space="preserve"> was evaluated for each </w:t>
      </w:r>
      <w:r w:rsidR="00582BA7" w:rsidRPr="00775E5A">
        <w:t>intervention</w:t>
      </w:r>
      <w:r w:rsidR="00430649" w:rsidRPr="00775E5A">
        <w:t xml:space="preserve">. To evaluate how well each pain management </w:t>
      </w:r>
      <w:r w:rsidR="0040335A" w:rsidRPr="00775E5A">
        <w:t>strategy</w:t>
      </w:r>
      <w:r w:rsidR="00582BA7" w:rsidRPr="00775E5A">
        <w:t xml:space="preserve"> </w:t>
      </w:r>
      <w:r w:rsidR="00430649" w:rsidRPr="00775E5A">
        <w:t>was represented,</w:t>
      </w:r>
      <w:r w:rsidR="009C506A" w:rsidRPr="00775E5A">
        <w:t xml:space="preserve"> c</w:t>
      </w:r>
      <w:r w:rsidR="007714A0" w:rsidRPr="00775E5A">
        <w:t>ontent codes</w:t>
      </w:r>
      <w:r w:rsidR="00CD6578" w:rsidRPr="00775E5A">
        <w:t xml:space="preserve"> were assigned</w:t>
      </w:r>
      <w:r w:rsidR="007714A0" w:rsidRPr="00775E5A">
        <w:t xml:space="preserve"> ordinal ratings (0 = ‘no, this </w:t>
      </w:r>
      <w:r w:rsidR="0040335A" w:rsidRPr="00775E5A">
        <w:t>strategy</w:t>
      </w:r>
      <w:r w:rsidR="007714A0" w:rsidRPr="00775E5A">
        <w:t xml:space="preserve"> is absent’, 1 = ‘yes, this </w:t>
      </w:r>
      <w:r w:rsidR="0040335A" w:rsidRPr="00775E5A">
        <w:t>strategy</w:t>
      </w:r>
      <w:r w:rsidR="007714A0" w:rsidRPr="00775E5A">
        <w:t xml:space="preserve"> </w:t>
      </w:r>
      <w:r w:rsidR="006C1BFB" w:rsidRPr="00775E5A">
        <w:t xml:space="preserve">is </w:t>
      </w:r>
      <w:r w:rsidR="006F5259" w:rsidRPr="00775E5A">
        <w:t>vaguely represented’, 2= ‘</w:t>
      </w:r>
      <w:r w:rsidR="007714A0" w:rsidRPr="00775E5A">
        <w:t xml:space="preserve">yes, this </w:t>
      </w:r>
      <w:r w:rsidR="0040335A" w:rsidRPr="00775E5A">
        <w:t>strategy</w:t>
      </w:r>
      <w:r w:rsidR="007714A0" w:rsidRPr="00775E5A">
        <w:t xml:space="preserve"> </w:t>
      </w:r>
      <w:r w:rsidR="00B16983" w:rsidRPr="00775E5A">
        <w:t xml:space="preserve">is </w:t>
      </w:r>
      <w:r w:rsidR="007714A0" w:rsidRPr="00775E5A">
        <w:t>clearly represented’).</w:t>
      </w:r>
      <w:r w:rsidR="00CD6578" w:rsidRPr="00775E5A">
        <w:t xml:space="preserve"> </w:t>
      </w:r>
      <w:r w:rsidR="003D2C6C" w:rsidRPr="00775E5A">
        <w:t>C</w:t>
      </w:r>
      <w:r w:rsidR="00CD6578" w:rsidRPr="00775E5A">
        <w:t xml:space="preserve">oding was </w:t>
      </w:r>
      <w:r w:rsidR="003D2C6C" w:rsidRPr="00775E5A">
        <w:t>performed by two separate individuals, using a spreadsheet (Microsoft Excel), which was pre-piloted by the research team</w:t>
      </w:r>
      <w:r w:rsidR="00CD6578" w:rsidRPr="00775E5A">
        <w:t>.</w:t>
      </w:r>
      <w:r w:rsidR="003D2C6C" w:rsidRPr="00775E5A">
        <w:t xml:space="preserve"> The two coders included one PhD student specialising in </w:t>
      </w:r>
      <w:r w:rsidR="00F17C06" w:rsidRPr="00775E5A">
        <w:t>chronic pain</w:t>
      </w:r>
      <w:r w:rsidR="003D2C6C" w:rsidRPr="00775E5A">
        <w:t xml:space="preserve"> research (AHW) and one clinical psychologist specialising in paediatric </w:t>
      </w:r>
      <w:r w:rsidR="00F17C06" w:rsidRPr="00775E5A">
        <w:t>chronic pain</w:t>
      </w:r>
      <w:r w:rsidR="003D2C6C" w:rsidRPr="00775E5A">
        <w:t xml:space="preserve"> management (EN).</w:t>
      </w:r>
    </w:p>
    <w:p w14:paraId="0D853947" w14:textId="462D2C74" w:rsidR="00F37D5D" w:rsidRPr="00775E5A" w:rsidRDefault="00921B44" w:rsidP="00F37D5D">
      <w:pPr>
        <w:spacing w:before="240"/>
      </w:pPr>
      <w:r w:rsidRPr="00775E5A">
        <w:t>There was a possibility for a total of 117 matched codes for all nine</w:t>
      </w:r>
      <w:r w:rsidR="0040335A" w:rsidRPr="00775E5A">
        <w:t xml:space="preserve"> chronic pain management strategies </w:t>
      </w:r>
      <w:r w:rsidRPr="00775E5A">
        <w:t>across 13 interventions. Raw scores from the coders resulted in 107 matched codes; a high level of agreement was present between the two raters (</w:t>
      </w:r>
      <w:r w:rsidRPr="00775E5A">
        <w:rPr>
          <w:rFonts w:cs="Times New Roman"/>
        </w:rPr>
        <w:t>К</w:t>
      </w:r>
      <w:r w:rsidRPr="00775E5A">
        <w:t xml:space="preserve"> = 0.86). As the level of agreement was high, all discrepancies (n = 10) were discussed between the two coders </w:t>
      </w:r>
      <w:r w:rsidR="00CE0A93" w:rsidRPr="00775E5A">
        <w:t>to</w:t>
      </w:r>
      <w:r w:rsidRPr="00775E5A">
        <w:t xml:space="preserve"> reach 100% consensus. </w:t>
      </w:r>
      <w:r w:rsidR="007714A0" w:rsidRPr="00775E5A">
        <w:t xml:space="preserve">This data was then analysed by i) providing a descriptive summary of </w:t>
      </w:r>
      <w:r w:rsidR="006F5259" w:rsidRPr="00775E5A">
        <w:t xml:space="preserve">all </w:t>
      </w:r>
      <w:r w:rsidR="007714A0" w:rsidRPr="00775E5A">
        <w:t xml:space="preserve">the final agreed codes as an overview of </w:t>
      </w:r>
      <w:r w:rsidR="002A6FD3" w:rsidRPr="00775E5A">
        <w:t xml:space="preserve">representation </w:t>
      </w:r>
      <w:r w:rsidR="007714A0" w:rsidRPr="00775E5A">
        <w:t>across the dataset</w:t>
      </w:r>
      <w:r w:rsidR="00F652F6" w:rsidRPr="00775E5A">
        <w:t xml:space="preserve">, </w:t>
      </w:r>
      <w:r w:rsidR="007714A0" w:rsidRPr="00775E5A">
        <w:t>and ii</w:t>
      </w:r>
      <w:r w:rsidR="00394345" w:rsidRPr="00775E5A">
        <w:t xml:space="preserve">) </w:t>
      </w:r>
      <w:r w:rsidR="00913D1C" w:rsidRPr="00775E5A">
        <w:t>graphically present</w:t>
      </w:r>
      <w:r w:rsidR="007714A0" w:rsidRPr="00775E5A">
        <w:t>ing</w:t>
      </w:r>
      <w:r w:rsidR="00312B6E" w:rsidRPr="00775E5A">
        <w:t xml:space="preserve"> </w:t>
      </w:r>
      <w:r w:rsidR="00394345" w:rsidRPr="00775E5A">
        <w:t xml:space="preserve">the number of interventions that addressed each </w:t>
      </w:r>
      <w:r w:rsidR="0040335A" w:rsidRPr="00775E5A">
        <w:t>strategy</w:t>
      </w:r>
      <w:r w:rsidR="00394345" w:rsidRPr="00775E5A">
        <w:t xml:space="preserve"> </w:t>
      </w:r>
      <w:r w:rsidR="003172C4" w:rsidRPr="00775E5A">
        <w:t>‘</w:t>
      </w:r>
      <w:r w:rsidR="00034F4E" w:rsidRPr="00775E5A">
        <w:t>clearly</w:t>
      </w:r>
      <w:r w:rsidR="003172C4" w:rsidRPr="00775E5A">
        <w:t>’</w:t>
      </w:r>
      <w:r w:rsidR="000E1C3B" w:rsidRPr="00775E5A">
        <w:t>.</w:t>
      </w:r>
    </w:p>
    <w:p w14:paraId="170A29F7" w14:textId="18893DB2" w:rsidR="00027C1E" w:rsidRPr="00775E5A" w:rsidRDefault="00DB3E35" w:rsidP="00E12495">
      <w:pPr>
        <w:pStyle w:val="Title"/>
      </w:pPr>
      <w:r w:rsidRPr="00775E5A">
        <w:t>Results</w:t>
      </w:r>
    </w:p>
    <w:p w14:paraId="108CD67F" w14:textId="5B2F7268" w:rsidR="00027C1E" w:rsidRPr="00775E5A" w:rsidRDefault="007B491A" w:rsidP="00E12495">
      <w:pPr>
        <w:pStyle w:val="Heading1"/>
        <w:rPr>
          <w:color w:val="auto"/>
        </w:rPr>
      </w:pPr>
      <w:r w:rsidRPr="00775E5A">
        <w:rPr>
          <w:color w:val="auto"/>
        </w:rPr>
        <w:t>Included studies</w:t>
      </w:r>
    </w:p>
    <w:p w14:paraId="1D6E7B0D" w14:textId="65340FBB" w:rsidR="00EB1697" w:rsidRPr="00775E5A" w:rsidRDefault="00156842" w:rsidP="00B437E5">
      <w:r w:rsidRPr="00775E5A">
        <w:t xml:space="preserve">Ninety </w:t>
      </w:r>
      <w:r w:rsidR="008C69CB" w:rsidRPr="00775E5A">
        <w:t>record</w:t>
      </w:r>
      <w:r w:rsidR="00B4281C" w:rsidRPr="00775E5A">
        <w:t xml:space="preserve">s cited </w:t>
      </w:r>
      <w:r w:rsidRPr="00775E5A">
        <w:t>by</w:t>
      </w:r>
      <w:r w:rsidR="00B4281C" w:rsidRPr="00775E5A">
        <w:t xml:space="preserve"> the previous review of e-health tools </w:t>
      </w:r>
      <w:r w:rsidR="00B4281C" w:rsidRPr="00775E5A">
        <w:fldChar w:fldCharType="begin">
          <w:fldData xml:space="preserve">PEVuZE5vdGU+PENpdGU+PEF1dGhvcj5IaWdnaW5zPC9BdXRob3I+PFllYXI+MjAxODwvWWVhcj48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</w:fldData>
        </w:fldChar>
      </w:r>
      <w:r w:rsidR="00367FEA" w:rsidRPr="00775E5A">
        <w:instrText xml:space="preserve"> ADDIN EN.CITE </w:instrText>
      </w:r>
      <w:r w:rsidR="00367FEA" w:rsidRPr="00775E5A">
        <w:fldChar w:fldCharType="begin">
          <w:fldData xml:space="preserve">PEVuZE5vdGU+PENpdGU+PEF1dGhvcj5IaWdnaW5zPC9BdXRob3I+PFllYXI+MjAxODwvWWVhcj48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</w:fldData>
        </w:fldChar>
      </w:r>
      <w:r w:rsidR="00367FEA" w:rsidRPr="00775E5A">
        <w:instrText xml:space="preserve"> ADDIN EN.CITE.DATA </w:instrText>
      </w:r>
      <w:r w:rsidR="00367FEA" w:rsidRPr="00775E5A">
        <w:fldChar w:fldCharType="end"/>
      </w:r>
      <w:r w:rsidR="00B4281C" w:rsidRPr="00775E5A">
        <w:fldChar w:fldCharType="separate"/>
      </w:r>
      <w:r w:rsidR="00B4281C" w:rsidRPr="00775E5A">
        <w:rPr>
          <w:noProof/>
        </w:rPr>
        <w:t>(Higgins et al., 2018)</w:t>
      </w:r>
      <w:r w:rsidR="00B4281C" w:rsidRPr="00775E5A">
        <w:fldChar w:fldCharType="end"/>
      </w:r>
      <w:r w:rsidR="00446C90" w:rsidRPr="00775E5A">
        <w:t xml:space="preserve"> </w:t>
      </w:r>
      <w:r w:rsidR="00B4281C" w:rsidRPr="00775E5A">
        <w:t xml:space="preserve">were screened </w:t>
      </w:r>
      <w:r w:rsidR="003663FF" w:rsidRPr="00775E5A">
        <w:t>for inclusion</w:t>
      </w:r>
      <w:r w:rsidR="008C69CB" w:rsidRPr="00775E5A">
        <w:t>/ exclusion</w:t>
      </w:r>
      <w:r w:rsidR="003663FF" w:rsidRPr="00775E5A">
        <w:t xml:space="preserve"> </w:t>
      </w:r>
      <w:r w:rsidR="00B4281C" w:rsidRPr="00775E5A">
        <w:t>by AHW.</w:t>
      </w:r>
      <w:r w:rsidR="007C7CDC" w:rsidRPr="00775E5A">
        <w:t xml:space="preserve"> From the previous review, 26 </w:t>
      </w:r>
      <w:r w:rsidR="00AB3A5F" w:rsidRPr="00775E5A">
        <w:t xml:space="preserve">articles </w:t>
      </w:r>
      <w:r w:rsidR="006A40FB" w:rsidRPr="00775E5A">
        <w:t>were included</w:t>
      </w:r>
      <w:r w:rsidR="00446C90" w:rsidRPr="00775E5A">
        <w:t xml:space="preserve"> in the current study</w:t>
      </w:r>
      <w:r w:rsidR="006A40FB" w:rsidRPr="00775E5A">
        <w:t>.</w:t>
      </w:r>
      <w:r w:rsidR="007F2420" w:rsidRPr="00775E5A">
        <w:t xml:space="preserve"> </w:t>
      </w:r>
      <w:r w:rsidR="004F186A" w:rsidRPr="00775E5A">
        <w:t>666 new records were identified through electronic database searching</w:t>
      </w:r>
      <w:r w:rsidR="007571A4" w:rsidRPr="00775E5A">
        <w:t>,</w:t>
      </w:r>
      <w:r w:rsidR="004F186A" w:rsidRPr="00775E5A">
        <w:t xml:space="preserve"> </w:t>
      </w:r>
      <w:r w:rsidR="007571A4" w:rsidRPr="00775E5A">
        <w:t xml:space="preserve">covering the review update </w:t>
      </w:r>
      <w:r w:rsidR="004F186A" w:rsidRPr="00775E5A">
        <w:t xml:space="preserve">period 3rd May 2017 to 1st April 2020, and </w:t>
      </w:r>
      <w:r w:rsidR="007571A4" w:rsidRPr="00775E5A">
        <w:t xml:space="preserve">by </w:t>
      </w:r>
      <w:r w:rsidR="004F186A" w:rsidRPr="00775E5A">
        <w:t xml:space="preserve">hand-searching reference lists of records identified through database searching. </w:t>
      </w:r>
      <w:r w:rsidR="007F2420" w:rsidRPr="00775E5A">
        <w:t>New records</w:t>
      </w:r>
      <w:r w:rsidR="004F186A" w:rsidRPr="00775E5A">
        <w:t xml:space="preserve"> </w:t>
      </w:r>
      <w:r w:rsidR="003E53BC" w:rsidRPr="00775E5A">
        <w:t>were</w:t>
      </w:r>
      <w:r w:rsidR="00AB3A5F" w:rsidRPr="00775E5A">
        <w:t xml:space="preserve"> </w:t>
      </w:r>
      <w:r w:rsidR="003E53BC" w:rsidRPr="00775E5A">
        <w:t>screened for inclusion/ exclusion by AHW</w:t>
      </w:r>
      <w:r w:rsidR="00AB3A5F" w:rsidRPr="00775E5A">
        <w:t xml:space="preserve"> and f</w:t>
      </w:r>
      <w:r w:rsidR="003C552C" w:rsidRPr="00775E5A">
        <w:t>ull-texts were</w:t>
      </w:r>
      <w:r w:rsidR="003E53BC" w:rsidRPr="00775E5A">
        <w:t xml:space="preserve"> then</w:t>
      </w:r>
      <w:r w:rsidR="003C552C" w:rsidRPr="00775E5A">
        <w:t xml:space="preserve"> assessed for eligibility</w:t>
      </w:r>
      <w:r w:rsidR="00A40984" w:rsidRPr="00775E5A">
        <w:t xml:space="preserve"> </w:t>
      </w:r>
      <w:r w:rsidR="003C552C" w:rsidRPr="00775E5A">
        <w:t xml:space="preserve">by AHW </w:t>
      </w:r>
      <w:r w:rsidR="006D4F91" w:rsidRPr="00775E5A">
        <w:t>and DS</w:t>
      </w:r>
      <w:r w:rsidR="003C552C" w:rsidRPr="00775E5A">
        <w:t>.</w:t>
      </w:r>
      <w:r w:rsidR="00687756" w:rsidRPr="00775E5A">
        <w:t xml:space="preserve"> </w:t>
      </w:r>
      <w:r w:rsidR="004A30AA" w:rsidRPr="00775E5A">
        <w:t xml:space="preserve">Nine new articles were </w:t>
      </w:r>
      <w:r w:rsidR="004A30AA" w:rsidRPr="00775E5A">
        <w:lastRenderedPageBreak/>
        <w:t>identified</w:t>
      </w:r>
      <w:r w:rsidR="00687756" w:rsidRPr="00775E5A">
        <w:t xml:space="preserve"> </w:t>
      </w:r>
      <w:r w:rsidR="00E91A96" w:rsidRPr="00775E5A">
        <w:t>in</w:t>
      </w:r>
      <w:r w:rsidR="00687756" w:rsidRPr="00775E5A">
        <w:t xml:space="preserve"> the review update</w:t>
      </w:r>
      <w:r w:rsidR="003C552C" w:rsidRPr="00775E5A">
        <w:t>,</w:t>
      </w:r>
      <w:r w:rsidR="00EB1697" w:rsidRPr="00775E5A">
        <w:t xml:space="preserve"> resulting in a total of 35 </w:t>
      </w:r>
      <w:r w:rsidR="00D63B80" w:rsidRPr="00775E5A">
        <w:t xml:space="preserve">included </w:t>
      </w:r>
      <w:r w:rsidR="00EB1697" w:rsidRPr="00775E5A">
        <w:t>articles, relating to 13 unique interventions.</w:t>
      </w:r>
    </w:p>
    <w:p w14:paraId="007F4619" w14:textId="06DDF17C" w:rsidR="0012034A" w:rsidRPr="00775E5A" w:rsidRDefault="00EB1697" w:rsidP="00203C70">
      <w:r w:rsidRPr="00775E5A">
        <w:t>All included articles</w:t>
      </w:r>
      <w:r w:rsidR="003C552C" w:rsidRPr="00775E5A">
        <w:t xml:space="preserve"> are </w:t>
      </w:r>
      <w:r w:rsidR="004F3CC9" w:rsidRPr="00775E5A">
        <w:t>summarised</w:t>
      </w:r>
      <w:r w:rsidR="003C552C" w:rsidRPr="00775E5A">
        <w:t xml:space="preserve"> </w:t>
      </w:r>
      <w:r w:rsidR="004F3CC9" w:rsidRPr="00775E5A">
        <w:t>within</w:t>
      </w:r>
      <w:r w:rsidR="003C552C" w:rsidRPr="00775E5A">
        <w:t xml:space="preserve"> the evaluation of intervention development </w:t>
      </w:r>
      <w:r w:rsidR="004F3CC9" w:rsidRPr="00775E5A">
        <w:t xml:space="preserve">approaches </w:t>
      </w:r>
      <w:r w:rsidR="003C552C" w:rsidRPr="00775E5A">
        <w:t>and efficacy</w:t>
      </w:r>
      <w:r w:rsidR="004F3CC9" w:rsidRPr="00775E5A">
        <w:t xml:space="preserve"> </w:t>
      </w:r>
      <w:r w:rsidR="003C552C" w:rsidRPr="00775E5A">
        <w:t>(</w:t>
      </w:r>
      <w:r w:rsidR="00936880" w:rsidRPr="00775E5A">
        <w:t>tableS2</w:t>
      </w:r>
      <w:r w:rsidR="003C552C" w:rsidRPr="00775E5A">
        <w:t>).</w:t>
      </w:r>
      <w:r w:rsidR="00036E4A" w:rsidRPr="00775E5A">
        <w:t xml:space="preserve"> </w:t>
      </w:r>
      <w:r w:rsidRPr="00775E5A">
        <w:t>Only one</w:t>
      </w:r>
      <w:r w:rsidR="00592A07" w:rsidRPr="00775E5A">
        <w:t xml:space="preserve"> new intervention was identified </w:t>
      </w:r>
      <w:r w:rsidR="00592A07" w:rsidRPr="00775E5A">
        <w:fldChar w:fldCharType="begin">
          <w:fldData xml:space="preserve">PEVuZE5vdGU+PENpdGU+PEF1dGhvcj5DdW5uaW5naGFtPC9BdXRob3I+PFllYXI+MjAxODwvWWVh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</w:fldData>
        </w:fldChar>
      </w:r>
      <w:r w:rsidR="000E02BE" w:rsidRPr="00775E5A">
        <w:instrText xml:space="preserve"> ADDIN EN.CITE </w:instrText>
      </w:r>
      <w:r w:rsidR="000E02BE" w:rsidRPr="00775E5A">
        <w:fldChar w:fldCharType="begin">
          <w:fldData xml:space="preserve">PEVuZE5vdGU+PENpdGU+PEF1dGhvcj5DdW5uaW5naGFtPC9BdXRob3I+PFllYXI+MjAxODwvWWVh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</w:fldData>
        </w:fldChar>
      </w:r>
      <w:r w:rsidR="000E02BE" w:rsidRPr="00775E5A">
        <w:instrText xml:space="preserve"> ADDIN EN.CITE.DATA </w:instrText>
      </w:r>
      <w:r w:rsidR="000E02BE" w:rsidRPr="00775E5A">
        <w:fldChar w:fldCharType="end"/>
      </w:r>
      <w:r w:rsidR="00592A07" w:rsidRPr="00775E5A">
        <w:fldChar w:fldCharType="separate"/>
      </w:r>
      <w:r w:rsidR="00592A07" w:rsidRPr="00775E5A">
        <w:rPr>
          <w:noProof/>
        </w:rPr>
        <w:t>(Cunningham et al., 2018)</w:t>
      </w:r>
      <w:r w:rsidR="00592A07" w:rsidRPr="00775E5A">
        <w:fldChar w:fldCharType="end"/>
      </w:r>
      <w:r w:rsidR="00B437E5" w:rsidRPr="00775E5A">
        <w:t>, where 12 out of 13 interventions were identified in the previous version of the review</w:t>
      </w:r>
      <w:r w:rsidR="00592A07" w:rsidRPr="00775E5A">
        <w:t>.</w:t>
      </w:r>
      <w:r w:rsidRPr="00775E5A">
        <w:t xml:space="preserve"> </w:t>
      </w:r>
      <w:r w:rsidR="00C21368" w:rsidRPr="00775E5A">
        <w:t xml:space="preserve">A </w:t>
      </w:r>
      <w:r w:rsidR="00036E4A" w:rsidRPr="00775E5A">
        <w:t xml:space="preserve">PRISMA </w:t>
      </w:r>
      <w:r w:rsidR="008D1315" w:rsidRPr="00775E5A">
        <w:t xml:space="preserve">flow diagram of the updated review is provided in </w:t>
      </w:r>
      <w:r w:rsidR="001841D4">
        <w:t xml:space="preserve">Fig 1 </w:t>
      </w:r>
      <w:r w:rsidR="00BF78E2" w:rsidRPr="00775E5A">
        <w:fldChar w:fldCharType="begin"/>
      </w:r>
      <w:r w:rsidR="00A71374" w:rsidRPr="00775E5A">
        <w:instrText xml:space="preserve"> ADDIN EN.CITE &lt;EndNote&gt;&lt;Cite&gt;&lt;Author&gt;Stovold&lt;/Author&gt;&lt;Year&gt;2014&lt;/Year&gt;&lt;RecNum&gt;1553&lt;/RecNum&gt;&lt;DisplayText&gt;(Stovold et al., 2014)&lt;/DisplayText&gt;&lt;record&gt;&lt;rec-number&gt;1553&lt;/rec-number&gt;&lt;foreign-keys&gt;&lt;key app="EN" db-id="wtz2e9dsaat9e9edrwrvfaw70e5td5dx0vdw" timestamp="1605280646"&gt;1553&lt;/key&gt;&lt;/foreign-keys&gt;&lt;ref-type name="Journal Article"&gt;17&lt;/ref-type&gt;&lt;contributors&gt;&lt;authors&gt;&lt;author&gt;Stovold, Elizabeth&lt;/author&gt;&lt;author&gt;Beecher, Deirdre&lt;/author&gt;&lt;author&gt;Foxlee, Ruth&lt;/author&gt;&lt;author&gt;Noel-Storr, Anna&lt;/author&gt;&lt;/authors&gt;&lt;/contributors&gt;&lt;titles&gt;&lt;title&gt;Study flow diagrams in Cochrane systematic review updates: an adapted PRISMA flow diagram&lt;/title&gt;&lt;secondary-title&gt;Systematic Reviews&lt;/secondary-title&gt;&lt;/titles&gt;&lt;periodical&gt;&lt;full-title&gt;Systematic Reviews&lt;/full-title&gt;&lt;/periodical&gt;&lt;pages&gt;54&lt;/pages&gt;&lt;volume&gt;3&lt;/volume&gt;&lt;number&gt;1&lt;/number&gt;&lt;dates&gt;&lt;year&gt;2014&lt;/year&gt;&lt;pub-dates&gt;&lt;date&gt;2014/05/29&lt;/date&gt;&lt;/pub-dates&gt;&lt;/dates&gt;&lt;isbn&gt;2046-4053&lt;/isbn&gt;&lt;urls&gt;&lt;related-urls&gt;&lt;url&gt;https://doi.org/10.1186/2046-4053-3-54&lt;/url&gt;&lt;/related-urls&gt;&lt;/urls&gt;&lt;electronic-resource-num&gt;10.1186/2046-4053-3-54&lt;/electronic-resource-num&gt;&lt;/record&gt;&lt;/Cite&gt;&lt;/EndNote&gt;</w:instrText>
      </w:r>
      <w:r w:rsidR="00BF78E2" w:rsidRPr="00775E5A">
        <w:fldChar w:fldCharType="separate"/>
      </w:r>
      <w:r w:rsidR="00A71374" w:rsidRPr="00775E5A">
        <w:rPr>
          <w:noProof/>
        </w:rPr>
        <w:t>(Stovold et al., 2014)</w:t>
      </w:r>
      <w:r w:rsidR="00BF78E2" w:rsidRPr="00775E5A">
        <w:fldChar w:fldCharType="end"/>
      </w:r>
      <w:r w:rsidR="008D1315" w:rsidRPr="00775E5A">
        <w:t>.</w:t>
      </w:r>
    </w:p>
    <w:p w14:paraId="0CF69834" w14:textId="0B02A5E2" w:rsidR="00C00492" w:rsidRPr="00775E5A" w:rsidRDefault="00C00492" w:rsidP="005E2D79">
      <w:r w:rsidRPr="00775E5A">
        <w:t>[INSERT FIGURE 1.]</w:t>
      </w:r>
    </w:p>
    <w:p w14:paraId="13D6EA80" w14:textId="2D781C1A" w:rsidR="007715CC" w:rsidRPr="00775E5A" w:rsidRDefault="007715CC" w:rsidP="00E12495">
      <w:pPr>
        <w:pStyle w:val="Heading1"/>
        <w:rPr>
          <w:color w:val="auto"/>
        </w:rPr>
      </w:pPr>
      <w:r w:rsidRPr="00775E5A">
        <w:rPr>
          <w:color w:val="auto"/>
        </w:rPr>
        <w:t>Summary of identified interventions</w:t>
      </w:r>
    </w:p>
    <w:p w14:paraId="49F7CE3B" w14:textId="21BBE476" w:rsidR="008D7FC7" w:rsidRPr="00775E5A" w:rsidRDefault="00A5220B" w:rsidP="008D7FC7">
      <w:r w:rsidRPr="00775E5A">
        <w:t>Thirteen</w:t>
      </w:r>
      <w:r w:rsidR="00166FE7" w:rsidRPr="00775E5A">
        <w:t xml:space="preserve"> unique</w:t>
      </w:r>
      <w:r w:rsidR="007715CC" w:rsidRPr="00775E5A">
        <w:t xml:space="preserve"> </w:t>
      </w:r>
      <w:r w:rsidR="00C7180A" w:rsidRPr="00775E5A">
        <w:t>interventions</w:t>
      </w:r>
      <w:r w:rsidR="007715CC" w:rsidRPr="00775E5A">
        <w:t xml:space="preserve"> met the eligibility criteria for this content analysis. </w:t>
      </w:r>
      <w:r w:rsidR="008D7FC7" w:rsidRPr="00775E5A">
        <w:t>The content of each of the interventions, including the number of modules, the structure of the intervention, overall duration, appearance, and mode of delivery, including human support offered (if any) is outlined in tableS1. The primary study reference for the intervention description and hyperlink to the study is also included, where available.</w:t>
      </w:r>
    </w:p>
    <w:p w14:paraId="36EEFAFB" w14:textId="73B17155" w:rsidR="007715CC" w:rsidRPr="00775E5A" w:rsidRDefault="009A4267" w:rsidP="00E12495">
      <w:r w:rsidRPr="00775E5A">
        <w:t>Four</w:t>
      </w:r>
      <w:r w:rsidR="007715CC" w:rsidRPr="00775E5A">
        <w:t xml:space="preserve"> of the interventions found were </w:t>
      </w:r>
      <w:r w:rsidR="00DC004F" w:rsidRPr="00775E5A">
        <w:t xml:space="preserve">developed in the </w:t>
      </w:r>
      <w:r w:rsidR="007715CC" w:rsidRPr="00775E5A">
        <w:t xml:space="preserve">United States </w:t>
      </w:r>
      <w:r w:rsidR="007715CC" w:rsidRPr="00775E5A">
        <w:fldChar w:fldCharType="begin">
          <w:fldData xml:space="preserve">PEVuZE5vdGU+PENpdGU+PEF1dGhvcj5QYWxlcm1vPC9BdXRob3I+PFllYXI+MjAxNjwvWWVhcj48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</w:fldData>
        </w:fldChar>
      </w:r>
      <w:r w:rsidR="000E02BE" w:rsidRPr="00775E5A">
        <w:instrText xml:space="preserve"> ADDIN EN.CITE </w:instrText>
      </w:r>
      <w:r w:rsidR="000E02BE" w:rsidRPr="00775E5A">
        <w:fldChar w:fldCharType="begin">
          <w:fldData xml:space="preserve">PEVuZE5vdGU+PENpdGU+PEF1dGhvcj5QYWxlcm1vPC9BdXRob3I+PFllYXI+MjAxNjwvWWVhcj48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</w:fldData>
        </w:fldChar>
      </w:r>
      <w:r w:rsidR="000E02BE" w:rsidRPr="00775E5A">
        <w:instrText xml:space="preserve"> ADDIN EN.CITE.DATA </w:instrText>
      </w:r>
      <w:r w:rsidR="000E02BE" w:rsidRPr="00775E5A">
        <w:fldChar w:fldCharType="end"/>
      </w:r>
      <w:r w:rsidR="007715CC" w:rsidRPr="00775E5A">
        <w:fldChar w:fldCharType="separate"/>
      </w:r>
      <w:r w:rsidR="00A71374" w:rsidRPr="00775E5A">
        <w:rPr>
          <w:noProof/>
        </w:rPr>
        <w:t>(Palermo et al., 2016; Cunningham et al., 2018; Donovan et al., 2013; McCormick et al., 2010)</w:t>
      </w:r>
      <w:r w:rsidR="007715CC" w:rsidRPr="00775E5A">
        <w:fldChar w:fldCharType="end"/>
      </w:r>
      <w:r w:rsidRPr="00775E5A">
        <w:t xml:space="preserve">. Two interventions were from </w:t>
      </w:r>
      <w:r w:rsidR="007715CC" w:rsidRPr="00775E5A">
        <w:t xml:space="preserve">Canada </w:t>
      </w:r>
      <w:r w:rsidR="007715CC" w:rsidRPr="00775E5A">
        <w:fldChar w:fldCharType="begin">
          <w:fldData xml:space="preserve">PEVuZE5vdGU+PENpdGU+PEF1dGhvcj5TdGluc29uPC9BdXRob3I+PFllYXI+MjAxMDwvWWVhcj48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</w:fldData>
        </w:fldChar>
      </w:r>
      <w:r w:rsidR="00367FEA" w:rsidRPr="00775E5A">
        <w:instrText xml:space="preserve"> ADDIN EN.CITE </w:instrText>
      </w:r>
      <w:r w:rsidR="00367FEA" w:rsidRPr="00775E5A">
        <w:fldChar w:fldCharType="begin">
          <w:fldData xml:space="preserve">PEVuZE5vdGU+PENpdGU+PEF1dGhvcj5TdGluc29uPC9BdXRob3I+PFllYXI+MjAxMDwvWWVhcj48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</w:fldData>
        </w:fldChar>
      </w:r>
      <w:r w:rsidR="00367FEA" w:rsidRPr="00775E5A">
        <w:instrText xml:space="preserve"> ADDIN EN.CITE.DATA </w:instrText>
      </w:r>
      <w:r w:rsidR="00367FEA" w:rsidRPr="00775E5A">
        <w:fldChar w:fldCharType="end"/>
      </w:r>
      <w:r w:rsidR="007715CC" w:rsidRPr="00775E5A">
        <w:fldChar w:fldCharType="separate"/>
      </w:r>
      <w:r w:rsidR="000C1999" w:rsidRPr="00775E5A">
        <w:rPr>
          <w:noProof/>
        </w:rPr>
        <w:t>(Stinson et al., 2010b; Stinson et al., 2014)</w:t>
      </w:r>
      <w:r w:rsidR="007715CC" w:rsidRPr="00775E5A">
        <w:fldChar w:fldCharType="end"/>
      </w:r>
      <w:r w:rsidR="007715CC" w:rsidRPr="00775E5A">
        <w:t xml:space="preserve">. Two were </w:t>
      </w:r>
      <w:r w:rsidR="00514E18" w:rsidRPr="00775E5A">
        <w:t xml:space="preserve">from Sweden </w:t>
      </w:r>
      <w:r w:rsidR="007715CC" w:rsidRPr="00775E5A">
        <w:fldChar w:fldCharType="begin">
          <w:fldData xml:space="preserve">PEVuZE5vdGU+PENpdGU+PEF1dGhvcj5MYWxvdW5pPC9BdXRob3I+PFllYXI+MjAxNzwvWWVhcj48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</w:fldData>
        </w:fldChar>
      </w:r>
      <w:r w:rsidR="00A71374" w:rsidRPr="00775E5A">
        <w:instrText xml:space="preserve"> ADDIN EN.CITE </w:instrText>
      </w:r>
      <w:r w:rsidR="00A71374" w:rsidRPr="00775E5A">
        <w:fldChar w:fldCharType="begin">
          <w:fldData xml:space="preserve">PEVuZE5vdGU+PENpdGU+PEF1dGhvcj5MYWxvdW5pPC9BdXRob3I+PFllYXI+MjAxNzwvWWVhcj48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</w:fldData>
        </w:fldChar>
      </w:r>
      <w:r w:rsidR="00A71374" w:rsidRPr="00775E5A">
        <w:instrText xml:space="preserve"> ADDIN EN.CITE.DATA </w:instrText>
      </w:r>
      <w:r w:rsidR="00A71374" w:rsidRPr="00775E5A">
        <w:fldChar w:fldCharType="end"/>
      </w:r>
      <w:r w:rsidR="007715CC" w:rsidRPr="00775E5A">
        <w:fldChar w:fldCharType="separate"/>
      </w:r>
      <w:r w:rsidR="00A71374" w:rsidRPr="00775E5A">
        <w:rPr>
          <w:noProof/>
        </w:rPr>
        <w:t>(Lalouni et al., 2017; Flink et al., 2016)</w:t>
      </w:r>
      <w:r w:rsidR="007715CC" w:rsidRPr="00775E5A">
        <w:fldChar w:fldCharType="end"/>
      </w:r>
      <w:r w:rsidR="007715CC" w:rsidRPr="00775E5A">
        <w:t xml:space="preserve">, and two were from The Netherlands </w:t>
      </w:r>
      <w:r w:rsidR="007715CC" w:rsidRPr="00775E5A">
        <w:fldChar w:fldCharType="begin">
          <w:fldData xml:space="preserve">PEVuZE5vdGU+PENpdGU+PEF1dGhvcj5Wb2VybWFuPC9BdXRob3I+PFllYXI+MjAxNTwvWWVhcj48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</w:fldData>
        </w:fldChar>
      </w:r>
      <w:r w:rsidR="000C1999" w:rsidRPr="00775E5A">
        <w:instrText xml:space="preserve"> ADDIN EN.CITE </w:instrText>
      </w:r>
      <w:r w:rsidR="000C1999" w:rsidRPr="00775E5A">
        <w:fldChar w:fldCharType="begin">
          <w:fldData xml:space="preserve">PEVuZE5vdGU+PENpdGU+PEF1dGhvcj5Wb2VybWFuPC9BdXRob3I+PFllYXI+MjAxNTwvWWVhcj48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</w:fldData>
        </w:fldChar>
      </w:r>
      <w:r w:rsidR="000C1999" w:rsidRPr="00775E5A">
        <w:instrText xml:space="preserve"> ADDIN EN.CITE.DATA </w:instrText>
      </w:r>
      <w:r w:rsidR="000C1999" w:rsidRPr="00775E5A">
        <w:fldChar w:fldCharType="end"/>
      </w:r>
      <w:r w:rsidR="007715CC" w:rsidRPr="00775E5A">
        <w:fldChar w:fldCharType="separate"/>
      </w:r>
      <w:r w:rsidR="000C1999" w:rsidRPr="00775E5A">
        <w:rPr>
          <w:noProof/>
        </w:rPr>
        <w:t>(Voerman et al., 2015; Armbrust et al., 2015)</w:t>
      </w:r>
      <w:r w:rsidR="007715CC" w:rsidRPr="00775E5A">
        <w:fldChar w:fldCharType="end"/>
      </w:r>
      <w:r w:rsidR="007715CC" w:rsidRPr="00775E5A">
        <w:t xml:space="preserve">. The remaining interventions were developed in Spain </w:t>
      </w:r>
      <w:r w:rsidR="007715CC" w:rsidRPr="00775E5A">
        <w:fldChar w:fldCharType="begin">
          <w:fldData xml:space="preserve">PEVuZE5vdGU+PENpdGU+PEF1dGhvcj5OaWV0bzwvQXV0aG9yPjxZZWFyPjIwMTU8L1llYXI+PFJl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</w:fldData>
        </w:fldChar>
      </w:r>
      <w:r w:rsidR="000C1999" w:rsidRPr="00775E5A">
        <w:instrText xml:space="preserve"> ADDIN EN.CITE </w:instrText>
      </w:r>
      <w:r w:rsidR="000C1999" w:rsidRPr="00775E5A">
        <w:fldChar w:fldCharType="begin">
          <w:fldData xml:space="preserve">PEVuZE5vdGU+PENpdGU+PEF1dGhvcj5OaWV0bzwvQXV0aG9yPjxZZWFyPjIwMTU8L1llYXI+PFJl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</w:fldData>
        </w:fldChar>
      </w:r>
      <w:r w:rsidR="000C1999" w:rsidRPr="00775E5A">
        <w:instrText xml:space="preserve"> ADDIN EN.CITE.DATA </w:instrText>
      </w:r>
      <w:r w:rsidR="000C1999" w:rsidRPr="00775E5A">
        <w:fldChar w:fldCharType="end"/>
      </w:r>
      <w:r w:rsidR="007715CC" w:rsidRPr="00775E5A">
        <w:fldChar w:fldCharType="separate"/>
      </w:r>
      <w:r w:rsidR="000C1999" w:rsidRPr="00775E5A">
        <w:rPr>
          <w:noProof/>
        </w:rPr>
        <w:t>(Nieto et al., 2015)</w:t>
      </w:r>
      <w:r w:rsidR="007715CC" w:rsidRPr="00775E5A">
        <w:fldChar w:fldCharType="end"/>
      </w:r>
      <w:r w:rsidR="007715CC" w:rsidRPr="00775E5A">
        <w:t xml:space="preserve">, Germany </w:t>
      </w:r>
      <w:r w:rsidR="007715CC" w:rsidRPr="00775E5A">
        <w:fldChar w:fldCharType="begin"/>
      </w:r>
      <w:r w:rsidR="009B5C31" w:rsidRPr="00775E5A">
        <w:instrText xml:space="preserve"> ADDIN EN.CITE &lt;EndNote&gt;&lt;Cite&gt;&lt;Author&gt;Trautmann&lt;/Author&gt;&lt;Year&gt;2010&lt;/Year&gt;&lt;RecNum&gt;1078&lt;/RecNum&gt;&lt;DisplayText&gt;(Trautmann &amp;amp; Kröner-Herwig, 2010)&lt;/DisplayText&gt;&lt;record&gt;&lt;rec-number&gt;1078&lt;/rec-number&gt;&lt;foreign-keys&gt;&lt;key app="EN" db-id="wtz2e9dsaat9e9edrwrvfaw70e5td5dx0vdw" timestamp="1533638762"&gt;1078&lt;/key&gt;&lt;/foreign-keys&gt;&lt;ref-type name="Journal Article"&gt;17&lt;/ref-type&gt;&lt;contributors&gt;&lt;authors&gt;&lt;author&gt;Trautmann, E.&lt;/author&gt;&lt;author&gt;Kröner-Herwig, B.&lt;/author&gt;&lt;/authors&gt;&lt;/contributors&gt;&lt;titles&gt;&lt;title&gt;A randomized controlled trial of Internet-based self-help training for recurrent headache in childhood and adolescence&lt;/title&gt;&lt;secondary-title&gt;Behaviour Research and Therapy&lt;/secondary-title&gt;&lt;/titles&gt;&lt;periodical&gt;&lt;full-title&gt;Behaviour Research and Therapy&lt;/full-title&gt;&lt;/periodical&gt;&lt;pages&gt;28-37&lt;/pages&gt;&lt;volume&gt;48&lt;/volume&gt;&lt;number&gt;1&lt;/number&gt;&lt;keywords&gt;&lt;keyword&gt;Child/adolescent&lt;/keyword&gt;&lt;keyword&gt;Recurrent headache&lt;/keyword&gt;&lt;keyword&gt;Internet-based&lt;/keyword&gt;&lt;keyword&gt;Self-help&lt;/keyword&gt;&lt;/keywords&gt;&lt;dates&gt;&lt;year&gt;2010&lt;/year&gt;&lt;pub-dates&gt;&lt;date&gt;2010/01/01/&lt;/date&gt;&lt;/pub-dates&gt;&lt;/dates&gt;&lt;isbn&gt;0005-7967&lt;/isbn&gt;&lt;urls&gt;&lt;related-urls&gt;&lt;url&gt;http://www.sciencedirect.com/science/article/pii/S0005796709002186&lt;/url&gt;&lt;url&gt;https://ac.els-cdn.com/S0005796709002186/1-s2.0-S0005796709002186-main.pdf?_tid=a460a0a0-cd61-4020-a3f5-37d0b8c42053&amp;amp;acdnat=1552411322_dac829cc44119fe8483ab84cc5f9067d&lt;/url&gt;&lt;/related-urls&gt;&lt;/urls&gt;&lt;electronic-resource-num&gt;https://doi.org/10.1016/j.brat.2009.09.004&lt;/electronic-resource-num&gt;&lt;/record&gt;&lt;/Cite&gt;&lt;/EndNote&gt;</w:instrText>
      </w:r>
      <w:r w:rsidR="007715CC" w:rsidRPr="00775E5A">
        <w:fldChar w:fldCharType="separate"/>
      </w:r>
      <w:r w:rsidR="009B5C31" w:rsidRPr="00775E5A">
        <w:rPr>
          <w:noProof/>
        </w:rPr>
        <w:t>(Trautmann &amp; Kröner-Herwig, 2010)</w:t>
      </w:r>
      <w:r w:rsidR="007715CC" w:rsidRPr="00775E5A">
        <w:fldChar w:fldCharType="end"/>
      </w:r>
      <w:r w:rsidR="007715CC" w:rsidRPr="00775E5A">
        <w:t xml:space="preserve">, and Taiwan </w:t>
      </w:r>
      <w:r w:rsidR="007715CC" w:rsidRPr="00775E5A">
        <w:fldChar w:fldCharType="begin"/>
      </w:r>
      <w:r w:rsidR="00A71374" w:rsidRPr="00775E5A">
        <w:instrText xml:space="preserve"> ADDIN EN.CITE &lt;EndNote&gt;&lt;Cite&gt;&lt;Author&gt;Yeh&lt;/Author&gt;&lt;Year&gt;2013&lt;/Year&gt;&lt;RecNum&gt;1210&lt;/RecNum&gt;&lt;DisplayText&gt;(Yeh et al., 2013)&lt;/DisplayText&gt;&lt;record&gt;&lt;rec-number&gt;1210&lt;/rec-number&gt;&lt;foreign-keys&gt;&lt;key app="EN" db-id="wtz2e9dsaat9e9edrwrvfaw70e5td5dx0vdw" timestamp="1552408383"&gt;1210&lt;/key&gt;&lt;/foreign-keys&gt;&lt;ref-type name="Journal Article"&gt;17&lt;/ref-type&gt;&lt;contributors&gt;&lt;authors&gt;&lt;author&gt;Yeh, M. L.&lt;/author&gt;&lt;author&gt;Hung, Y. L.&lt;/author&gt;&lt;author&gt;Chen, H. H.&lt;/author&gt;&lt;author&gt;Lin, J. G.&lt;/author&gt;&lt;author&gt;Wang, Y. J.&lt;/author&gt;&lt;/authors&gt;&lt;/contributors&gt;&lt;auth-address&gt;School of Nursing, National Taipei University of Nursing and Health Sciences, Taipei 112, Taiwan.&lt;/auth-address&gt;&lt;titles&gt;&lt;title&gt;Auricular acupressure combined with an internet-based intervention or alone for primary dysmenorrhea: a control study&lt;/title&gt;&lt;secondary-title&gt;Evid Based Complement Alternat Med&lt;/secondary-title&gt;&lt;/titles&gt;&lt;periodical&gt;&lt;full-title&gt;Evid Based Complement Alternat Med&lt;/full-title&gt;&lt;/periodical&gt;&lt;pages&gt;316212&lt;/pages&gt;&lt;volume&gt;2013&lt;/volume&gt;&lt;edition&gt;2013/05/09&lt;/edition&gt;&lt;dates&gt;&lt;year&gt;2013&lt;/year&gt;&lt;/dates&gt;&lt;isbn&gt;1741-427X (Print)&amp;#xD;1741-427X (Linking)&lt;/isbn&gt;&lt;accession-num&gt;23653661&lt;/accession-num&gt;&lt;urls&gt;&lt;related-urls&gt;&lt;url&gt;https://www.ncbi.nlm.nih.gov/pubmed/23653661&lt;/url&gt;&lt;/related-urls&gt;&lt;/urls&gt;&lt;custom2&gt;PMC3638620&lt;/custom2&gt;&lt;electronic-resource-num&gt;10.1155/2013/316212&lt;/electronic-resource-num&gt;&lt;/record&gt;&lt;/Cite&gt;&lt;/EndNote&gt;</w:instrText>
      </w:r>
      <w:r w:rsidR="007715CC" w:rsidRPr="00775E5A">
        <w:fldChar w:fldCharType="separate"/>
      </w:r>
      <w:r w:rsidR="00A71374" w:rsidRPr="00775E5A">
        <w:rPr>
          <w:noProof/>
        </w:rPr>
        <w:t>(Yeh et al., 2013)</w:t>
      </w:r>
      <w:r w:rsidR="007715CC" w:rsidRPr="00775E5A">
        <w:fldChar w:fldCharType="end"/>
      </w:r>
      <w:r w:rsidR="007715CC" w:rsidRPr="00775E5A">
        <w:t>.</w:t>
      </w:r>
    </w:p>
    <w:p w14:paraId="091F37CB" w14:textId="548E878B" w:rsidR="007715CC" w:rsidRPr="00775E5A" w:rsidRDefault="007715CC" w:rsidP="00E12495">
      <w:r w:rsidRPr="00775E5A">
        <w:t xml:space="preserve">A variety of </w:t>
      </w:r>
      <w:r w:rsidR="00F17C06" w:rsidRPr="00775E5A">
        <w:t>chronic pain</w:t>
      </w:r>
      <w:r w:rsidRPr="00775E5A">
        <w:t xml:space="preserve"> conditions were addressed in these interventions</w:t>
      </w:r>
      <w:r w:rsidR="0011226C" w:rsidRPr="00775E5A">
        <w:t xml:space="preserve">; mixed </w:t>
      </w:r>
      <w:r w:rsidR="00F17C06" w:rsidRPr="00775E5A">
        <w:t>chronic pain</w:t>
      </w:r>
      <w:r w:rsidR="0011226C" w:rsidRPr="00775E5A">
        <w:t xml:space="preserve"> was addressed by four</w:t>
      </w:r>
      <w:r w:rsidRPr="00775E5A">
        <w:t xml:space="preserve"> interventions </w:t>
      </w:r>
      <w:r w:rsidRPr="00775E5A">
        <w:fldChar w:fldCharType="begin">
          <w:fldData xml:space="preserve">PEVuZE5vdGU+PENpdGU+PEF1dGhvcj5Wb2VybWFuPC9BdXRob3I+PFllYXI+MjAxNTwvWWVhcj48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</w:fldData>
        </w:fldChar>
      </w:r>
      <w:r w:rsidR="00367FEA" w:rsidRPr="00775E5A">
        <w:instrText xml:space="preserve"> ADDIN EN.CITE </w:instrText>
      </w:r>
      <w:r w:rsidR="00367FEA" w:rsidRPr="00775E5A">
        <w:fldChar w:fldCharType="begin">
          <w:fldData xml:space="preserve">PEVuZE5vdGU+PENpdGU+PEF1dGhvcj5Wb2VybWFuPC9BdXRob3I+PFllYXI+MjAxNTwvWWVhcj48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</w:fldData>
        </w:fldChar>
      </w:r>
      <w:r w:rsidR="00367FEA" w:rsidRPr="00775E5A">
        <w:instrText xml:space="preserve"> ADDIN EN.CITE.DATA </w:instrText>
      </w:r>
      <w:r w:rsidR="00367FEA" w:rsidRPr="00775E5A">
        <w:fldChar w:fldCharType="end"/>
      </w:r>
      <w:r w:rsidRPr="00775E5A">
        <w:fldChar w:fldCharType="separate"/>
      </w:r>
      <w:r w:rsidR="000C1999" w:rsidRPr="00775E5A">
        <w:rPr>
          <w:noProof/>
        </w:rPr>
        <w:t>(Voerman et al., 2015; Flink et al., 2016; Stinson et al., 2014; Palermo et al., 2016)</w:t>
      </w:r>
      <w:r w:rsidRPr="00775E5A">
        <w:fldChar w:fldCharType="end"/>
      </w:r>
      <w:r w:rsidRPr="00775E5A">
        <w:t xml:space="preserve">. One intervention was aimed at recurrent headache </w:t>
      </w:r>
      <w:r w:rsidRPr="00775E5A">
        <w:fldChar w:fldCharType="begin"/>
      </w:r>
      <w:r w:rsidR="009B5C31" w:rsidRPr="00775E5A">
        <w:instrText xml:space="preserve"> ADDIN EN.CITE &lt;EndNote&gt;&lt;Cite&gt;&lt;Author&gt;Trautmann&lt;/Author&gt;&lt;Year&gt;2010&lt;/Year&gt;&lt;RecNum&gt;1078&lt;/RecNum&gt;&lt;DisplayText&gt;(Trautmann &amp;amp; Kröner-Herwig, 2010)&lt;/DisplayText&gt;&lt;record&gt;&lt;rec-number&gt;1078&lt;/rec-number&gt;&lt;foreign-keys&gt;&lt;key app="EN" db-id="wtz2e9dsaat9e9edrwrvfaw70e5td5dx0vdw" timestamp="1533638762"&gt;1078&lt;/key&gt;&lt;/foreign-keys&gt;&lt;ref-type name="Journal Article"&gt;17&lt;/ref-type&gt;&lt;contributors&gt;&lt;authors&gt;&lt;author&gt;Trautmann, E.&lt;/author&gt;&lt;author&gt;Kröner-Herwig, B.&lt;/author&gt;&lt;/authors&gt;&lt;/contributors&gt;&lt;titles&gt;&lt;title&gt;A randomized controlled trial of Internet-based self-help training for recurrent headache in childhood and adolescence&lt;/title&gt;&lt;secondary-title&gt;Behaviour Research and Therapy&lt;/secondary-title&gt;&lt;/titles&gt;&lt;periodical&gt;&lt;full-title&gt;Behaviour Research and Therapy&lt;/full-title&gt;&lt;/periodical&gt;&lt;pages&gt;28-37&lt;/pages&gt;&lt;volume&gt;48&lt;/volume&gt;&lt;number&gt;1&lt;/number&gt;&lt;keywords&gt;&lt;keyword&gt;Child/adolescent&lt;/keyword&gt;&lt;keyword&gt;Recurrent headache&lt;/keyword&gt;&lt;keyword&gt;Internet-based&lt;/keyword&gt;&lt;keyword&gt;Self-help&lt;/keyword&gt;&lt;/keywords&gt;&lt;dates&gt;&lt;year&gt;2010&lt;/year&gt;&lt;pub-dates&gt;&lt;date&gt;2010/01/01/&lt;/date&gt;&lt;/pub-dates&gt;&lt;/dates&gt;&lt;isbn&gt;0005-7967&lt;/isbn&gt;&lt;urls&gt;&lt;related-urls&gt;&lt;url&gt;http://www.sciencedirect.com/science/article/pii/S0005796709002186&lt;/url&gt;&lt;url&gt;https://ac.els-cdn.com/S0005796709002186/1-s2.0-S0005796709002186-main.pdf?_tid=a460a0a0-cd61-4020-a3f5-37d0b8c42053&amp;amp;acdnat=1552411322_dac829cc44119fe8483ab84cc5f9067d&lt;/url&gt;&lt;/related-urls&gt;&lt;/urls&gt;&lt;electronic-resource-num&gt;https://doi.org/10.1016/j.brat.2009.09.004&lt;/electronic-resource-num&gt;&lt;/record&gt;&lt;/Cite&gt;&lt;/EndNote&gt;</w:instrText>
      </w:r>
      <w:r w:rsidRPr="00775E5A">
        <w:fldChar w:fldCharType="separate"/>
      </w:r>
      <w:r w:rsidR="009B5C31" w:rsidRPr="00775E5A">
        <w:rPr>
          <w:noProof/>
        </w:rPr>
        <w:t>(Trautmann &amp; Kröner-Herwig, 2010)</w:t>
      </w:r>
      <w:r w:rsidRPr="00775E5A">
        <w:fldChar w:fldCharType="end"/>
      </w:r>
      <w:r w:rsidRPr="00775E5A">
        <w:t xml:space="preserve">, and one at migraines </w:t>
      </w:r>
      <w:r w:rsidRPr="00775E5A">
        <w:fldChar w:fldCharType="begin"/>
      </w:r>
      <w:r w:rsidR="000C1999" w:rsidRPr="00775E5A">
        <w:instrText xml:space="preserve"> ADDIN EN.CITE &lt;EndNote&gt;&lt;Cite&gt;&lt;Author&gt;Donovan&lt;/Author&gt;&lt;Year&gt;2013&lt;/Year&gt;&lt;RecNum&gt;1211&lt;/RecNum&gt;&lt;DisplayText&gt;(Donovan et al., 2013)&lt;/DisplayText&gt;&lt;record&gt;&lt;rec-number&gt;1211&lt;/rec-number&gt;&lt;foreign-keys&gt;&lt;key app="EN" db-id="wtz2e9dsaat9e9edrwrvfaw70e5td5dx0vdw" timestamp="1552408540"&gt;1211&lt;/key&gt;&lt;/foreign-keys&gt;&lt;ref-type name="Journal Article"&gt;17&lt;/ref-type&gt;&lt;contributors&gt;&lt;authors&gt;&lt;author&gt;Donovan, Elizabeth&lt;/author&gt;&lt;author&gt;Mehringer, Stacey&lt;/author&gt;&lt;author&gt;Zeltzer, Lonnie K.&lt;/author&gt;&lt;/authors&gt;&lt;/contributors&gt;&lt;titles&gt;&lt;title&gt;Assessing the Feasibility of a Web-Based Self-Management Program for Adolescents With Migraines and Their Caregivers&lt;/title&gt;&lt;secondary-title&gt;Clinical Pediatrics&lt;/secondary-title&gt;&lt;/titles&gt;&lt;periodical&gt;&lt;full-title&gt;Clin Pediatr (Phila)&lt;/full-title&gt;&lt;abbr-1&gt;Clinical pediatrics&lt;/abbr-1&gt;&lt;/periodical&gt;&lt;pages&gt;667-670&lt;/pages&gt;&lt;volume&gt;52&lt;/volume&gt;&lt;number&gt;7&lt;/number&gt;&lt;dates&gt;&lt;year&gt;2013&lt;/year&gt;&lt;/dates&gt;&lt;accession-num&gt;22615486&lt;/accession-num&gt;&lt;urls&gt;&lt;related-urls&gt;&lt;url&gt;https://journals.sagepub.com/doi/abs/10.1177/0009922812447679&lt;/url&gt;&lt;/related-urls&gt;&lt;/urls&gt;&lt;electronic-resource-num&gt;10.1177/0009922812447679&lt;/electronic-resource-num&gt;&lt;/record&gt;&lt;/Cite&gt;&lt;/EndNote&gt;</w:instrText>
      </w:r>
      <w:r w:rsidRPr="00775E5A">
        <w:fldChar w:fldCharType="separate"/>
      </w:r>
      <w:r w:rsidR="000C1999" w:rsidRPr="00775E5A">
        <w:rPr>
          <w:noProof/>
        </w:rPr>
        <w:t>(Donovan et al., 2013)</w:t>
      </w:r>
      <w:r w:rsidRPr="00775E5A">
        <w:fldChar w:fldCharType="end"/>
      </w:r>
      <w:r w:rsidRPr="00775E5A">
        <w:t xml:space="preserve">. Two interventions focused on juvenile idiopathic arthritis (JIA) </w:t>
      </w:r>
      <w:r w:rsidRPr="00775E5A">
        <w:fldChar w:fldCharType="begin">
          <w:fldData xml:space="preserve">PEVuZE5vdGU+PENpdGU+PEF1dGhvcj5TdGluc29uPC9BdXRob3I+PFllYXI+MjAxMDwvWWVhcj48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</w:fldData>
        </w:fldChar>
      </w:r>
      <w:r w:rsidR="00367FEA" w:rsidRPr="00775E5A">
        <w:instrText xml:space="preserve"> ADDIN EN.CITE </w:instrText>
      </w:r>
      <w:r w:rsidR="00367FEA" w:rsidRPr="00775E5A">
        <w:fldChar w:fldCharType="begin">
          <w:fldData xml:space="preserve">PEVuZE5vdGU+PENpdGU+PEF1dGhvcj5TdGluc29uPC9BdXRob3I+PFllYXI+MjAxMDwvWWVhcj48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</w:fldData>
        </w:fldChar>
      </w:r>
      <w:r w:rsidR="00367FEA" w:rsidRPr="00775E5A">
        <w:instrText xml:space="preserve"> ADDIN EN.CITE.DATA </w:instrText>
      </w:r>
      <w:r w:rsidR="00367FEA" w:rsidRPr="00775E5A">
        <w:fldChar w:fldCharType="end"/>
      </w:r>
      <w:r w:rsidRPr="00775E5A">
        <w:fldChar w:fldCharType="separate"/>
      </w:r>
      <w:r w:rsidR="000C1999" w:rsidRPr="00775E5A">
        <w:rPr>
          <w:noProof/>
        </w:rPr>
        <w:t>(Stinson et al., 2010b; Armbrust et al., 2015)</w:t>
      </w:r>
      <w:r w:rsidRPr="00775E5A">
        <w:fldChar w:fldCharType="end"/>
      </w:r>
      <w:r w:rsidRPr="00775E5A">
        <w:t xml:space="preserve">. Two interventions addressed functional abdominal pain </w:t>
      </w:r>
      <w:r w:rsidRPr="00775E5A">
        <w:fldChar w:fldCharType="begin">
          <w:fldData xml:space="preserve">PEVuZE5vdGU+PENpdGU+PEF1dGhvcj5DdW5uaW5naGFtPC9BdXRob3I+PFllYXI+MjAxODwvWWVh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</w:fldData>
        </w:fldChar>
      </w:r>
      <w:r w:rsidR="000E02BE" w:rsidRPr="00775E5A">
        <w:instrText xml:space="preserve"> ADDIN EN.CITE </w:instrText>
      </w:r>
      <w:r w:rsidR="000E02BE" w:rsidRPr="00775E5A">
        <w:fldChar w:fldCharType="begin">
          <w:fldData xml:space="preserve">PEVuZE5vdGU+PENpdGU+PEF1dGhvcj5DdW5uaW5naGFtPC9BdXRob3I+PFllYXI+MjAxODwvWWVh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</w:fldData>
        </w:fldChar>
      </w:r>
      <w:r w:rsidR="000E02BE" w:rsidRPr="00775E5A">
        <w:instrText xml:space="preserve"> ADDIN EN.CITE.DATA </w:instrText>
      </w:r>
      <w:r w:rsidR="000E02BE" w:rsidRPr="00775E5A">
        <w:fldChar w:fldCharType="end"/>
      </w:r>
      <w:r w:rsidRPr="00775E5A">
        <w:fldChar w:fldCharType="separate"/>
      </w:r>
      <w:r w:rsidR="000C1999" w:rsidRPr="00775E5A">
        <w:rPr>
          <w:noProof/>
        </w:rPr>
        <w:t>(Cunningham et al., 2018; Nieto et al., 2015)</w:t>
      </w:r>
      <w:r w:rsidRPr="00775E5A">
        <w:fldChar w:fldCharType="end"/>
      </w:r>
      <w:r w:rsidRPr="00775E5A">
        <w:t xml:space="preserve">, one targeted pain associated with gastrointestinal disorders </w:t>
      </w:r>
      <w:r w:rsidRPr="00775E5A">
        <w:fldChar w:fldCharType="begin"/>
      </w:r>
      <w:r w:rsidR="000C1999" w:rsidRPr="00775E5A">
        <w:instrText xml:space="preserve"> ADDIN EN.CITE &lt;EndNote&gt;&lt;Cite&gt;&lt;Author&gt;Lalouni&lt;/Author&gt;&lt;Year&gt;2017&lt;/Year&gt;&lt;RecNum&gt;1156&lt;/RecNum&gt;&lt;DisplayText&gt;(Lalouni et al., 2017)&lt;/DisplayText&gt;&lt;record&gt;&lt;rec-number&gt;1156&lt;/rec-number&gt;&lt;foreign-keys&gt;&lt;key app="EN" db-id="wtz2e9dsaat9e9edrwrvfaw70e5td5dx0vdw" timestamp="1548256064"&gt;1156&lt;/key&gt;&lt;/foreign-keys&gt;&lt;ref-type name="Journal Article"&gt;17&lt;/ref-type&gt;&lt;contributors&gt;&lt;authors&gt;&lt;author&gt;Lalouni, Maria&lt;/author&gt;&lt;author&gt;Ljótsson, Brjánn&lt;/author&gt;&lt;author&gt;Bonnert, Marianne&lt;/author&gt;&lt;author&gt;Hedman-Lagerlöf, Erik&lt;/author&gt;&lt;author&gt;Högström, Jens&lt;/author&gt;&lt;author&gt;Serlachius, Eva&lt;/author&gt;&lt;author&gt;Olén, Ola&lt;/author&gt;&lt;/authors&gt;&lt;/contributors&gt;&lt;titles&gt;&lt;title&gt;Internet-Delivered Cognitive Behavioral Therapy for Children With Pain-Related Functional Gastrointestinal Disorders: Feasibility Study&lt;/title&gt;&lt;secondary-title&gt;JMIR mental health&lt;/secondary-title&gt;&lt;/titles&gt;&lt;periodical&gt;&lt;full-title&gt;JMIR mental health&lt;/full-title&gt;&lt;/periodical&gt;&lt;pages&gt;e32-e32&lt;/pages&gt;&lt;volume&gt;4&lt;/volume&gt;&lt;number&gt;3&lt;/number&gt;&lt;dates&gt;&lt;year&gt;2017&lt;/year&gt;&lt;/dates&gt;&lt;publisher&gt;JMIR Publications&lt;/publisher&gt;&lt;isbn&gt;2368-7959&lt;/isbn&gt;&lt;accession-num&gt;28798012&lt;/accession-num&gt;&lt;urls&gt;&lt;related-urls&gt;&lt;url&gt;https://www.ncbi.nlm.nih.gov/pubmed/28798012&lt;/url&gt;&lt;url&gt;https://www.ncbi.nlm.nih.gov/pmc/PMC5571236/&lt;/url&gt;&lt;/related-urls&gt;&lt;/urls&gt;&lt;electronic-resource-num&gt;10.2196/mental.7985&lt;/electronic-resource-num&gt;&lt;remote-database-name&gt;PubMed&lt;/remote-database-name&gt;&lt;/record&gt;&lt;/Cite&gt;&lt;/EndNote&gt;</w:instrText>
      </w:r>
      <w:r w:rsidRPr="00775E5A">
        <w:fldChar w:fldCharType="separate"/>
      </w:r>
      <w:r w:rsidR="000C1999" w:rsidRPr="00775E5A">
        <w:rPr>
          <w:noProof/>
        </w:rPr>
        <w:t>(Lalouni et al., 2017)</w:t>
      </w:r>
      <w:r w:rsidRPr="00775E5A">
        <w:fldChar w:fldCharType="end"/>
      </w:r>
      <w:r w:rsidRPr="00775E5A">
        <w:t xml:space="preserve">, one intervention looked specifically at irritable bowel disease </w:t>
      </w:r>
      <w:r w:rsidRPr="00775E5A">
        <w:fldChar w:fldCharType="begin"/>
      </w:r>
      <w:r w:rsidR="000C1999" w:rsidRPr="00775E5A">
        <w:instrText xml:space="preserve"> ADDIN EN.CITE &lt;EndNote&gt;&lt;Cite&gt;&lt;Author&gt;McCormick&lt;/Author&gt;&lt;Year&gt;2010&lt;/Year&gt;&lt;RecNum&gt;1209&lt;/RecNum&gt;&lt;DisplayText&gt;(McCormick et al., 2010)&lt;/DisplayText&gt;&lt;record&gt;&lt;rec-number&gt;1209&lt;/rec-number&gt;&lt;foreign-keys&gt;&lt;key app="EN" db-id="wtz2e9dsaat9e9edrwrvfaw70e5td5dx0vdw" timestamp="1552408241"&gt;1209&lt;/key&gt;&lt;/foreign-keys&gt;&lt;ref-type name="Journal Article"&gt;17&lt;/ref-type&gt;&lt;contributors&gt;&lt;authors&gt;&lt;author&gt;McCormick, M.&lt;/author&gt;&lt;author&gt;Reed-Knight, B.&lt;/author&gt;&lt;author&gt;Lewis, J. D.&lt;/author&gt;&lt;author&gt;Gold, B. D.&lt;/author&gt;&lt;author&gt;Blount, R. L.&lt;/author&gt;&lt;/authors&gt;&lt;/contributors&gt;&lt;auth-address&gt;Psychology Department, University of Georgia, Athens, GA 30602-3013, USA. meganleighmc@gmail.com&lt;/auth-address&gt;&lt;titles&gt;&lt;title&gt;Coping skills for reducing pain and somatic symptoms in adolescents with IBD&lt;/title&gt;&lt;secondary-title&gt;Inflamm Bowel Dis&lt;/secondary-title&gt;&lt;/titles&gt;&lt;periodical&gt;&lt;full-title&gt;Inflamm Bowel Dis&lt;/full-title&gt;&lt;/periodical&gt;&lt;pages&gt;2148-57&lt;/pages&gt;&lt;volume&gt;16&lt;/volume&gt;&lt;number&gt;12&lt;/number&gt;&lt;edition&gt;2010/09/18&lt;/edition&gt;&lt;keywords&gt;&lt;keyword&gt;*Adaptation, Psychological&lt;/keyword&gt;&lt;keyword&gt;Adolescent&lt;/keyword&gt;&lt;keyword&gt;Case-Control Studies&lt;/keyword&gt;&lt;keyword&gt;Child&lt;/keyword&gt;&lt;keyword&gt;Child, Preschool&lt;/keyword&gt;&lt;keyword&gt;Communication&lt;/keyword&gt;&lt;keyword&gt;Depression/*psychology&lt;/keyword&gt;&lt;keyword&gt;Family&lt;/keyword&gt;&lt;keyword&gt;Female&lt;/keyword&gt;&lt;keyword&gt;Follow-Up Studies&lt;/keyword&gt;&lt;keyword&gt;Humans&lt;/keyword&gt;&lt;keyword&gt;Inflammatory Bowel Diseases/complications/*psychology&lt;/keyword&gt;&lt;keyword&gt;Male&lt;/keyword&gt;&lt;keyword&gt;Pain/etiology/*psychology&lt;/keyword&gt;&lt;keyword&gt;Parent-Child Relations&lt;/keyword&gt;&lt;keyword&gt;Parents/*psychology&lt;/keyword&gt;&lt;keyword&gt;Prognosis&lt;/keyword&gt;&lt;/keywords&gt;&lt;dates&gt;&lt;year&gt;2010&lt;/year&gt;&lt;pub-dates&gt;&lt;date&gt;Dec&lt;/date&gt;&lt;/pub-dates&gt;&lt;/dates&gt;&lt;isbn&gt;1536-4844 (Electronic)&amp;#xD;1078-0998 (Linking)&lt;/isbn&gt;&lt;accession-num&gt;20848505&lt;/accession-num&gt;&lt;urls&gt;&lt;related-urls&gt;&lt;url&gt;https://www.ncbi.nlm.nih.gov/pubmed/20848505&lt;/url&gt;&lt;/related-urls&gt;&lt;/urls&gt;&lt;electronic-resource-num&gt;10.1002/ibd.21302&lt;/electronic-resource-num&gt;&lt;/record&gt;&lt;/Cite&gt;&lt;/EndNote&gt;</w:instrText>
      </w:r>
      <w:r w:rsidRPr="00775E5A">
        <w:fldChar w:fldCharType="separate"/>
      </w:r>
      <w:r w:rsidR="000C1999" w:rsidRPr="00775E5A">
        <w:rPr>
          <w:noProof/>
        </w:rPr>
        <w:t>(McCormick et al., 2010)</w:t>
      </w:r>
      <w:r w:rsidRPr="00775E5A">
        <w:fldChar w:fldCharType="end"/>
      </w:r>
      <w:r w:rsidRPr="00775E5A">
        <w:t xml:space="preserve">, and one intervention was aimed at dysmenorrhea </w:t>
      </w:r>
      <w:r w:rsidRPr="00775E5A">
        <w:fldChar w:fldCharType="begin"/>
      </w:r>
      <w:r w:rsidR="000C1999" w:rsidRPr="00775E5A">
        <w:instrText xml:space="preserve"> ADDIN EN.CITE &lt;EndNote&gt;&lt;Cite&gt;&lt;Author&gt;Yeh&lt;/Author&gt;&lt;Year&gt;2013&lt;/Year&gt;&lt;RecNum&gt;1210&lt;/RecNum&gt;&lt;DisplayText&gt;(Yeh et al., 2013)&lt;/DisplayText&gt;&lt;record&gt;&lt;rec-number&gt;1210&lt;/rec-number&gt;&lt;foreign-keys&gt;&lt;key app="EN" db-id="wtz2e9dsaat9e9edrwrvfaw70e5td5dx0vdw" timestamp="1552408383"&gt;1210&lt;/key&gt;&lt;/foreign-keys&gt;&lt;ref-type name="Journal Article"&gt;17&lt;/ref-type&gt;&lt;contributors&gt;&lt;authors&gt;&lt;author&gt;Yeh, M. L.&lt;/author&gt;&lt;author&gt;Hung, Y. L.&lt;/author&gt;&lt;author&gt;Chen, H. H.&lt;/author&gt;&lt;author&gt;Lin, J. G.&lt;/author&gt;&lt;author&gt;Wang, Y. J.&lt;/author&gt;&lt;/authors&gt;&lt;/contributors&gt;&lt;auth-address&gt;School of Nursing, National Taipei University of Nursing and Health Sciences, Taipei 112, Taiwan.&lt;/auth-address&gt;&lt;titles&gt;&lt;title&gt;Auricular acupressure combined with an internet-based intervention or alone for primary dysmenorrhea: a control study&lt;/title&gt;&lt;secondary-title&gt;Evid Based Complement Alternat Med&lt;/secondary-title&gt;&lt;/titles&gt;&lt;periodical&gt;&lt;full-title&gt;Evid Based Complement Alternat Med&lt;/full-title&gt;&lt;/periodical&gt;&lt;pages&gt;316212&lt;/pages&gt;&lt;volume&gt;2013&lt;/volume&gt;&lt;edition&gt;2013/05/09&lt;/edition&gt;&lt;dates&gt;&lt;year&gt;2013&lt;/year&gt;&lt;/dates&gt;&lt;isbn&gt;1741-427X (Print)&amp;#xD;1741-427X (Linking)&lt;/isbn&gt;&lt;accession-num&gt;23653661&lt;/accession-num&gt;&lt;urls&gt;&lt;related-urls&gt;&lt;url&gt;https://www.ncbi.nlm.nih.gov/pubmed/23653661&lt;/url&gt;&lt;/related-urls&gt;&lt;/urls&gt;&lt;custom2&gt;PMC3638620&lt;/custom2&gt;&lt;electronic-resource-num&gt;10.1155/2013/316212&lt;/electronic-resource-num&gt;&lt;/record&gt;&lt;/Cite&gt;&lt;/EndNote&gt;</w:instrText>
      </w:r>
      <w:r w:rsidRPr="00775E5A">
        <w:fldChar w:fldCharType="separate"/>
      </w:r>
      <w:r w:rsidR="000C1999" w:rsidRPr="00775E5A">
        <w:rPr>
          <w:noProof/>
        </w:rPr>
        <w:t>(Yeh et al., 2013)</w:t>
      </w:r>
      <w:r w:rsidRPr="00775E5A">
        <w:fldChar w:fldCharType="end"/>
      </w:r>
      <w:r w:rsidRPr="00775E5A">
        <w:t>.</w:t>
      </w:r>
    </w:p>
    <w:p w14:paraId="0DAC1A9A" w14:textId="77777777" w:rsidR="007715CC" w:rsidRPr="00775E5A" w:rsidRDefault="007715CC" w:rsidP="00E12495">
      <w:pPr>
        <w:pStyle w:val="Heading2"/>
      </w:pPr>
      <w:r w:rsidRPr="00775E5A">
        <w:t xml:space="preserve">Accessibility </w:t>
      </w:r>
    </w:p>
    <w:p w14:paraId="1E852DBC" w14:textId="312C9EE8" w:rsidR="007715CC" w:rsidRPr="00775E5A" w:rsidRDefault="00702E4B" w:rsidP="00E12495">
      <w:r w:rsidRPr="00775E5A">
        <w:t>Eight authors (62</w:t>
      </w:r>
      <w:r w:rsidR="007715CC" w:rsidRPr="00775E5A">
        <w:t>%) responded to the request for access; online access was granted by four authors, and additional transcripts and information were provided by two of these authors. Two authors advised that the best description of the intervention in English was provided in the article already found, and one author could not allow access outside of the research team. One author responded advising that the website had been decommissioned. Two authors were uncontactable</w:t>
      </w:r>
      <w:r w:rsidR="00615D3C" w:rsidRPr="00775E5A">
        <w:t xml:space="preserve"> (email address not recognised)</w:t>
      </w:r>
      <w:r w:rsidR="007715CC" w:rsidRPr="00775E5A">
        <w:t xml:space="preserve"> and the remaining </w:t>
      </w:r>
      <w:r w:rsidRPr="00775E5A">
        <w:t>three</w:t>
      </w:r>
      <w:r w:rsidR="007715CC" w:rsidRPr="00775E5A">
        <w:t xml:space="preserve"> authors did not respond.</w:t>
      </w:r>
    </w:p>
    <w:p w14:paraId="76384A14" w14:textId="7A00F506" w:rsidR="007715CC" w:rsidRPr="00775E5A" w:rsidRDefault="007715CC" w:rsidP="00E12495">
      <w:pPr>
        <w:pStyle w:val="Heading2"/>
      </w:pPr>
      <w:r w:rsidRPr="00775E5A">
        <w:t xml:space="preserve">Quality </w:t>
      </w:r>
      <w:r w:rsidR="00931606" w:rsidRPr="00775E5A">
        <w:t>a</w:t>
      </w:r>
      <w:r w:rsidRPr="00775E5A">
        <w:t>ssessment</w:t>
      </w:r>
    </w:p>
    <w:p w14:paraId="6526DB27" w14:textId="7918FD8E" w:rsidR="007715CC" w:rsidRPr="00775E5A" w:rsidRDefault="007715CC" w:rsidP="00E12495">
      <w:pPr>
        <w:rPr>
          <w:rStyle w:val="Hyperlink"/>
          <w:color w:val="auto"/>
          <w:u w:val="none"/>
        </w:rPr>
      </w:pPr>
      <w:r w:rsidRPr="00775E5A">
        <w:t xml:space="preserve">CReDECI2 checklists for all interventions that were included in the content analysis are available </w:t>
      </w:r>
      <w:r w:rsidR="00936880" w:rsidRPr="00775E5A">
        <w:t>(tableS3)</w:t>
      </w:r>
      <w:r w:rsidR="004F7B2D" w:rsidRPr="00775E5A">
        <w:t>, and a colour scale visualisation is provided</w:t>
      </w:r>
      <w:r w:rsidR="00936880" w:rsidRPr="00775E5A">
        <w:t xml:space="preserve"> (tableS4)</w:t>
      </w:r>
      <w:r w:rsidRPr="00775E5A">
        <w:rPr>
          <w:rStyle w:val="Hyperlink"/>
          <w:color w:val="auto"/>
          <w:u w:val="none"/>
        </w:rPr>
        <w:t>.</w:t>
      </w:r>
      <w:r w:rsidR="00F14823" w:rsidRPr="00775E5A">
        <w:rPr>
          <w:rStyle w:val="Hyperlink"/>
          <w:color w:val="auto"/>
          <w:u w:val="none"/>
        </w:rPr>
        <w:t xml:space="preserve"> </w:t>
      </w:r>
      <w:r w:rsidRPr="00775E5A">
        <w:rPr>
          <w:rStyle w:val="Hyperlink"/>
          <w:color w:val="auto"/>
          <w:u w:val="none"/>
        </w:rPr>
        <w:t xml:space="preserve">Overall, the assessments of reporting quality indicated that </w:t>
      </w:r>
      <w:r w:rsidR="00C76006" w:rsidRPr="00775E5A">
        <w:rPr>
          <w:rStyle w:val="Hyperlink"/>
          <w:color w:val="auto"/>
          <w:u w:val="none"/>
        </w:rPr>
        <w:t>11 out of 13</w:t>
      </w:r>
      <w:r w:rsidRPr="00775E5A">
        <w:rPr>
          <w:rStyle w:val="Hyperlink"/>
          <w:color w:val="auto"/>
          <w:u w:val="none"/>
        </w:rPr>
        <w:t xml:space="preserve"> (</w:t>
      </w:r>
      <w:r w:rsidR="00C76006" w:rsidRPr="00775E5A">
        <w:rPr>
          <w:rStyle w:val="Hyperlink"/>
          <w:color w:val="auto"/>
          <w:u w:val="none"/>
        </w:rPr>
        <w:t>85</w:t>
      </w:r>
      <w:r w:rsidRPr="00775E5A">
        <w:rPr>
          <w:rStyle w:val="Hyperlink"/>
          <w:color w:val="auto"/>
          <w:u w:val="none"/>
        </w:rPr>
        <w:t>%) of the interventions had been evaluated in either a pilot or large-scale RCT</w:t>
      </w:r>
      <w:r w:rsidR="00346349" w:rsidRPr="00775E5A">
        <w:rPr>
          <w:rStyle w:val="Hyperlink"/>
          <w:color w:val="auto"/>
          <w:u w:val="none"/>
        </w:rPr>
        <w:t xml:space="preserve"> (</w:t>
      </w:r>
      <w:r w:rsidR="00936880" w:rsidRPr="00775E5A">
        <w:rPr>
          <w:rStyle w:val="Hyperlink"/>
          <w:color w:val="auto"/>
          <w:u w:val="none"/>
        </w:rPr>
        <w:t>tableS2</w:t>
      </w:r>
      <w:r w:rsidR="00346349" w:rsidRPr="00775E5A">
        <w:rPr>
          <w:rStyle w:val="Hyperlink"/>
          <w:color w:val="auto"/>
          <w:u w:val="none"/>
        </w:rPr>
        <w:t>). T</w:t>
      </w:r>
      <w:r w:rsidRPr="00775E5A">
        <w:rPr>
          <w:rStyle w:val="Hyperlink"/>
          <w:color w:val="auto"/>
          <w:u w:val="none"/>
        </w:rPr>
        <w:t xml:space="preserve">hough almost every article mentioned that online interventions </w:t>
      </w:r>
      <w:r w:rsidRPr="00775E5A">
        <w:rPr>
          <w:rStyle w:val="Hyperlink"/>
          <w:color w:val="auto"/>
          <w:u w:val="none"/>
        </w:rPr>
        <w:lastRenderedPageBreak/>
        <w:t xml:space="preserve">can be cost-effective, </w:t>
      </w:r>
      <w:r w:rsidR="007D40E7" w:rsidRPr="00775E5A">
        <w:rPr>
          <w:rStyle w:val="Hyperlink"/>
          <w:color w:val="auto"/>
          <w:u w:val="none"/>
        </w:rPr>
        <w:t>only one intervention</w:t>
      </w:r>
      <w:r w:rsidR="00B6371C" w:rsidRPr="00775E5A">
        <w:rPr>
          <w:rStyle w:val="Hyperlink"/>
          <w:color w:val="auto"/>
          <w:u w:val="none"/>
        </w:rPr>
        <w:t xml:space="preserve"> (no specific name) </w:t>
      </w:r>
      <w:r w:rsidR="004C6804" w:rsidRPr="00775E5A">
        <w:rPr>
          <w:rStyle w:val="Hyperlink"/>
          <w:color w:val="auto"/>
          <w:u w:val="none"/>
        </w:rPr>
        <w:fldChar w:fldCharType="begin"/>
      </w:r>
      <w:r w:rsidR="004C6804" w:rsidRPr="00775E5A">
        <w:rPr>
          <w:rStyle w:val="Hyperlink"/>
          <w:color w:val="auto"/>
          <w:u w:val="none"/>
        </w:rPr>
        <w:instrText xml:space="preserve"> ADDIN EN.CITE &lt;EndNote&gt;&lt;Cite&gt;&lt;Author&gt;Lalouni&lt;/Author&gt;&lt;Year&gt;2017&lt;/Year&gt;&lt;RecNum&gt;1156&lt;/RecNum&gt;&lt;DisplayText&gt;(Lalouni et al., 2017)&lt;/DisplayText&gt;&lt;record&gt;&lt;rec-number&gt;1156&lt;/rec-number&gt;&lt;foreign-keys&gt;&lt;key app="EN" db-id="wtz2e9dsaat9e9edrwrvfaw70e5td5dx0vdw" timestamp="1548256064"&gt;1156&lt;/key&gt;&lt;/foreign-keys&gt;&lt;ref-type name="Journal Article"&gt;17&lt;/ref-type&gt;&lt;contributors&gt;&lt;authors&gt;&lt;author&gt;Lalouni, Maria&lt;/author&gt;&lt;author&gt;Ljótsson, Brjánn&lt;/author&gt;&lt;author&gt;Bonnert, Marianne&lt;/author&gt;&lt;author&gt;Hedman-Lagerlöf, Erik&lt;/author&gt;&lt;author&gt;Högström, Jens&lt;/author&gt;&lt;author&gt;Serlachius, Eva&lt;/author&gt;&lt;author&gt;Olén, Ola&lt;/author&gt;&lt;/authors&gt;&lt;/contributors&gt;&lt;titles&gt;&lt;title&gt;Internet-Delivered Cognitive Behavioral Therapy for Children With Pain-Related Functional Gastrointestinal Disorders: Feasibility Study&lt;/title&gt;&lt;secondary-title&gt;JMIR mental health&lt;/secondary-title&gt;&lt;/titles&gt;&lt;periodical&gt;&lt;full-title&gt;JMIR mental health&lt;/full-title&gt;&lt;/periodical&gt;&lt;pages&gt;e32-e32&lt;/pages&gt;&lt;volume&gt;4&lt;/volume&gt;&lt;number&gt;3&lt;/number&gt;&lt;dates&gt;&lt;year&gt;2017&lt;/year&gt;&lt;/dates&gt;&lt;publisher&gt;JMIR Publications&lt;/publisher&gt;&lt;isbn&gt;2368-7959&lt;/isbn&gt;&lt;accession-num&gt;28798012&lt;/accession-num&gt;&lt;urls&gt;&lt;related-urls&gt;&lt;url&gt;https://www.ncbi.nlm.nih.gov/pubmed/28798012&lt;/url&gt;&lt;url&gt;https://www.ncbi.nlm.nih.gov/pmc/PMC5571236/&lt;/url&gt;&lt;/related-urls&gt;&lt;/urls&gt;&lt;electronic-resource-num&gt;10.2196/mental.7985&lt;/electronic-resource-num&gt;&lt;remote-database-name&gt;PubMed&lt;/remote-database-name&gt;&lt;/record&gt;&lt;/Cite&gt;&lt;/EndNote&gt;</w:instrText>
      </w:r>
      <w:r w:rsidR="004C6804" w:rsidRPr="00775E5A">
        <w:rPr>
          <w:rStyle w:val="Hyperlink"/>
          <w:color w:val="auto"/>
          <w:u w:val="none"/>
        </w:rPr>
        <w:fldChar w:fldCharType="separate"/>
      </w:r>
      <w:r w:rsidR="004C6804" w:rsidRPr="00775E5A">
        <w:rPr>
          <w:rStyle w:val="Hyperlink"/>
          <w:noProof/>
          <w:color w:val="auto"/>
          <w:u w:val="none"/>
        </w:rPr>
        <w:t>(Lalouni et al., 2017)</w:t>
      </w:r>
      <w:r w:rsidR="004C6804" w:rsidRPr="00775E5A">
        <w:rPr>
          <w:rStyle w:val="Hyperlink"/>
          <w:color w:val="auto"/>
          <w:u w:val="none"/>
        </w:rPr>
        <w:fldChar w:fldCharType="end"/>
      </w:r>
      <w:r w:rsidRPr="00775E5A">
        <w:rPr>
          <w:rStyle w:val="Hyperlink"/>
          <w:color w:val="auto"/>
          <w:u w:val="none"/>
        </w:rPr>
        <w:t xml:space="preserve"> presented a breakdown of financial costs for personnel, materials, or other development costs</w:t>
      </w:r>
      <w:r w:rsidR="00B26C45" w:rsidRPr="00775E5A">
        <w:rPr>
          <w:rStyle w:val="Hyperlink"/>
          <w:color w:val="auto"/>
          <w:u w:val="none"/>
        </w:rPr>
        <w:t xml:space="preserve">. </w:t>
      </w:r>
      <w:r w:rsidR="00C129B1" w:rsidRPr="00775E5A">
        <w:rPr>
          <w:rStyle w:val="Hyperlink"/>
          <w:color w:val="auto"/>
          <w:u w:val="none"/>
        </w:rPr>
        <w:t>This intervention</w:t>
      </w:r>
      <w:r w:rsidR="005F5B29" w:rsidRPr="00775E5A">
        <w:rPr>
          <w:rStyle w:val="Hyperlink"/>
          <w:color w:val="auto"/>
          <w:u w:val="none"/>
        </w:rPr>
        <w:t xml:space="preserve">, which targeted different types of abdominal pain, was evaluated for cost-effectiveness using healthcare cost estimates in US dollars within </w:t>
      </w:r>
      <w:r w:rsidR="00B26C45" w:rsidRPr="00775E5A">
        <w:rPr>
          <w:rStyle w:val="Hyperlink"/>
          <w:color w:val="auto"/>
          <w:u w:val="none"/>
        </w:rPr>
        <w:t xml:space="preserve">two separate trials </w:t>
      </w:r>
      <w:r w:rsidR="00B26C45" w:rsidRPr="00775E5A">
        <w:rPr>
          <w:rStyle w:val="Hyperlink"/>
          <w:color w:val="auto"/>
          <w:u w:val="none"/>
        </w:rPr>
        <w:fldChar w:fldCharType="begin">
          <w:fldData xml:space="preserve">PEVuZE5vdGU+PENpdGU+PEF1dGhvcj5TYW1wYWlvPC9BdXRob3I+PFllYXI+MjAxOTwvWWVhcj48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</w:fldData>
        </w:fldChar>
      </w:r>
      <w:r w:rsidR="000C1999" w:rsidRPr="00775E5A">
        <w:rPr>
          <w:rStyle w:val="Hyperlink"/>
          <w:color w:val="auto"/>
          <w:u w:val="none"/>
        </w:rPr>
        <w:instrText xml:space="preserve"> ADDIN EN.CITE </w:instrText>
      </w:r>
      <w:r w:rsidR="000C1999" w:rsidRPr="00775E5A">
        <w:rPr>
          <w:rStyle w:val="Hyperlink"/>
          <w:color w:val="auto"/>
          <w:u w:val="none"/>
        </w:rPr>
        <w:fldChar w:fldCharType="begin">
          <w:fldData xml:space="preserve">PEVuZE5vdGU+PENpdGU+PEF1dGhvcj5TYW1wYWlvPC9BdXRob3I+PFllYXI+MjAxOTwvWWVhcj48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</w:fldData>
        </w:fldChar>
      </w:r>
      <w:r w:rsidR="000C1999" w:rsidRPr="00775E5A">
        <w:rPr>
          <w:rStyle w:val="Hyperlink"/>
          <w:color w:val="auto"/>
          <w:u w:val="none"/>
        </w:rPr>
        <w:instrText xml:space="preserve"> ADDIN EN.CITE.DATA </w:instrText>
      </w:r>
      <w:r w:rsidR="000C1999" w:rsidRPr="00775E5A">
        <w:rPr>
          <w:rStyle w:val="Hyperlink"/>
          <w:color w:val="auto"/>
          <w:u w:val="none"/>
        </w:rPr>
      </w:r>
      <w:r w:rsidR="000C1999" w:rsidRPr="00775E5A">
        <w:rPr>
          <w:rStyle w:val="Hyperlink"/>
          <w:color w:val="auto"/>
          <w:u w:val="none"/>
        </w:rPr>
        <w:fldChar w:fldCharType="end"/>
      </w:r>
      <w:r w:rsidR="00B26C45" w:rsidRPr="00775E5A">
        <w:rPr>
          <w:rStyle w:val="Hyperlink"/>
          <w:color w:val="auto"/>
          <w:u w:val="none"/>
        </w:rPr>
      </w:r>
      <w:r w:rsidR="00B26C45" w:rsidRPr="00775E5A">
        <w:rPr>
          <w:rStyle w:val="Hyperlink"/>
          <w:color w:val="auto"/>
          <w:u w:val="none"/>
        </w:rPr>
        <w:fldChar w:fldCharType="separate"/>
      </w:r>
      <w:r w:rsidR="000C1999" w:rsidRPr="00775E5A">
        <w:rPr>
          <w:rStyle w:val="Hyperlink"/>
          <w:noProof/>
          <w:color w:val="auto"/>
          <w:u w:val="none"/>
        </w:rPr>
        <w:t>(Sampaio et al., 2019; Lalouni et al., 2019)</w:t>
      </w:r>
      <w:r w:rsidR="00B26C45" w:rsidRPr="00775E5A">
        <w:rPr>
          <w:rStyle w:val="Hyperlink"/>
          <w:color w:val="auto"/>
          <w:u w:val="none"/>
        </w:rPr>
        <w:fldChar w:fldCharType="end"/>
      </w:r>
      <w:r w:rsidR="00B26C45" w:rsidRPr="00775E5A">
        <w:rPr>
          <w:rStyle w:val="Hyperlink"/>
          <w:color w:val="auto"/>
          <w:u w:val="none"/>
        </w:rPr>
        <w:t xml:space="preserve">. </w:t>
      </w:r>
      <w:r w:rsidR="007B50FF" w:rsidRPr="00775E5A">
        <w:rPr>
          <w:rStyle w:val="Hyperlink"/>
          <w:color w:val="auto"/>
          <w:u w:val="none"/>
        </w:rPr>
        <w:t>Only one intervention underwent a</w:t>
      </w:r>
      <w:r w:rsidRPr="00775E5A">
        <w:rPr>
          <w:rStyle w:val="Hyperlink"/>
          <w:color w:val="auto"/>
          <w:u w:val="none"/>
        </w:rPr>
        <w:t xml:space="preserve"> process evaluation </w:t>
      </w:r>
      <w:r w:rsidR="00C31A53" w:rsidRPr="00775E5A">
        <w:rPr>
          <w:rStyle w:val="Hyperlink"/>
          <w:color w:val="auto"/>
          <w:u w:val="none"/>
        </w:rPr>
        <w:fldChar w:fldCharType="begin"/>
      </w:r>
      <w:r w:rsidR="00A71374" w:rsidRPr="00775E5A">
        <w:rPr>
          <w:rStyle w:val="Hyperlink"/>
          <w:color w:val="auto"/>
          <w:u w:val="none"/>
        </w:rPr>
        <w:instrText xml:space="preserve"> ADDIN EN.CITE &lt;EndNote&gt;&lt;Cite&gt;&lt;Author&gt;Murray&lt;/Author&gt;&lt;Year&gt;2019&lt;/Year&gt;&lt;RecNum&gt;1428&lt;/RecNum&gt;&lt;DisplayText&gt;(Murray et al., 2019)&lt;/DisplayText&gt;&lt;record&gt;&lt;rec-number&gt;1428&lt;/rec-number&gt;&lt;foreign-keys&gt;&lt;key app="EN" db-id="wtz2e9dsaat9e9edrwrvfaw70e5td5dx0vdw" timestamp="1588159752"&gt;1428&lt;/key&gt;&lt;/foreign-keys&gt;&lt;ref-type name="Journal Article"&gt;17&lt;/ref-type&gt;&lt;contributors&gt;&lt;authors&gt;&lt;author&gt;Murray, Caitlin B.&lt;/author&gt;&lt;author&gt;de la Vega, Rocio&lt;/author&gt;&lt;author&gt;Loren, Dorothy M.&lt;/author&gt;&lt;author&gt;Palermo, Tonya M.&lt;/author&gt;&lt;/authors&gt;&lt;/contributors&gt;&lt;titles&gt;&lt;title&gt;Moderators of internet-delivered cognitive-behavioral therapy for adolescents with chronic pain: Who benefits from treatment at long-term follow-up?&lt;/title&gt;&lt;secondary-title&gt;The Journal of Pain&lt;/secondary-title&gt;&lt;/titles&gt;&lt;periodical&gt;&lt;full-title&gt;The Journal of Pain&lt;/full-title&gt;&lt;/periodical&gt;&lt;keywords&gt;&lt;keyword&gt;Treatment moderators&lt;/keyword&gt;&lt;keyword&gt;pediatric pain&lt;/keyword&gt;&lt;keyword&gt;adolescents&lt;/keyword&gt;&lt;keyword&gt;cognitive behavioral therapy&lt;/keyword&gt;&lt;keyword&gt;eHealth&lt;/keyword&gt;&lt;keyword&gt;No terms assigned&lt;/keyword&gt;&lt;/keywords&gt;&lt;dates&gt;&lt;year&gt;2019&lt;/year&gt;&lt;/dates&gt;&lt;publisher&gt;Elsevier Science&lt;/publisher&gt;&lt;isbn&gt;1526-5900&amp;#xD;1528-8447&lt;/isbn&gt;&lt;accession-num&gt;2019-70055-001&lt;/accession-num&gt;&lt;urls&gt;&lt;related-urls&gt;&lt;url&gt;http://search.ebscohost.com/login.aspx?direct=true&amp;amp;db=psyh&amp;amp;AN=2019-70055-001&amp;amp;site=ehost-live&lt;/url&gt;&lt;url&gt;https://www.sciencedirect.com/science/article/abs/pii/S1526590019308235?via%3Dihub&lt;/url&gt;&lt;/related-urls&gt;&lt;/urls&gt;&lt;electronic-resource-num&gt;10.1016/j.jpain.2019.10.001&lt;/electronic-resource-num&gt;&lt;remote-database-name&gt;APA PsycInfo&lt;/remote-database-name&gt;&lt;remote-database-provider&gt;EBSCOhost&lt;/remote-database-provider&gt;&lt;/record&gt;&lt;/Cite&gt;&lt;/EndNote&gt;</w:instrText>
      </w:r>
      <w:r w:rsidR="00C31A53" w:rsidRPr="00775E5A">
        <w:rPr>
          <w:rStyle w:val="Hyperlink"/>
          <w:color w:val="auto"/>
          <w:u w:val="none"/>
        </w:rPr>
        <w:fldChar w:fldCharType="separate"/>
      </w:r>
      <w:r w:rsidR="00A71374" w:rsidRPr="00775E5A">
        <w:rPr>
          <w:rStyle w:val="Hyperlink"/>
          <w:noProof/>
          <w:color w:val="auto"/>
          <w:u w:val="none"/>
        </w:rPr>
        <w:t>(Murray et al., 2019)</w:t>
      </w:r>
      <w:r w:rsidR="00C31A53" w:rsidRPr="00775E5A">
        <w:rPr>
          <w:rStyle w:val="Hyperlink"/>
          <w:color w:val="auto"/>
          <w:u w:val="none"/>
        </w:rPr>
        <w:fldChar w:fldCharType="end"/>
      </w:r>
      <w:r w:rsidR="00C31A53" w:rsidRPr="00775E5A">
        <w:rPr>
          <w:rStyle w:val="Hyperlink"/>
          <w:color w:val="auto"/>
          <w:u w:val="none"/>
        </w:rPr>
        <w:t xml:space="preserve"> </w:t>
      </w:r>
      <w:r w:rsidRPr="00775E5A">
        <w:rPr>
          <w:rStyle w:val="Hyperlink"/>
          <w:color w:val="auto"/>
          <w:u w:val="none"/>
        </w:rPr>
        <w:t>according to available published works, though many captured usability data.</w:t>
      </w:r>
    </w:p>
    <w:p w14:paraId="25A79460" w14:textId="20629B18" w:rsidR="001113C0" w:rsidRPr="00775E5A" w:rsidRDefault="001113C0" w:rsidP="00E12495">
      <w:r w:rsidRPr="00775E5A">
        <w:t>The conte</w:t>
      </w:r>
      <w:r w:rsidR="00FC22CD" w:rsidRPr="00775E5A">
        <w:t xml:space="preserve">nt of each of the interventions, </w:t>
      </w:r>
      <w:r w:rsidRPr="00775E5A">
        <w:t>including the number of modules, the structure of the intervention, overall duration, appearance, and mode of delivery, including human support offered (if any) is outlined in</w:t>
      </w:r>
      <w:r w:rsidR="006E5B2E" w:rsidRPr="00775E5A">
        <w:t xml:space="preserve"> tableS1</w:t>
      </w:r>
      <w:r w:rsidRPr="00775E5A">
        <w:t>. The primary study reference for the intervention description and hyperlink</w:t>
      </w:r>
      <w:r w:rsidR="00032941" w:rsidRPr="00775E5A">
        <w:t xml:space="preserve"> to the study is</w:t>
      </w:r>
      <w:r w:rsidRPr="00775E5A">
        <w:t xml:space="preserve"> also included</w:t>
      </w:r>
      <w:r w:rsidR="00032941" w:rsidRPr="00775E5A">
        <w:t>, where available</w:t>
      </w:r>
      <w:r w:rsidRPr="00775E5A">
        <w:t>.</w:t>
      </w:r>
    </w:p>
    <w:p w14:paraId="6C1A7E90" w14:textId="77777777" w:rsidR="001113C0" w:rsidRPr="00775E5A" w:rsidRDefault="001113C0" w:rsidP="00C37993">
      <w:pPr>
        <w:pStyle w:val="Heading1"/>
        <w:rPr>
          <w:color w:val="auto"/>
        </w:rPr>
      </w:pPr>
      <w:r w:rsidRPr="00775E5A">
        <w:rPr>
          <w:color w:val="auto"/>
        </w:rPr>
        <w:t>Intervention development and evaluations of efficacy</w:t>
      </w:r>
    </w:p>
    <w:p w14:paraId="4F764562" w14:textId="5539DDEE" w:rsidR="001113C0" w:rsidRPr="00775E5A" w:rsidRDefault="00F54125" w:rsidP="00C37993">
      <w:r w:rsidRPr="00775E5A">
        <w:t>D</w:t>
      </w:r>
      <w:r w:rsidR="001113C0" w:rsidRPr="00775E5A">
        <w:t>etails of the development process for each intervention, including the development approach and theoretical frameworks used, any professional input, development team details, and details of user-feedback</w:t>
      </w:r>
      <w:r w:rsidRPr="00775E5A">
        <w:t xml:space="preserve"> are outlined in </w:t>
      </w:r>
      <w:r w:rsidR="00A81422" w:rsidRPr="00775E5A">
        <w:t>tableS2</w:t>
      </w:r>
      <w:r w:rsidR="001113C0" w:rsidRPr="00775E5A">
        <w:t xml:space="preserve">. </w:t>
      </w:r>
      <w:r w:rsidR="007B404E" w:rsidRPr="00775E5A">
        <w:t xml:space="preserve">This table includes </w:t>
      </w:r>
      <w:r w:rsidR="00890668" w:rsidRPr="00775E5A">
        <w:t>3</w:t>
      </w:r>
      <w:r w:rsidR="009E35B9" w:rsidRPr="00775E5A">
        <w:t>5</w:t>
      </w:r>
      <w:r w:rsidR="007B404E" w:rsidRPr="00775E5A">
        <w:t xml:space="preserve"> studies that report o</w:t>
      </w:r>
      <w:r w:rsidR="00890668" w:rsidRPr="00775E5A">
        <w:t>n the development or evaluate the eff</w:t>
      </w:r>
      <w:r w:rsidR="000829FE" w:rsidRPr="00775E5A">
        <w:t>icacy</w:t>
      </w:r>
      <w:r w:rsidR="00890668" w:rsidRPr="00775E5A">
        <w:t xml:space="preserve"> </w:t>
      </w:r>
      <w:r w:rsidR="007B404E" w:rsidRPr="00775E5A">
        <w:t xml:space="preserve">of the </w:t>
      </w:r>
      <w:r w:rsidR="00E068EA" w:rsidRPr="00775E5A">
        <w:t>13</w:t>
      </w:r>
      <w:r w:rsidR="007B404E" w:rsidRPr="00775E5A">
        <w:t xml:space="preserve"> included interventions.</w:t>
      </w:r>
    </w:p>
    <w:p w14:paraId="47AA162A" w14:textId="00D22FE0" w:rsidR="007715CC" w:rsidRPr="00775E5A" w:rsidRDefault="00983DD5" w:rsidP="00C37993">
      <w:pPr>
        <w:pStyle w:val="Heading2"/>
      </w:pPr>
      <w:r w:rsidRPr="00775E5A">
        <w:t>Theoretical</w:t>
      </w:r>
      <w:r w:rsidR="007715CC" w:rsidRPr="00775E5A">
        <w:t xml:space="preserve"> frameworks</w:t>
      </w:r>
    </w:p>
    <w:p w14:paraId="5DD98FA3" w14:textId="5CB6455B" w:rsidR="008A3321" w:rsidRPr="00775E5A" w:rsidRDefault="005D4DCA" w:rsidP="00C37993">
      <w:r w:rsidRPr="00775E5A">
        <w:t>Most if the interventions</w:t>
      </w:r>
      <w:r w:rsidR="00D7699F" w:rsidRPr="00775E5A">
        <w:t xml:space="preserve"> included in the content analysis did not reference theoretical frameworks</w:t>
      </w:r>
      <w:r w:rsidRPr="00775E5A">
        <w:t xml:space="preserve"> explicitly; however, many did include components pertaining to well-known frameworks. </w:t>
      </w:r>
      <w:r w:rsidR="00A617B3" w:rsidRPr="00775E5A">
        <w:t xml:space="preserve">Eleven </w:t>
      </w:r>
      <w:r w:rsidR="0087702C" w:rsidRPr="00775E5A">
        <w:t>(8</w:t>
      </w:r>
      <w:r w:rsidR="00E906ED" w:rsidRPr="00775E5A">
        <w:t>5</w:t>
      </w:r>
      <w:r w:rsidR="0087702C" w:rsidRPr="00775E5A">
        <w:t xml:space="preserve">%) </w:t>
      </w:r>
      <w:r w:rsidR="00672F05" w:rsidRPr="00775E5A">
        <w:t xml:space="preserve">of </w:t>
      </w:r>
      <w:r w:rsidR="008A3321" w:rsidRPr="00775E5A">
        <w:t>the identified interventions used multimodal CBT, including elements of mindfulness</w:t>
      </w:r>
      <w:r w:rsidR="004040D7" w:rsidRPr="00775E5A">
        <w:t xml:space="preserve"> (</w:t>
      </w:r>
      <w:r w:rsidR="00F97542" w:rsidRPr="00775E5A">
        <w:t>tableS2</w:t>
      </w:r>
      <w:r w:rsidR="004040D7" w:rsidRPr="00775E5A">
        <w:t>)</w:t>
      </w:r>
      <w:r w:rsidR="00BA65AA" w:rsidRPr="00775E5A">
        <w:t>.</w:t>
      </w:r>
      <w:r w:rsidR="008A3321" w:rsidRPr="00775E5A">
        <w:t xml:space="preserve"> The internet intervention for functional gastrointestinal disorders </w:t>
      </w:r>
      <w:r w:rsidR="008A3321" w:rsidRPr="00775E5A">
        <w:fldChar w:fldCharType="begin">
          <w:fldData xml:space="preserve">PEVuZE5vdGU+PENpdGU+PEF1dGhvcj5Cb25uZXJ0PC9BdXRob3I+PFllYXI+MjAxNDwvWWVhcj48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</w:fldData>
        </w:fldChar>
      </w:r>
      <w:r w:rsidR="000C1999" w:rsidRPr="00775E5A">
        <w:instrText xml:space="preserve"> ADDIN EN.CITE </w:instrText>
      </w:r>
      <w:r w:rsidR="000C1999" w:rsidRPr="00775E5A">
        <w:fldChar w:fldCharType="begin">
          <w:fldData xml:space="preserve">PEVuZE5vdGU+PENpdGU+PEF1dGhvcj5Cb25uZXJ0PC9BdXRob3I+PFllYXI+MjAxNDwvWWVhcj48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</w:fldData>
        </w:fldChar>
      </w:r>
      <w:r w:rsidR="000C1999" w:rsidRPr="00775E5A">
        <w:instrText xml:space="preserve"> ADDIN EN.CITE.DATA </w:instrText>
      </w:r>
      <w:r w:rsidR="000C1999" w:rsidRPr="00775E5A">
        <w:fldChar w:fldCharType="end"/>
      </w:r>
      <w:r w:rsidR="008A3321" w:rsidRPr="00775E5A">
        <w:fldChar w:fldCharType="separate"/>
      </w:r>
      <w:r w:rsidR="000C1999" w:rsidRPr="00775E5A">
        <w:rPr>
          <w:noProof/>
        </w:rPr>
        <w:t>(Bonnert et al., 2014; Bonnert et al., 2016; Lalouni et al., 2017)</w:t>
      </w:r>
      <w:r w:rsidR="008A3321" w:rsidRPr="00775E5A">
        <w:fldChar w:fldCharType="end"/>
      </w:r>
      <w:r w:rsidR="008A3321" w:rsidRPr="00775E5A">
        <w:t>, used CBT and mindfulness, with the addition of exposure-based therapy techniques</w:t>
      </w:r>
      <w:r w:rsidR="00B3314B" w:rsidRPr="00775E5A">
        <w:t xml:space="preserve">, and </w:t>
      </w:r>
      <w:r w:rsidR="005D09EC" w:rsidRPr="00775E5A">
        <w:t>behavioural analysis using an</w:t>
      </w:r>
      <w:r w:rsidR="00A34334" w:rsidRPr="00775E5A">
        <w:t xml:space="preserve"> </w:t>
      </w:r>
      <w:r w:rsidR="005D09EC" w:rsidRPr="00775E5A">
        <w:t>A</w:t>
      </w:r>
      <w:r w:rsidR="00A34334" w:rsidRPr="00775E5A">
        <w:t>ntecedent-</w:t>
      </w:r>
      <w:r w:rsidR="005D09EC" w:rsidRPr="00775E5A">
        <w:t>B</w:t>
      </w:r>
      <w:r w:rsidR="00A34334" w:rsidRPr="00775E5A">
        <w:t>ehaviour-</w:t>
      </w:r>
      <w:r w:rsidR="005D09EC" w:rsidRPr="00775E5A">
        <w:t>C</w:t>
      </w:r>
      <w:r w:rsidR="00A34334" w:rsidRPr="00775E5A">
        <w:t>onsequence</w:t>
      </w:r>
      <w:r w:rsidR="003632DB" w:rsidRPr="00775E5A">
        <w:t xml:space="preserve"> model, which was specific to the intervention </w:t>
      </w:r>
      <w:r w:rsidR="003632DB" w:rsidRPr="00775E5A">
        <w:fldChar w:fldCharType="begin"/>
      </w:r>
      <w:r w:rsidR="003632DB" w:rsidRPr="00775E5A">
        <w:instrText xml:space="preserve"> ADDIN EN.CITE &lt;EndNote&gt;&lt;Cite&gt;&lt;Author&gt;Bonnert&lt;/Author&gt;&lt;Year&gt;2014&lt;/Year&gt;&lt;RecNum&gt;1219&lt;/RecNum&gt;&lt;Prefix&gt;see &lt;/Prefix&gt;&lt;DisplayText&gt;(see Bonnert et al., 2014)&lt;/DisplayText&gt;&lt;record&gt;&lt;rec-number&gt;1219&lt;/rec-number&gt;&lt;foreign-keys&gt;&lt;key app="EN" db-id="wtz2e9dsaat9e9edrwrvfaw70e5td5dx0vdw" timestamp="1552410808"&gt;1219&lt;/key&gt;&lt;/foreign-keys&gt;&lt;ref-type name="Journal Article"&gt;17&lt;/ref-type&gt;&lt;contributors&gt;&lt;authors&gt;&lt;author&gt;Bonnert, M.&lt;/author&gt;&lt;author&gt;Ljótsson, Brjánn&lt;/author&gt;&lt;author&gt;Hedman, Erik&lt;/author&gt;&lt;author&gt;Andersson, Johanna&lt;/author&gt;&lt;author&gt;Arnell, Henrik&lt;/author&gt;&lt;author&gt;Benninga, Marc A.&lt;/author&gt;&lt;author&gt;Simrén, Magnus&lt;/author&gt;&lt;author&gt;Thulin, Helena&lt;/author&gt;&lt;author&gt;Thulin, Ulrika&lt;/author&gt;&lt;author&gt;Vigerland, Sarah&lt;/author&gt;&lt;author&gt;Serlachius, Eva&lt;/author&gt;&lt;author&gt;Olén, Ola&lt;/author&gt;&lt;/authors&gt;&lt;/contributors&gt;&lt;titles&gt;&lt;title&gt;Internet-delivered cognitive behavior therapy for adolescents with functional gastrointestinal disorders — An open trial&lt;/title&gt;&lt;secondary-title&gt;Internet Interventions&lt;/secondary-title&gt;&lt;/titles&gt;&lt;periodical&gt;&lt;full-title&gt;Internet Interventions&lt;/full-title&gt;&lt;/periodical&gt;&lt;pages&gt;141-148&lt;/pages&gt;&lt;volume&gt;1&lt;/volume&gt;&lt;number&gt;3&lt;/number&gt;&lt;keywords&gt;&lt;keyword&gt;Functional abdominal pain&lt;/keyword&gt;&lt;keyword&gt;Irritable bowel syndrome&lt;/keyword&gt;&lt;keyword&gt;Functional gastrointestinal disorders&lt;/keyword&gt;&lt;keyword&gt;Functional dyspepsia&lt;/keyword&gt;&lt;keyword&gt;CBT&lt;/keyword&gt;&lt;keyword&gt;Adolescents&lt;/keyword&gt;&lt;/keywords&gt;&lt;dates&gt;&lt;year&gt;2014&lt;/year&gt;&lt;pub-dates&gt;&lt;date&gt;2014/07/01/&lt;/date&gt;&lt;/pub-dates&gt;&lt;/dates&gt;&lt;isbn&gt;2214-7829&lt;/isbn&gt;&lt;urls&gt;&lt;related-urls&gt;&lt;url&gt;http://www.sciencedirect.com/science/article/pii/S2214782914000207&lt;/url&gt;&lt;/related-urls&gt;&lt;/urls&gt;&lt;electronic-resource-num&gt;https://doi.org/10.1016/j.invent.2014.07.002&lt;/electronic-resource-num&gt;&lt;/record&gt;&lt;/Cite&gt;&lt;/EndNote&gt;</w:instrText>
      </w:r>
      <w:r w:rsidR="003632DB" w:rsidRPr="00775E5A">
        <w:fldChar w:fldCharType="separate"/>
      </w:r>
      <w:r w:rsidR="003632DB" w:rsidRPr="00775E5A">
        <w:rPr>
          <w:noProof/>
        </w:rPr>
        <w:t>(see Bonnert et al., 2014)</w:t>
      </w:r>
      <w:r w:rsidR="003632DB" w:rsidRPr="00775E5A">
        <w:fldChar w:fldCharType="end"/>
      </w:r>
      <w:r w:rsidR="008A3321" w:rsidRPr="00775E5A">
        <w:t xml:space="preserve">. The Health Promotion Model </w:t>
      </w:r>
      <w:r w:rsidR="008A3321" w:rsidRPr="00775E5A">
        <w:fldChar w:fldCharType="begin"/>
      </w:r>
      <w:r w:rsidR="009B5C31" w:rsidRPr="00775E5A">
        <w:instrText xml:space="preserve"> ADDIN EN.CITE &lt;EndNote&gt;&lt;Cite&gt;&lt;Author&gt;Srof&lt;/Author&gt;&lt;Year&gt;2006&lt;/Year&gt;&lt;RecNum&gt;1334&lt;/RecNum&gt;&lt;DisplayText&gt;(Srof &amp;amp; Velsor-Friedrich, 2006)&lt;/DisplayText&gt;&lt;record&gt;&lt;rec-number&gt;1334&lt;/rec-number&gt;&lt;foreign-keys&gt;&lt;key app="EN" db-id="wtz2e9dsaat9e9edrwrvfaw70e5td5dx0vdw" timestamp="1570799125"&gt;1334&lt;/key&gt;&lt;/foreign-keys&gt;&lt;ref-type name="Journal Article"&gt;17&lt;/ref-type&gt;&lt;contributors&gt;&lt;authors&gt;&lt;author&gt;Srof, Brenda J&lt;/author&gt;&lt;author&gt;Velsor-Friedrich, Barbara&lt;/author&gt;&lt;/authors&gt;&lt;/contributors&gt;&lt;titles&gt;&lt;title&gt;Health promotion in adolescents: A review of Pender’s health promotion model&lt;/title&gt;&lt;secondary-title&gt;Nursing Science Quarterly&lt;/secondary-title&gt;&lt;/titles&gt;&lt;periodical&gt;&lt;full-title&gt;Nursing Science Quarterly&lt;/full-title&gt;&lt;/periodical&gt;&lt;pages&gt;366-373&lt;/pages&gt;&lt;volume&gt;19&lt;/volume&gt;&lt;number&gt;4&lt;/number&gt;&lt;dates&gt;&lt;year&gt;2006&lt;/year&gt;&lt;/dates&gt;&lt;isbn&gt;0894-3184&lt;/isbn&gt;&lt;urls&gt;&lt;/urls&gt;&lt;/record&gt;&lt;/Cite&gt;&lt;/EndNote&gt;</w:instrText>
      </w:r>
      <w:r w:rsidR="008A3321" w:rsidRPr="00775E5A">
        <w:fldChar w:fldCharType="separate"/>
      </w:r>
      <w:r w:rsidR="009B5C31" w:rsidRPr="00775E5A">
        <w:rPr>
          <w:noProof/>
        </w:rPr>
        <w:t>(Srof &amp; Velsor-Friedrich, 2006)</w:t>
      </w:r>
      <w:r w:rsidR="008A3321" w:rsidRPr="00775E5A">
        <w:fldChar w:fldCharType="end"/>
      </w:r>
      <w:r w:rsidR="008A3321" w:rsidRPr="00775E5A">
        <w:t xml:space="preserve">, </w:t>
      </w:r>
      <w:r w:rsidR="00BD0A44" w:rsidRPr="00775E5A">
        <w:t xml:space="preserve">stemming from </w:t>
      </w:r>
      <w:r w:rsidR="008A3321" w:rsidRPr="00775E5A">
        <w:t>Social Cognitive Theory</w:t>
      </w:r>
      <w:r w:rsidR="00BD0A44" w:rsidRPr="00775E5A">
        <w:t xml:space="preserve"> </w:t>
      </w:r>
      <w:r w:rsidR="0026047A" w:rsidRPr="00775E5A">
        <w:fldChar w:fldCharType="begin"/>
      </w:r>
      <w:r w:rsidR="0010140A" w:rsidRPr="00775E5A">
        <w:instrText xml:space="preserve"> ADDIN EN.CITE &lt;EndNote&gt;&lt;Cite&gt;&lt;Author&gt;Bandura&lt;/Author&gt;&lt;Year&gt;1977&lt;/Year&gt;&lt;RecNum&gt;1526&lt;/RecNum&gt;&lt;DisplayText&gt;(Bandura, 1977)&lt;/DisplayText&gt;&lt;record&gt;&lt;rec-number&gt;1526&lt;/rec-number&gt;&lt;foreign-keys&gt;&lt;key app="EN" db-id="wtz2e9dsaat9e9edrwrvfaw70e5td5dx0vdw" timestamp="1595359108"&gt;1526&lt;/key&gt;&lt;/foreign-keys&gt;&lt;ref-type name="Journal Article"&gt;17&lt;/ref-type&gt;&lt;contributors&gt;&lt;authors&gt;&lt;author&gt;Bandura, Albert&lt;/author&gt;&lt;/authors&gt;&lt;/contributors&gt;&lt;titles&gt;&lt;title&gt;Self-efficacy: toward a unifying theory of behavioral change&lt;/title&gt;&lt;secondary-title&gt;Psychological review&lt;/secondary-title&gt;&lt;/titles&gt;&lt;periodical&gt;&lt;full-title&gt;Psychological review&lt;/full-title&gt;&lt;/periodical&gt;&lt;pages&gt;191&lt;/pages&gt;&lt;volume&gt;84&lt;/volume&gt;&lt;number&gt;2&lt;/number&gt;&lt;dates&gt;&lt;year&gt;1977&lt;/year&gt;&lt;/dates&gt;&lt;isbn&gt;1939-1471&lt;/isbn&gt;&lt;urls&gt;&lt;/urls&gt;&lt;/record&gt;&lt;/Cite&gt;&lt;/EndNote&gt;</w:instrText>
      </w:r>
      <w:r w:rsidR="0026047A" w:rsidRPr="00775E5A">
        <w:fldChar w:fldCharType="separate"/>
      </w:r>
      <w:r w:rsidR="0026047A" w:rsidRPr="00775E5A">
        <w:rPr>
          <w:noProof/>
        </w:rPr>
        <w:t>(Bandura, 1977)</w:t>
      </w:r>
      <w:r w:rsidR="0026047A" w:rsidRPr="00775E5A">
        <w:fldChar w:fldCharType="end"/>
      </w:r>
      <w:r w:rsidR="00BD0A44" w:rsidRPr="00775E5A">
        <w:t>,</w:t>
      </w:r>
      <w:r w:rsidR="008A3321" w:rsidRPr="00775E5A">
        <w:t xml:space="preserve"> </w:t>
      </w:r>
      <w:r w:rsidR="00032941" w:rsidRPr="00775E5A">
        <w:t>w</w:t>
      </w:r>
      <w:r w:rsidR="000C793C" w:rsidRPr="00775E5A">
        <w:t xml:space="preserve">ere referenced to </w:t>
      </w:r>
      <w:r w:rsidR="00F51A76" w:rsidRPr="00775E5A">
        <w:t>support the use of</w:t>
      </w:r>
      <w:r w:rsidR="008A3321" w:rsidRPr="00775E5A">
        <w:t xml:space="preserve"> CBT within the Rheumates@Work intervention </w:t>
      </w:r>
      <w:r w:rsidR="008A3321" w:rsidRPr="00775E5A">
        <w:fldChar w:fldCharType="begin">
          <w:fldData xml:space="preserve">PEVuZE5vdGU+PENpdGU+PEF1dGhvcj5MZWxpZXZlbGQ8L0F1dGhvcj48WWVhcj4yMDEwPC9ZZWFy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</w:fldData>
        </w:fldChar>
      </w:r>
      <w:r w:rsidR="000C1999" w:rsidRPr="00775E5A">
        <w:instrText xml:space="preserve"> ADDIN EN.CITE </w:instrText>
      </w:r>
      <w:r w:rsidR="000C1999" w:rsidRPr="00775E5A">
        <w:fldChar w:fldCharType="begin">
          <w:fldData xml:space="preserve">PEVuZE5vdGU+PENpdGU+PEF1dGhvcj5MZWxpZXZlbGQ8L0F1dGhvcj48WWVhcj4yMDEwPC9ZZWFy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</w:fldData>
        </w:fldChar>
      </w:r>
      <w:r w:rsidR="000C1999" w:rsidRPr="00775E5A">
        <w:instrText xml:space="preserve"> ADDIN EN.CITE.DATA </w:instrText>
      </w:r>
      <w:r w:rsidR="000C1999" w:rsidRPr="00775E5A">
        <w:fldChar w:fldCharType="end"/>
      </w:r>
      <w:r w:rsidR="008A3321" w:rsidRPr="00775E5A">
        <w:fldChar w:fldCharType="separate"/>
      </w:r>
      <w:r w:rsidR="000C1999" w:rsidRPr="00775E5A">
        <w:rPr>
          <w:noProof/>
        </w:rPr>
        <w:t>(Lelieveld et al., 2010; Armbrust et al., 2015)</w:t>
      </w:r>
      <w:r w:rsidR="008A3321" w:rsidRPr="00775E5A">
        <w:fldChar w:fldCharType="end"/>
      </w:r>
      <w:r w:rsidR="008A3321" w:rsidRPr="00775E5A">
        <w:t xml:space="preserve">. </w:t>
      </w:r>
      <w:r w:rsidRPr="00775E5A">
        <w:t>Notably, iCanCope</w:t>
      </w:r>
      <w:r w:rsidRPr="00775E5A">
        <w:rPr>
          <w:rFonts w:cs="Arial"/>
        </w:rPr>
        <w:t>™</w:t>
      </w:r>
      <w:r w:rsidRPr="00775E5A">
        <w:t xml:space="preserve"> was the only intervention that presented a ‘theoretical rationale’ section distinctly in published works </w:t>
      </w:r>
      <w:r w:rsidRPr="00775E5A">
        <w:fldChar w:fldCharType="begin"/>
      </w:r>
      <w:r w:rsidR="00367FEA" w:rsidRPr="00775E5A">
        <w:instrText xml:space="preserve"> ADDIN EN.CITE &lt;EndNote&gt;&lt;Cite&gt;&lt;Author&gt;Stinson&lt;/Author&gt;&lt;Year&gt;2014&lt;/Year&gt;&lt;RecNum&gt;1088&lt;/RecNum&gt;&lt;DisplayText&gt;(Stinson et al., 2014)&lt;/DisplayText&gt;&lt;record&gt;&lt;rec-number&gt;1088&lt;/rec-number&gt;&lt;foreign-keys&gt;&lt;key app="EN" db-id="wtz2e9dsaat9e9edrwrvfaw70e5td5dx0vdw" timestamp="1533638763"&gt;1088&lt;/key&gt;&lt;/foreign-keys&gt;&lt;ref-type name="Journal Article"&gt;17&lt;/ref-type&gt;&lt;contributors&gt;&lt;authors&gt;&lt;author&gt;Stinson, Jennifer N.&lt;/author&gt;&lt;author&gt;Lalloo, C.&lt;/author&gt;&lt;author&gt;Harris, L.&lt;/author&gt;&lt;author&gt;Isaac, L.&lt;/author&gt;&lt;author&gt;Campbell, F.&lt;/author&gt;&lt;author&gt;Brown, S.&lt;/author&gt;&lt;author&gt;Ruskin, D.&lt;/author&gt;&lt;author&gt;Gordon, A.&lt;/author&gt;&lt;author&gt;Galonski, M.&lt;/author&gt;&lt;author&gt;Pink, L. R.&lt;/author&gt;&lt;author&gt;Buckley, N.&lt;/author&gt;&lt;author&gt;Henry, J. L.&lt;/author&gt;&lt;author&gt;White, M.&lt;/author&gt;&lt;author&gt;Karim, A.&lt;/author&gt;&lt;/authors&gt;&lt;/contributors&gt;&lt;titles&gt;&lt;title&gt;iCanCope with Pain™: User-Centred Design of a Web- and Mobile-Based Self-Management Program for Youth with Chronic Pain Based on Identified Health Care Needs&lt;/title&gt;&lt;secondary-title&gt;Pain Research and Management&lt;/secondary-title&gt;&lt;/titles&gt;&lt;periodical&gt;&lt;full-title&gt;Pain Research and Management&lt;/full-title&gt;&lt;/periodical&gt;&lt;volume&gt;19&lt;/volume&gt;&lt;number&gt;5&lt;/number&gt;&lt;section&gt;257-265&lt;/section&gt;&lt;dates&gt;&lt;year&gt;2014&lt;/year&gt;&lt;/dates&gt;&lt;urls&gt;&lt;related-urls&gt;&lt;url&gt;http://dx.doi.org/10.1155/2014/935278&lt;/url&gt;&lt;/related-urls&gt;&lt;/urls&gt;&lt;electronic-resource-num&gt;10.1155/2014/935278&lt;/electronic-resource-num&gt;&lt;/record&gt;&lt;/Cite&gt;&lt;/EndNote&gt;</w:instrText>
      </w:r>
      <w:r w:rsidRPr="00775E5A">
        <w:fldChar w:fldCharType="separate"/>
      </w:r>
      <w:r w:rsidRPr="00775E5A">
        <w:rPr>
          <w:noProof/>
        </w:rPr>
        <w:t>(Stinson et al., 2014)</w:t>
      </w:r>
      <w:r w:rsidRPr="00775E5A">
        <w:fldChar w:fldCharType="end"/>
      </w:r>
      <w:r w:rsidRPr="00775E5A">
        <w:t>. B</w:t>
      </w:r>
      <w:r w:rsidR="008A3321" w:rsidRPr="00775E5A">
        <w:t>oth iCanCope</w:t>
      </w:r>
      <w:r w:rsidR="008A3321" w:rsidRPr="00775E5A">
        <w:rPr>
          <w:rFonts w:cs="Arial"/>
        </w:rPr>
        <w:t>™</w:t>
      </w:r>
      <w:r w:rsidR="008A3321" w:rsidRPr="00775E5A">
        <w:t xml:space="preserve"> </w:t>
      </w:r>
      <w:r w:rsidRPr="00775E5A">
        <w:t xml:space="preserve">and Web-MAP </w:t>
      </w:r>
      <w:r w:rsidR="008A3321" w:rsidRPr="00775E5A">
        <w:t>reference</w:t>
      </w:r>
      <w:r w:rsidRPr="00775E5A">
        <w:t>d</w:t>
      </w:r>
      <w:r w:rsidR="008A3321" w:rsidRPr="00775E5A">
        <w:t xml:space="preserve"> CBT in combination with </w:t>
      </w:r>
      <w:r w:rsidR="002067DF" w:rsidRPr="00775E5A">
        <w:t>S</w:t>
      </w:r>
      <w:r w:rsidR="008A3321" w:rsidRPr="00775E5A">
        <w:t xml:space="preserve">ocial </w:t>
      </w:r>
      <w:r w:rsidR="002067DF" w:rsidRPr="00775E5A">
        <w:t>L</w:t>
      </w:r>
      <w:r w:rsidR="008A3321" w:rsidRPr="00775E5A">
        <w:t>earning</w:t>
      </w:r>
      <w:r w:rsidR="002067DF" w:rsidRPr="00775E5A">
        <w:t xml:space="preserve"> Theory</w:t>
      </w:r>
      <w:r w:rsidR="008A3321" w:rsidRPr="00775E5A">
        <w:t xml:space="preserve">, which can be theoretically related to children’s pain behaviours as a result of parent behavioural modelling </w:t>
      </w:r>
      <w:r w:rsidR="008A3321" w:rsidRPr="00775E5A">
        <w:fldChar w:fldCharType="begin">
          <w:fldData xml:space="preserve">PEVuZE5vdGU+PENpdGU+PEF1dGhvcj5QYWxlcm1vPC9BdXRob3I+PFllYXI+MjAxNDwvWWVhcj48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</w:fldData>
        </w:fldChar>
      </w:r>
      <w:r w:rsidR="00367FEA" w:rsidRPr="00775E5A">
        <w:instrText xml:space="preserve"> ADDIN EN.CITE </w:instrText>
      </w:r>
      <w:r w:rsidR="00367FEA" w:rsidRPr="00775E5A">
        <w:fldChar w:fldCharType="begin">
          <w:fldData xml:space="preserve">PEVuZE5vdGU+PENpdGU+PEF1dGhvcj5QYWxlcm1vPC9BdXRob3I+PFllYXI+MjAxNDwvWWVhcj48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</w:fldData>
        </w:fldChar>
      </w:r>
      <w:r w:rsidR="00367FEA" w:rsidRPr="00775E5A">
        <w:instrText xml:space="preserve"> ADDIN EN.CITE.DATA </w:instrText>
      </w:r>
      <w:r w:rsidR="00367FEA" w:rsidRPr="00775E5A">
        <w:fldChar w:fldCharType="end"/>
      </w:r>
      <w:r w:rsidR="008A3321" w:rsidRPr="00775E5A">
        <w:fldChar w:fldCharType="separate"/>
      </w:r>
      <w:r w:rsidR="00A71374" w:rsidRPr="00775E5A">
        <w:rPr>
          <w:noProof/>
        </w:rPr>
        <w:t>(Palermo et al., 2014; Palermo et al., 2016; Stinson et al., 2014)</w:t>
      </w:r>
      <w:r w:rsidR="008A3321" w:rsidRPr="00775E5A">
        <w:fldChar w:fldCharType="end"/>
      </w:r>
      <w:r w:rsidR="008A3321" w:rsidRPr="00775E5A">
        <w:t>. Web</w:t>
      </w:r>
      <w:r w:rsidR="00C50DDD" w:rsidRPr="00775E5A">
        <w:t>-</w:t>
      </w:r>
      <w:r w:rsidR="008A3321" w:rsidRPr="00775E5A">
        <w:t>MAP also mention</w:t>
      </w:r>
      <w:r w:rsidR="00032941" w:rsidRPr="00775E5A">
        <w:t>ed</w:t>
      </w:r>
      <w:r w:rsidR="008A3321" w:rsidRPr="00775E5A">
        <w:t xml:space="preserve"> integration of Family Systems Theory</w:t>
      </w:r>
      <w:r w:rsidR="00427812" w:rsidRPr="00775E5A">
        <w:t xml:space="preserve"> from the second iteration (Web-MAP2)</w:t>
      </w:r>
      <w:r w:rsidR="008A3321" w:rsidRPr="00775E5A">
        <w:t xml:space="preserve">, which a well-known theory that can be used to explain pain-focused family patterns of behaviour </w:t>
      </w:r>
      <w:r w:rsidR="008A3321" w:rsidRPr="00775E5A">
        <w:fldChar w:fldCharType="begin"/>
      </w:r>
      <w:r w:rsidR="00A71374" w:rsidRPr="00775E5A">
        <w:instrText xml:space="preserve"> ADDIN EN.CITE &lt;EndNote&gt;&lt;Cite&gt;&lt;Author&gt;Lewandowski&lt;/Author&gt;&lt;Year&gt;2007&lt;/Year&gt;&lt;RecNum&gt;1335&lt;/RecNum&gt;&lt;DisplayText&gt;(Lewandowski et al., 2007)&lt;/DisplayText&gt;&lt;record&gt;&lt;rec-number&gt;1335&lt;/rec-number&gt;&lt;foreign-keys&gt;&lt;key app="EN" db-id="wtz2e9dsaat9e9edrwrvfaw70e5td5dx0vdw" timestamp="1570799464"&gt;1335&lt;/key&gt;&lt;/foreign-keys&gt;&lt;ref-type name="Journal Article"&gt;17&lt;/ref-type&gt;&lt;contributors&gt;&lt;authors&gt;&lt;author&gt;Lewandowski, Wendy&lt;/author&gt;&lt;author&gt;Morris, Rebecca&lt;/author&gt;&lt;author&gt;Draucker, Claire Burke&lt;/author&gt;&lt;author&gt;Risko, Judy&lt;/author&gt;&lt;/authors&gt;&lt;/contributors&gt;&lt;titles&gt;&lt;title&gt;CHRONIC PAIN AND THE FAMILY: THEORY-DRIVEN TREATMENT APPROACHES&lt;/title&gt;&lt;secondary-title&gt;Issues in Mental Health Nursing&lt;/secondary-title&gt;&lt;/titles&gt;&lt;periodical&gt;&lt;full-title&gt;Issues in Mental Health Nursing&lt;/full-title&gt;&lt;/periodical&gt;&lt;pages&gt;1019-1044&lt;/pages&gt;&lt;volume&gt;28&lt;/volume&gt;&lt;number&gt;9&lt;/number&gt;&lt;dates&gt;&lt;year&gt;2007&lt;/year&gt;&lt;pub-dates&gt;&lt;date&gt;2007/01/01&lt;/date&gt;&lt;/pub-dates&gt;&lt;/dates&gt;&lt;publisher&gt;Taylor &amp;amp; Francis&lt;/publisher&gt;&lt;isbn&gt;0161-2840&lt;/isbn&gt;&lt;urls&gt;&lt;related-urls&gt;&lt;url&gt;https://doi.org/10.1080/01612840701522200&lt;/url&gt;&lt;/related-urls&gt;&lt;/urls&gt;&lt;electronic-resource-num&gt;10.1080/01612840701522200&lt;/electronic-resource-num&gt;&lt;/record&gt;&lt;/Cite&gt;&lt;/EndNote&gt;</w:instrText>
      </w:r>
      <w:r w:rsidR="008A3321" w:rsidRPr="00775E5A">
        <w:fldChar w:fldCharType="separate"/>
      </w:r>
      <w:r w:rsidR="00A71374" w:rsidRPr="00775E5A">
        <w:rPr>
          <w:noProof/>
        </w:rPr>
        <w:t>(Lewandowski et al., 2007)</w:t>
      </w:r>
      <w:r w:rsidR="008A3321" w:rsidRPr="00775E5A">
        <w:fldChar w:fldCharType="end"/>
      </w:r>
      <w:r w:rsidR="008A3321" w:rsidRPr="00775E5A">
        <w:t xml:space="preserve">. </w:t>
      </w:r>
    </w:p>
    <w:p w14:paraId="5D87D4A9" w14:textId="2A37F9F3" w:rsidR="00053AA2" w:rsidRPr="00775E5A" w:rsidRDefault="00053AA2" w:rsidP="00C37993">
      <w:pPr>
        <w:pStyle w:val="Heading2"/>
      </w:pPr>
      <w:r w:rsidRPr="00775E5A">
        <w:t xml:space="preserve">Development </w:t>
      </w:r>
      <w:r w:rsidR="001413F1" w:rsidRPr="00775E5A">
        <w:t>approaches</w:t>
      </w:r>
    </w:p>
    <w:p w14:paraId="74B9150D" w14:textId="77777777" w:rsidR="00CE7E0B" w:rsidRPr="00775E5A" w:rsidRDefault="00F6245F" w:rsidP="00C37993">
      <w:r w:rsidRPr="00775E5A">
        <w:t>Only one intervention referenced an</w:t>
      </w:r>
      <w:r w:rsidR="000E4A68" w:rsidRPr="00775E5A">
        <w:t xml:space="preserve"> established </w:t>
      </w:r>
      <w:r w:rsidR="00702EC9" w:rsidRPr="00775E5A">
        <w:t>development approach</w:t>
      </w:r>
      <w:r w:rsidR="00F47458" w:rsidRPr="00775E5A">
        <w:t xml:space="preserve"> </w:t>
      </w:r>
      <w:r w:rsidR="00F47458" w:rsidRPr="00775E5A">
        <w:fldChar w:fldCharType="begin"/>
      </w:r>
      <w:r w:rsidR="00F47458" w:rsidRPr="00775E5A">
        <w:instrText xml:space="preserve"> ADDIN EN.CITE &lt;EndNote&gt;&lt;Cite&gt;&lt;Author&gt;O’Cathain&lt;/Author&gt;&lt;Year&gt;2019&lt;/Year&gt;&lt;RecNum&gt;1434&lt;/RecNum&gt;&lt;DisplayText&gt;(O’Cathain et al., 2019)&lt;/DisplayText&gt;&lt;record&gt;&lt;rec-number&gt;1434&lt;/rec-number&gt;&lt;foreign-keys&gt;&lt;key app="EN" db-id="wtz2e9dsaat9e9edrwrvfaw70e5td5dx0vdw" timestamp="1588177424"&gt;1434&lt;/key&gt;&lt;/foreign-keys&gt;&lt;ref-type name="Journal Article"&gt;17&lt;/ref-type&gt;&lt;contributors&gt;&lt;authors&gt;&lt;author&gt;O’Cathain, Alicia&lt;/author&gt;&lt;author&gt;Croot, Liz&lt;/author&gt;&lt;author&gt;Sworn, Katie&lt;/author&gt;&lt;author&gt;Duncan, Edward&lt;/author&gt;&lt;author&gt;Rousseau, Nikki&lt;/author&gt;&lt;author&gt;Turner, Katrina&lt;/author&gt;&lt;author&gt;Yardley, Lucy&lt;/author&gt;&lt;author&gt;Hoddinott, Pat&lt;/author&gt;&lt;/authors&gt;&lt;/contributors&gt;&lt;titles&gt;&lt;title&gt;Taxonomy of approaches to developing interventions to improve health: a systematic methods overview&lt;/title&gt;&lt;secondary-title&gt;Pilot and Feasibility Studies&lt;/secondary-title&gt;&lt;/titles&gt;&lt;periodical&gt;&lt;full-title&gt;Pilot and Feasibility Studies&lt;/full-title&gt;&lt;/periodical&gt;&lt;pages&gt;41&lt;/pages&gt;&lt;volume&gt;5&lt;/volume&gt;&lt;number&gt;1&lt;/number&gt;&lt;dates&gt;&lt;year&gt;2019&lt;/year&gt;&lt;pub-dates&gt;&lt;date&gt;2019/03/12&lt;/date&gt;&lt;/pub-dates&gt;&lt;/dates&gt;&lt;isbn&gt;2055-5784&lt;/isbn&gt;&lt;urls&gt;&lt;related-urls&gt;&lt;url&gt;https://doi.org/10.1186/s40814-019-0425-6&lt;/url&gt;&lt;/related-urls&gt;&lt;/urls&gt;&lt;electronic-resource-num&gt;10.1186/s40814-019-0425-6&lt;/electronic-resource-num&gt;&lt;/record&gt;&lt;/Cite&gt;&lt;/EndNote&gt;</w:instrText>
      </w:r>
      <w:r w:rsidR="00F47458" w:rsidRPr="00775E5A">
        <w:fldChar w:fldCharType="separate"/>
      </w:r>
      <w:r w:rsidR="00F47458" w:rsidRPr="00775E5A">
        <w:rPr>
          <w:noProof/>
        </w:rPr>
        <w:t>(O’Cathain et al., 2019)</w:t>
      </w:r>
      <w:r w:rsidR="00F47458" w:rsidRPr="00775E5A">
        <w:fldChar w:fldCharType="end"/>
      </w:r>
      <w:r w:rsidR="00AF083A" w:rsidRPr="00775E5A">
        <w:t xml:space="preserve">; this was the user-centred </w:t>
      </w:r>
      <w:r w:rsidR="00DB67A8" w:rsidRPr="00775E5A">
        <w:t xml:space="preserve">design approach, </w:t>
      </w:r>
      <w:r w:rsidR="00AF083A" w:rsidRPr="00775E5A">
        <w:t>outlined</w:t>
      </w:r>
      <w:r w:rsidR="004E2F64" w:rsidRPr="00775E5A">
        <w:t xml:space="preserve"> in the development study for </w:t>
      </w:r>
      <w:r w:rsidR="00541CE3" w:rsidRPr="00775E5A">
        <w:t>iCanCope with Pain</w:t>
      </w:r>
      <w:r w:rsidR="00541CE3" w:rsidRPr="00775E5A">
        <w:rPr>
          <w:rFonts w:cs="Arial"/>
        </w:rPr>
        <w:t>™</w:t>
      </w:r>
      <w:r w:rsidR="00541CE3" w:rsidRPr="00775E5A">
        <w:t xml:space="preserve"> </w:t>
      </w:r>
      <w:r w:rsidR="00541CE3" w:rsidRPr="00775E5A">
        <w:fldChar w:fldCharType="begin"/>
      </w:r>
      <w:r w:rsidR="00367FEA" w:rsidRPr="00775E5A">
        <w:instrText xml:space="preserve"> ADDIN EN.CITE &lt;EndNote&gt;&lt;Cite&gt;&lt;Author&gt;Stinson&lt;/Author&gt;&lt;Year&gt;2014&lt;/Year&gt;&lt;RecNum&gt;1088&lt;/RecNum&gt;&lt;DisplayText&gt;(Stinson et al., 2014)&lt;/DisplayText&gt;&lt;record&gt;&lt;rec-number&gt;1088&lt;/rec-number&gt;&lt;foreign-keys&gt;&lt;key app="EN" db-id="wtz2e9dsaat9e9edrwrvfaw70e5td5dx0vdw" timestamp="1533638763"&gt;1088&lt;/key&gt;&lt;/foreign-keys&gt;&lt;ref-type name="Journal Article"&gt;17&lt;/ref-type&gt;&lt;contributors&gt;&lt;authors&gt;&lt;author&gt;Stinson, Jennifer N.&lt;/author&gt;&lt;author&gt;Lalloo, C.&lt;/author&gt;&lt;author&gt;Harris, L.&lt;/author&gt;&lt;author&gt;Isaac, L.&lt;/author&gt;&lt;author&gt;Campbell, F.&lt;/author&gt;&lt;author&gt;Brown, S.&lt;/author&gt;&lt;author&gt;Ruskin, D.&lt;/author&gt;&lt;author&gt;Gordon, A.&lt;/author&gt;&lt;author&gt;Galonski, M.&lt;/author&gt;&lt;author&gt;Pink, L. R.&lt;/author&gt;&lt;author&gt;Buckley, N.&lt;/author&gt;&lt;author&gt;Henry, J. L.&lt;/author&gt;&lt;author&gt;White, M.&lt;/author&gt;&lt;author&gt;Karim, A.&lt;/author&gt;&lt;/authors&gt;&lt;/contributors&gt;&lt;titles&gt;&lt;title&gt;iCanCope with Pain™: User-Centred Design of a Web- and Mobile-Based Self-Management Program for Youth with Chronic Pain Based on Identified Health Care Needs&lt;/title&gt;&lt;secondary-title&gt;Pain Research and Management&lt;/secondary-title&gt;&lt;/titles&gt;&lt;periodical&gt;&lt;full-title&gt;Pain Research and Management&lt;/full-title&gt;&lt;/periodical&gt;&lt;volume&gt;19&lt;/volume&gt;&lt;number&gt;5&lt;/number&gt;&lt;section&gt;257-265&lt;/section&gt;&lt;dates&gt;&lt;year&gt;2014&lt;/year&gt;&lt;/dates&gt;&lt;urls&gt;&lt;related-urls&gt;&lt;url&gt;http://dx.doi.org/10.1155/2014/935278&lt;/url&gt;&lt;/related-urls&gt;&lt;/urls&gt;&lt;electronic-resource-num&gt;10.1155/2014/935278&lt;/electronic-resource-num&gt;&lt;/record&gt;&lt;/Cite&gt;&lt;/EndNote&gt;</w:instrText>
      </w:r>
      <w:r w:rsidR="00541CE3" w:rsidRPr="00775E5A">
        <w:fldChar w:fldCharType="separate"/>
      </w:r>
      <w:r w:rsidR="000C1999" w:rsidRPr="00775E5A">
        <w:rPr>
          <w:noProof/>
        </w:rPr>
        <w:t>(Stinson et al., 2014)</w:t>
      </w:r>
      <w:r w:rsidR="00541CE3" w:rsidRPr="00775E5A">
        <w:fldChar w:fldCharType="end"/>
      </w:r>
      <w:r w:rsidR="004E2F64" w:rsidRPr="00775E5A">
        <w:t>. This intervention</w:t>
      </w:r>
      <w:r w:rsidR="004605B3" w:rsidRPr="00775E5A">
        <w:t xml:space="preserve"> </w:t>
      </w:r>
      <w:r w:rsidR="00733D8F" w:rsidRPr="00775E5A">
        <w:t xml:space="preserve">was developed with input from </w:t>
      </w:r>
      <w:r w:rsidR="00541CE3" w:rsidRPr="00775E5A">
        <w:t>focus groups with adolescents and health care professionals</w:t>
      </w:r>
      <w:r w:rsidR="002D375E" w:rsidRPr="00775E5A">
        <w:t>,</w:t>
      </w:r>
      <w:r w:rsidR="00541CE3" w:rsidRPr="00775E5A">
        <w:t xml:space="preserve"> followed by </w:t>
      </w:r>
      <w:r w:rsidR="00DD376B" w:rsidRPr="00775E5A">
        <w:t>individual</w:t>
      </w:r>
      <w:r w:rsidR="00541CE3" w:rsidRPr="00775E5A">
        <w:t xml:space="preserve"> interviews</w:t>
      </w:r>
      <w:r w:rsidR="004605B3" w:rsidRPr="00775E5A">
        <w:t xml:space="preserve"> with adolescents</w:t>
      </w:r>
      <w:r w:rsidR="00A854A7" w:rsidRPr="00775E5A">
        <w:t xml:space="preserve">. </w:t>
      </w:r>
      <w:r w:rsidR="004E2F64" w:rsidRPr="00775E5A">
        <w:t xml:space="preserve">Within the same research group, </w:t>
      </w:r>
      <w:r w:rsidR="007715CC" w:rsidRPr="00775E5A">
        <w:t>‘Teens Taking Charge’</w:t>
      </w:r>
      <w:r w:rsidR="00DD376B" w:rsidRPr="00775E5A">
        <w:t xml:space="preserve"> </w:t>
      </w:r>
      <w:r w:rsidR="00A83459" w:rsidRPr="00775E5A">
        <w:t>adopted an</w:t>
      </w:r>
      <w:r w:rsidR="000C329A" w:rsidRPr="00775E5A">
        <w:t xml:space="preserve"> iterative qualitative </w:t>
      </w:r>
      <w:r w:rsidR="00A83459" w:rsidRPr="00775E5A">
        <w:t>approach to development</w:t>
      </w:r>
      <w:r w:rsidR="000C329A" w:rsidRPr="00775E5A">
        <w:t xml:space="preserve"> by using a</w:t>
      </w:r>
      <w:r w:rsidR="00DD376B" w:rsidRPr="00775E5A">
        <w:t xml:space="preserve"> mixture of </w:t>
      </w:r>
      <w:r w:rsidR="006C1D4F" w:rsidRPr="00775E5A">
        <w:t>individual</w:t>
      </w:r>
      <w:r w:rsidR="00DD376B" w:rsidRPr="00775E5A">
        <w:t xml:space="preserve"> interviews </w:t>
      </w:r>
      <w:r w:rsidR="00F26F6F" w:rsidRPr="00775E5A">
        <w:fldChar w:fldCharType="begin"/>
      </w:r>
      <w:r w:rsidR="00367FEA" w:rsidRPr="00775E5A">
        <w:instrText xml:space="preserve"> ADDIN EN.CITE &lt;EndNote&gt;&lt;Cite&gt;&lt;Author&gt;Stinson&lt;/Author&gt;&lt;Year&gt;2008&lt;/Year&gt;&lt;RecNum&gt;1146&lt;/RecNum&gt;&lt;DisplayText&gt;(Stinson et al., 2008)&lt;/DisplayText&gt;&lt;record&gt;&lt;rec-number&gt;1146&lt;/rec-number&gt;&lt;foreign-keys&gt;&lt;key app="EN" db-id="wtz2e9dsaat9e9edrwrvfaw70e5td5dx0vdw" timestamp="1548067589"&gt;1146&lt;/key&gt;&lt;/foreign-keys&gt;&lt;ref-type name="Journal Article"&gt;17&lt;/ref-type&gt;&lt;contributors&gt;&lt;authors&gt;&lt;author&gt;Stinson, Jennifer N.&lt;/author&gt;&lt;author&gt;Toomey, Patricia C.&lt;/author&gt;&lt;author&gt;Stevens, Bonnie J.&lt;/author&gt;&lt;author&gt;Kagan, Susan&lt;/author&gt;&lt;author&gt;Duffy, Ciarán M.&lt;/author&gt;&lt;author&gt;Huber, Adam&lt;/author&gt;&lt;author&gt;Malleson, Peter&lt;/author&gt;&lt;author&gt;McGrath, Patrick J.&lt;/author&gt;&lt;author&gt;Yeung, Rae S. M.&lt;/author&gt;&lt;author&gt;Feldman, Brian M.&lt;/author&gt;&lt;/authors&gt;&lt;/contributors&gt;&lt;titles&gt;&lt;title&gt;Asking the experts: Exploring the self-management needs of adolescents with arthritis&lt;/title&gt;&lt;secondary-title&gt;Arthritis Care &amp;amp; Research&lt;/secondary-title&gt;&lt;/titles&gt;&lt;periodical&gt;&lt;full-title&gt;Arthritis Care &amp;amp; Research&lt;/full-title&gt;&lt;/periodical&gt;&lt;pages&gt;65-72&lt;/pages&gt;&lt;volume&gt;59&lt;/volume&gt;&lt;number&gt;1&lt;/number&gt;&lt;dates&gt;&lt;year&gt;2008&lt;/year&gt;&lt;/dates&gt;&lt;urls&gt;&lt;related-urls&gt;&lt;url&gt;https://onlinelibrary.wiley.com/doi/abs/10.1002/art.23244&lt;/url&gt;&lt;/related-urls&gt;&lt;/urls&gt;&lt;electronic-resource-num&gt;doi:10.1002/art.23244&lt;/electronic-resource-num&gt;&lt;/record&gt;&lt;/Cite&gt;&lt;/EndNote&gt;</w:instrText>
      </w:r>
      <w:r w:rsidR="00F26F6F" w:rsidRPr="00775E5A">
        <w:fldChar w:fldCharType="separate"/>
      </w:r>
      <w:r w:rsidR="004E5B12" w:rsidRPr="00775E5A">
        <w:rPr>
          <w:noProof/>
        </w:rPr>
        <w:t>(Stinson et al., 2008)</w:t>
      </w:r>
      <w:r w:rsidR="00F26F6F" w:rsidRPr="00775E5A">
        <w:fldChar w:fldCharType="end"/>
      </w:r>
      <w:r w:rsidR="00F26F6F" w:rsidRPr="00775E5A">
        <w:t xml:space="preserve"> </w:t>
      </w:r>
      <w:r w:rsidR="00DD376B" w:rsidRPr="00775E5A">
        <w:t xml:space="preserve">and </w:t>
      </w:r>
      <w:r w:rsidR="00182B30" w:rsidRPr="00775E5A">
        <w:t xml:space="preserve">think-aloud </w:t>
      </w:r>
      <w:r w:rsidR="00182B30" w:rsidRPr="00775E5A">
        <w:lastRenderedPageBreak/>
        <w:t xml:space="preserve">interviews </w:t>
      </w:r>
      <w:r w:rsidR="00DD376B" w:rsidRPr="00775E5A">
        <w:t>with adolescents</w:t>
      </w:r>
      <w:r w:rsidR="00182B30" w:rsidRPr="00775E5A">
        <w:t xml:space="preserve"> in separate </w:t>
      </w:r>
      <w:r w:rsidR="00A215E4" w:rsidRPr="00775E5A">
        <w:t xml:space="preserve">studies </w:t>
      </w:r>
      <w:r w:rsidR="00A215E4" w:rsidRPr="00775E5A">
        <w:fldChar w:fldCharType="begin">
          <w:fldData xml:space="preserve">PEVuZE5vdGU+PENpdGU+PEF1dGhvcj5TdGluc29uPC9BdXRob3I+PFllYXI+MjAxMDwvWWVhcj48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</w:fldData>
        </w:fldChar>
      </w:r>
      <w:r w:rsidR="00367FEA" w:rsidRPr="00775E5A">
        <w:instrText xml:space="preserve"> ADDIN EN.CITE </w:instrText>
      </w:r>
      <w:r w:rsidR="00367FEA" w:rsidRPr="00775E5A">
        <w:fldChar w:fldCharType="begin">
          <w:fldData xml:space="preserve">PEVuZE5vdGU+PENpdGU+PEF1dGhvcj5TdGluc29uPC9BdXRob3I+PFllYXI+MjAxMDwvWWVhcj48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</w:fldData>
        </w:fldChar>
      </w:r>
      <w:r w:rsidR="00367FEA" w:rsidRPr="00775E5A">
        <w:instrText xml:space="preserve"> ADDIN EN.CITE.DATA </w:instrText>
      </w:r>
      <w:r w:rsidR="00367FEA" w:rsidRPr="00775E5A">
        <w:fldChar w:fldCharType="end"/>
      </w:r>
      <w:r w:rsidR="00A215E4" w:rsidRPr="00775E5A">
        <w:fldChar w:fldCharType="separate"/>
      </w:r>
      <w:r w:rsidR="00A215E4" w:rsidRPr="00775E5A">
        <w:rPr>
          <w:noProof/>
        </w:rPr>
        <w:t>(Stinson et al., 2010a)</w:t>
      </w:r>
      <w:r w:rsidR="00A215E4" w:rsidRPr="00775E5A">
        <w:fldChar w:fldCharType="end"/>
      </w:r>
      <w:r w:rsidR="00DD376B" w:rsidRPr="00775E5A">
        <w:t>.</w:t>
      </w:r>
      <w:r w:rsidR="00A83459" w:rsidRPr="00775E5A">
        <w:t xml:space="preserve"> However, no </w:t>
      </w:r>
      <w:r w:rsidR="00251BEC" w:rsidRPr="00775E5A">
        <w:t>specific approach was referenced</w:t>
      </w:r>
      <w:r w:rsidR="00E43AC5" w:rsidRPr="00775E5A">
        <w:t xml:space="preserve"> for ‘Teens Taking Charge’.</w:t>
      </w:r>
    </w:p>
    <w:p w14:paraId="1C64BB11" w14:textId="77777777" w:rsidR="00CE7E0B" w:rsidRPr="00775E5A" w:rsidRDefault="00CE7E0B" w:rsidP="00CE7E0B">
      <w:pPr>
        <w:pStyle w:val="Heading2"/>
      </w:pPr>
      <w:r w:rsidRPr="00775E5A">
        <w:t>Evaluations of efficacy</w:t>
      </w:r>
    </w:p>
    <w:p w14:paraId="0A15627A" w14:textId="5C3D4D5A" w:rsidR="003D79C6" w:rsidRPr="00775E5A" w:rsidRDefault="00356F05" w:rsidP="002967D8">
      <w:pPr>
        <w:rPr>
          <w:lang w:eastAsia="zh-CN"/>
        </w:rPr>
      </w:pPr>
      <w:r w:rsidRPr="00775E5A">
        <w:rPr>
          <w:lang w:eastAsia="zh-CN"/>
        </w:rPr>
        <w:t xml:space="preserve">The current study focuses on evaluating the content of online interventions for paediatric chronic pain, and the development approaches used. Meta-analytic reviews of the efficacy of psychological approaches to online paediatric chronic pain management </w:t>
      </w:r>
      <w:r w:rsidRPr="00775E5A">
        <w:rPr>
          <w:lang w:eastAsia="zh-CN"/>
        </w:rPr>
        <w:fldChar w:fldCharType="begin"/>
      </w:r>
      <w:r w:rsidRPr="00775E5A">
        <w:rPr>
          <w:lang w:eastAsia="zh-CN"/>
        </w:rPr>
        <w:instrText xml:space="preserve"> ADDIN EN.CITE &lt;EndNote&gt;&lt;Cite&gt;&lt;Author&gt;Fisher&lt;/Author&gt;&lt;Year&gt;2019&lt;/Year&gt;&lt;RecNum&gt;1382&lt;/RecNum&gt;&lt;DisplayText&gt;(Fisher et al., 2019)&lt;/DisplayText&gt;&lt;record&gt;&lt;rec-number&gt;1382&lt;/rec-number&gt;&lt;foreign-keys&gt;&lt;key app="EN" db-id="wtz2e9dsaat9e9edrwrvfaw70e5td5dx0vdw" timestamp="1575985779"&gt;1382&lt;/key&gt;&lt;/foreign-keys&gt;&lt;ref-type name="Journal Article"&gt;17&lt;/ref-type&gt;&lt;contributors&gt;&lt;authors&gt;&lt;author&gt;Fisher, Emma&lt;/author&gt;&lt;author&gt;Law, Emily F.&lt;/author&gt;&lt;author&gt;Dudeney, J.&lt;/author&gt;&lt;author&gt;Eccleston, Christopher&lt;/author&gt;&lt;author&gt;Palermo, Tonya M.&lt;/author&gt;&lt;/authors&gt;&lt;/contributors&gt;&lt;titles&gt;&lt;title&gt;Psychological therapies (remotely delivered) for the management of chronic and recurrent pain in children and adolescents&lt;/title&gt;&lt;secondary-title&gt;Cochrane Database of Systematic Reviews&lt;/secondary-title&gt;&lt;/titles&gt;&lt;periodical&gt;&lt;full-title&gt;Cochrane Database of Systematic Reviews&lt;/full-title&gt;&lt;/periodical&gt;&lt;number&gt;4&lt;/number&gt;&lt;keywords&gt;&lt;keyword&gt;Adolescent&lt;/keyword&gt;&lt;keyword&gt;Anxiety [therapy]&lt;/keyword&gt;&lt;keyword&gt;Child&lt;/keyword&gt;&lt;keyword&gt;Child, Preschool&lt;/keyword&gt;&lt;keyword&gt;Chronic Pain [*therapy]&lt;/keyword&gt;&lt;keyword&gt;Depression [therapy]&lt;/keyword&gt;&lt;keyword&gt;Female&lt;/keyword&gt;&lt;keyword&gt;Humans&lt;/keyword&gt;&lt;keyword&gt;Male&lt;/keyword&gt;&lt;keyword&gt;Pain Management [*methods]&lt;/keyword&gt;&lt;keyword&gt;Psychotherapy [*methods]&lt;/keyword&gt;&lt;keyword&gt;Randomized Controlled Trials as Topic&lt;/keyword&gt;&lt;keyword&gt;Recurrence&lt;/keyword&gt;&lt;keyword&gt;Telemedicine [*methods]&lt;/keyword&gt;&lt;keyword&gt;Treatment Outcome&lt;/keyword&gt;&lt;/keywords&gt;&lt;dates&gt;&lt;year&gt;2019&lt;/year&gt;&lt;/dates&gt;&lt;publisher&gt;John Wiley &amp;amp; Sons, Ltd&lt;/publisher&gt;&lt;isbn&gt;1465-1858&lt;/isbn&gt;&lt;accession-num&gt;CD011118&lt;/accession-num&gt;&lt;urls&gt;&lt;related-urls&gt;&lt;url&gt;https://doi.org//10.1002/14651858.CD011118.pub3&lt;/url&gt;&lt;/related-urls&gt;&lt;/urls&gt;&lt;electronic-resource-num&gt;10.1002/14651858.CD011118.pub3&lt;/electronic-resource-num&gt;&lt;/record&gt;&lt;/Cite&gt;&lt;/EndNote&gt;</w:instrText>
      </w:r>
      <w:r w:rsidRPr="00775E5A">
        <w:rPr>
          <w:lang w:eastAsia="zh-CN"/>
        </w:rPr>
        <w:fldChar w:fldCharType="separate"/>
      </w:r>
      <w:r w:rsidRPr="00775E5A">
        <w:rPr>
          <w:noProof/>
          <w:lang w:eastAsia="zh-CN"/>
        </w:rPr>
        <w:t>(Fisher et al., 2019)</w:t>
      </w:r>
      <w:r w:rsidRPr="00775E5A">
        <w:rPr>
          <w:lang w:eastAsia="zh-CN"/>
        </w:rPr>
        <w:fldChar w:fldCharType="end"/>
      </w:r>
      <w:r w:rsidRPr="00775E5A">
        <w:rPr>
          <w:lang w:eastAsia="zh-CN"/>
        </w:rPr>
        <w:t>, and in-person interdiscipl</w:t>
      </w:r>
      <w:r w:rsidR="00AE7E4B" w:rsidRPr="00775E5A">
        <w:rPr>
          <w:lang w:eastAsia="zh-CN"/>
        </w:rPr>
        <w:t>in</w:t>
      </w:r>
      <w:r w:rsidRPr="00775E5A">
        <w:rPr>
          <w:lang w:eastAsia="zh-CN"/>
        </w:rPr>
        <w:t xml:space="preserve">ary interventions </w:t>
      </w:r>
      <w:r w:rsidRPr="00775E5A">
        <w:rPr>
          <w:lang w:eastAsia="zh-CN"/>
        </w:rPr>
        <w:fldChar w:fldCharType="begin">
          <w:fldData xml:space="preserve">PEVuZE5vdGU+PENpdGU+PEF1dGhvcj5IZWNobGVyPC9BdXRob3I+PFllYXI+MjAxNTwvWWVhcj48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</w:fldData>
        </w:fldChar>
      </w:r>
      <w:r w:rsidRPr="00775E5A">
        <w:rPr>
          <w:lang w:eastAsia="zh-CN"/>
        </w:rPr>
        <w:instrText xml:space="preserve"> ADDIN EN.CITE </w:instrText>
      </w:r>
      <w:r w:rsidRPr="00775E5A">
        <w:rPr>
          <w:lang w:eastAsia="zh-CN"/>
        </w:rPr>
        <w:fldChar w:fldCharType="begin">
          <w:fldData xml:space="preserve">PEVuZE5vdGU+PENpdGU+PEF1dGhvcj5IZWNobGVyPC9BdXRob3I+PFllYXI+MjAxNTwvWWVhcj48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</w:fldData>
        </w:fldChar>
      </w:r>
      <w:r w:rsidRPr="00775E5A">
        <w:rPr>
          <w:lang w:eastAsia="zh-CN"/>
        </w:rPr>
        <w:instrText xml:space="preserve"> ADDIN EN.CITE.DATA </w:instrText>
      </w:r>
      <w:r w:rsidRPr="00775E5A">
        <w:rPr>
          <w:lang w:eastAsia="zh-CN"/>
        </w:rPr>
      </w:r>
      <w:r w:rsidRPr="00775E5A">
        <w:rPr>
          <w:lang w:eastAsia="zh-CN"/>
        </w:rPr>
        <w:fldChar w:fldCharType="end"/>
      </w:r>
      <w:r w:rsidRPr="00775E5A">
        <w:rPr>
          <w:lang w:eastAsia="zh-CN"/>
        </w:rPr>
      </w:r>
      <w:r w:rsidRPr="00775E5A">
        <w:rPr>
          <w:lang w:eastAsia="zh-CN"/>
        </w:rPr>
        <w:fldChar w:fldCharType="separate"/>
      </w:r>
      <w:r w:rsidRPr="00775E5A">
        <w:rPr>
          <w:noProof/>
          <w:lang w:eastAsia="zh-CN"/>
        </w:rPr>
        <w:t>(Hechler et al., 2015; Liossi et al., 2019)</w:t>
      </w:r>
      <w:r w:rsidRPr="00775E5A">
        <w:rPr>
          <w:lang w:eastAsia="zh-CN"/>
        </w:rPr>
        <w:fldChar w:fldCharType="end"/>
      </w:r>
      <w:r w:rsidRPr="00775E5A">
        <w:rPr>
          <w:lang w:eastAsia="zh-CN"/>
        </w:rPr>
        <w:t xml:space="preserve"> have been published elsewhere. </w:t>
      </w:r>
      <w:r w:rsidR="0023214B" w:rsidRPr="00775E5A">
        <w:rPr>
          <w:lang w:eastAsia="zh-CN"/>
        </w:rPr>
        <w:t>E</w:t>
      </w:r>
      <w:r w:rsidR="001B7040" w:rsidRPr="00775E5A">
        <w:rPr>
          <w:lang w:eastAsia="zh-CN"/>
        </w:rPr>
        <w:t>fficacy evaluations</w:t>
      </w:r>
      <w:r w:rsidR="0023214B" w:rsidRPr="00775E5A">
        <w:rPr>
          <w:lang w:eastAsia="zh-CN"/>
        </w:rPr>
        <w:t>, however,</w:t>
      </w:r>
      <w:r w:rsidR="001B7040" w:rsidRPr="00775E5A">
        <w:rPr>
          <w:lang w:eastAsia="zh-CN"/>
        </w:rPr>
        <w:t xml:space="preserve"> </w:t>
      </w:r>
      <w:r w:rsidRPr="00775E5A">
        <w:rPr>
          <w:lang w:eastAsia="zh-CN"/>
        </w:rPr>
        <w:t>remain an important part of developing complex health interventions (final stage of development), according to</w:t>
      </w:r>
      <w:r w:rsidR="00F13601" w:rsidRPr="00775E5A">
        <w:rPr>
          <w:lang w:eastAsia="zh-CN"/>
        </w:rPr>
        <w:t xml:space="preserve"> Medical Research Council (MRC)</w:t>
      </w:r>
      <w:r w:rsidRPr="00775E5A">
        <w:rPr>
          <w:lang w:eastAsia="zh-CN"/>
        </w:rPr>
        <w:t xml:space="preserve"> guidance </w:t>
      </w:r>
      <w:r w:rsidRPr="00775E5A">
        <w:rPr>
          <w:lang w:eastAsia="zh-CN"/>
        </w:rPr>
        <w:fldChar w:fldCharType="begin"/>
      </w:r>
      <w:r w:rsidRPr="00775E5A">
        <w:rPr>
          <w:lang w:eastAsia="zh-CN"/>
        </w:rPr>
        <w:instrText xml:space="preserve"> ADDIN EN.CITE &lt;EndNote&gt;&lt;Cite&gt;&lt;Author&gt;O&amp;apos;Cathain&lt;/Author&gt;&lt;Year&gt;2019&lt;/Year&gt;&lt;RecNum&gt;1317&lt;/RecNum&gt;&lt;DisplayText&gt;(O&amp;apos;Cathain et al., 2019)&lt;/DisplayText&gt;&lt;record&gt;&lt;rec-number&gt;1317&lt;/rec-number&gt;&lt;foreign-keys&gt;&lt;key app="EN" db-id="wtz2e9dsaat9e9edrwrvfaw70e5td5dx0vdw" timestamp="1566398305"&gt;1317&lt;/key&gt;&lt;/foreign-keys&gt;&lt;ref-type name="Journal Article"&gt;17&lt;/ref-type&gt;&lt;contributors&gt;&lt;authors&gt;&lt;author&gt;O&amp;apos;Cathain, Alicia&lt;/author&gt;&lt;author&gt;Croot, Liz&lt;/author&gt;&lt;author&gt;Duncan, Edward&lt;/author&gt;&lt;author&gt;Rousseau, Nikki&lt;/author&gt;&lt;author&gt;Sworn, Katie&lt;/author&gt;&lt;author&gt;Turner, Katrina M.&lt;/author&gt;&lt;author&gt;Yardley, Lucy&lt;/author&gt;&lt;author&gt;Hoddinott, Pat&lt;/author&gt;&lt;/authors&gt;&lt;/contributors&gt;&lt;titles&gt;&lt;title&gt;Guidance on how to develop complex interventions to improve health and healthcare&lt;/title&gt;&lt;secondary-title&gt;BMJ Open&lt;/secondary-title&gt;&lt;/titles&gt;&lt;periodical&gt;&lt;full-title&gt;BMJ Open&lt;/full-title&gt;&lt;/periodical&gt;&lt;pages&gt;e029954&lt;/pages&gt;&lt;volume&gt;9&lt;/volume&gt;&lt;number&gt;8&lt;/number&gt;&lt;dates&gt;&lt;year&gt;2019&lt;/year&gt;&lt;/dates&gt;&lt;urls&gt;&lt;related-urls&gt;&lt;url&gt;http://bmjopen.bmj.com/content/9/8/e029954.abstract&lt;/url&gt;&lt;/related-urls&gt;&lt;/urls&gt;&lt;electronic-resource-num&gt;10.1136/bmjopen-2019-029954&lt;/electronic-resource-num&gt;&lt;/record&gt;&lt;/Cite&gt;&lt;/EndNote&gt;</w:instrText>
      </w:r>
      <w:r w:rsidRPr="00775E5A">
        <w:rPr>
          <w:lang w:eastAsia="zh-CN"/>
        </w:rPr>
        <w:fldChar w:fldCharType="separate"/>
      </w:r>
      <w:r w:rsidRPr="00775E5A">
        <w:rPr>
          <w:noProof/>
          <w:lang w:eastAsia="zh-CN"/>
        </w:rPr>
        <w:t>(O'Cathain et al., 2019)</w:t>
      </w:r>
      <w:r w:rsidRPr="00775E5A">
        <w:rPr>
          <w:lang w:eastAsia="zh-CN"/>
        </w:rPr>
        <w:fldChar w:fldCharType="end"/>
      </w:r>
      <w:r w:rsidR="00544995" w:rsidRPr="00775E5A">
        <w:rPr>
          <w:lang w:eastAsia="zh-CN"/>
        </w:rPr>
        <w:t>. A</w:t>
      </w:r>
      <w:r w:rsidRPr="00775E5A">
        <w:rPr>
          <w:lang w:eastAsia="zh-CN"/>
        </w:rPr>
        <w:t xml:space="preserve"> summary of </w:t>
      </w:r>
      <w:r w:rsidR="0012179E" w:rsidRPr="00775E5A">
        <w:rPr>
          <w:lang w:eastAsia="zh-CN"/>
        </w:rPr>
        <w:t>evaluation studies for</w:t>
      </w:r>
      <w:r w:rsidRPr="00775E5A">
        <w:rPr>
          <w:lang w:eastAsia="zh-CN"/>
        </w:rPr>
        <w:t xml:space="preserve"> the </w:t>
      </w:r>
      <w:r w:rsidR="001B7040" w:rsidRPr="00775E5A">
        <w:rPr>
          <w:lang w:eastAsia="zh-CN"/>
        </w:rPr>
        <w:t>two</w:t>
      </w:r>
      <w:r w:rsidRPr="00775E5A">
        <w:rPr>
          <w:lang w:eastAsia="zh-CN"/>
        </w:rPr>
        <w:t xml:space="preserve"> most rigorously trialled interventions i</w:t>
      </w:r>
      <w:r w:rsidR="00544995" w:rsidRPr="00775E5A">
        <w:rPr>
          <w:lang w:eastAsia="zh-CN"/>
        </w:rPr>
        <w:t>dentified in</w:t>
      </w:r>
      <w:r w:rsidRPr="00775E5A">
        <w:rPr>
          <w:lang w:eastAsia="zh-CN"/>
        </w:rPr>
        <w:t xml:space="preserve"> the current </w:t>
      </w:r>
      <w:r w:rsidR="0012179E" w:rsidRPr="00775E5A">
        <w:rPr>
          <w:lang w:eastAsia="zh-CN"/>
        </w:rPr>
        <w:t>study</w:t>
      </w:r>
      <w:r w:rsidRPr="00775E5A">
        <w:rPr>
          <w:lang w:eastAsia="zh-CN"/>
        </w:rPr>
        <w:t xml:space="preserve"> is included below. </w:t>
      </w:r>
    </w:p>
    <w:p w14:paraId="43F7E924" w14:textId="60346928" w:rsidR="000643C8" w:rsidRPr="00775E5A" w:rsidRDefault="00773E21" w:rsidP="002967D8">
      <w:pPr>
        <w:rPr>
          <w:lang w:eastAsia="zh-CN"/>
        </w:rPr>
      </w:pPr>
      <w:r w:rsidRPr="00775E5A">
        <w:rPr>
          <w:lang w:eastAsia="zh-CN"/>
        </w:rPr>
        <w:t>The intervention which has undergone the most rigorous testing in terms of randomised controlled trials (RCTs) is Web-MAP2</w:t>
      </w:r>
      <w:r w:rsidR="00187283" w:rsidRPr="00775E5A">
        <w:rPr>
          <w:lang w:eastAsia="zh-CN"/>
        </w:rPr>
        <w:t xml:space="preserve">, which is a multimodal CBT-based </w:t>
      </w:r>
      <w:r w:rsidR="001145B6" w:rsidRPr="00775E5A">
        <w:rPr>
          <w:lang w:eastAsia="zh-CN"/>
        </w:rPr>
        <w:t>online intervention</w:t>
      </w:r>
      <w:r w:rsidRPr="00775E5A">
        <w:rPr>
          <w:lang w:eastAsia="zh-CN"/>
        </w:rPr>
        <w:t xml:space="preserve">. The earliest RCT </w:t>
      </w:r>
      <w:r w:rsidR="001145B6" w:rsidRPr="00775E5A">
        <w:rPr>
          <w:lang w:eastAsia="zh-CN"/>
        </w:rPr>
        <w:t xml:space="preserve">evaluated the </w:t>
      </w:r>
      <w:r w:rsidRPr="00775E5A">
        <w:rPr>
          <w:lang w:eastAsia="zh-CN"/>
        </w:rPr>
        <w:t xml:space="preserve">first iteration of the intervention (Web-MAP) </w:t>
      </w:r>
      <w:r w:rsidRPr="00775E5A">
        <w:rPr>
          <w:lang w:eastAsia="zh-CN"/>
        </w:rPr>
        <w:fldChar w:fldCharType="begin"/>
      </w:r>
      <w:r w:rsidRPr="00775E5A">
        <w:rPr>
          <w:lang w:eastAsia="zh-CN"/>
        </w:rPr>
        <w:instrText xml:space="preserve"> ADDIN EN.CITE &lt;EndNote&gt;&lt;Cite&gt;&lt;Author&gt;Palermo&lt;/Author&gt;&lt;Year&gt;2009&lt;/Year&gt;&lt;RecNum&gt;1082&lt;/RecNum&gt;&lt;DisplayText&gt;(Palermo et al., 2009)&lt;/DisplayText&gt;&lt;record&gt;&lt;rec-number&gt;1082&lt;/rec-number&gt;&lt;foreign-keys&gt;&lt;key app="EN" db-id="wtz2e9dsaat9e9edrwrvfaw70e5td5dx0vdw" timestamp="1533638763"&gt;1082&lt;/key&gt;&lt;/foreign-keys&gt;&lt;ref-type name="Journal Article"&gt;17&lt;/ref-type&gt;&lt;contributors&gt;&lt;authors&gt;&lt;author&gt;Palermo, Tonya M.&lt;/author&gt;&lt;author&gt;Wilson, A. C.&lt;/author&gt;&lt;author&gt;Peters, M.&lt;/author&gt;&lt;author&gt;Lewandowski, A.&lt;/author&gt;&lt;author&gt;Somhegyi, H.&lt;/author&gt;&lt;/authors&gt;&lt;/contributors&gt;&lt;titles&gt;&lt;title&gt;Randomized controlled trial of an Internet-delivered family cognitive–behavioral therapy intervention for children and adolescents with chronic pain&lt;/title&gt;&lt;secondary-title&gt;PAIN&lt;/secondary-title&gt;&lt;/titles&gt;&lt;periodical&gt;&lt;full-title&gt;PAIN&lt;/full-title&gt;&lt;/periodical&gt;&lt;pages&gt;205-213&lt;/pages&gt;&lt;volume&gt;146&lt;/volume&gt;&lt;number&gt;1&lt;/number&gt;&lt;keywords&gt;&lt;keyword&gt;Pain&lt;/keyword&gt;&lt;keyword&gt;Chronic pain&lt;/keyword&gt;&lt;keyword&gt;Children&lt;/keyword&gt;&lt;keyword&gt;Adolescents&lt;/keyword&gt;&lt;keyword&gt;Randomized controlled trial&lt;/keyword&gt;&lt;keyword&gt;Internet&lt;/keyword&gt;&lt;keyword&gt;Cognitive–behavioral therapy&lt;/keyword&gt;&lt;/keywords&gt;&lt;dates&gt;&lt;year&gt;2009&lt;/year&gt;&lt;pub-dates&gt;&lt;date&gt;2009/11/01/&lt;/date&gt;&lt;/pub-dates&gt;&lt;/dates&gt;&lt;isbn&gt;0304-3959&lt;/isbn&gt;&lt;urls&gt;&lt;related-urls&gt;&lt;url&gt;http://www.sciencedirect.com/science/article/pii/S0304395909004199&lt;/url&gt;&lt;/related-urls&gt;&lt;/urls&gt;&lt;electronic-resource-num&gt;https://doi.org/10.1016/j.pain.2009.07.034&lt;/electronic-resource-num&gt;&lt;/record&gt;&lt;/Cite&gt;&lt;/EndNote&gt;</w:instrText>
      </w:r>
      <w:r w:rsidRPr="00775E5A">
        <w:rPr>
          <w:lang w:eastAsia="zh-CN"/>
        </w:rPr>
        <w:fldChar w:fldCharType="separate"/>
      </w:r>
      <w:r w:rsidRPr="00775E5A">
        <w:rPr>
          <w:noProof/>
          <w:lang w:eastAsia="zh-CN"/>
        </w:rPr>
        <w:t>(Palermo et al., 2009)</w:t>
      </w:r>
      <w:r w:rsidRPr="00775E5A">
        <w:rPr>
          <w:lang w:eastAsia="zh-CN"/>
        </w:rPr>
        <w:fldChar w:fldCharType="end"/>
      </w:r>
      <w:r w:rsidRPr="00775E5A">
        <w:rPr>
          <w:lang w:eastAsia="zh-CN"/>
        </w:rPr>
        <w:t xml:space="preserve">. </w:t>
      </w:r>
      <w:r w:rsidR="000643C8" w:rsidRPr="00775E5A">
        <w:rPr>
          <w:lang w:eastAsia="zh-CN"/>
        </w:rPr>
        <w:t xml:space="preserve">The </w:t>
      </w:r>
      <w:r w:rsidR="0048211E" w:rsidRPr="00775E5A">
        <w:rPr>
          <w:lang w:eastAsia="zh-CN"/>
        </w:rPr>
        <w:t>latest</w:t>
      </w:r>
      <w:r w:rsidR="000643C8" w:rsidRPr="00775E5A">
        <w:rPr>
          <w:lang w:eastAsia="zh-CN"/>
        </w:rPr>
        <w:t xml:space="preserve"> iteration</w:t>
      </w:r>
      <w:r w:rsidR="00C27A22" w:rsidRPr="00775E5A">
        <w:rPr>
          <w:lang w:eastAsia="zh-CN"/>
        </w:rPr>
        <w:t xml:space="preserve">, </w:t>
      </w:r>
      <w:r w:rsidR="000643C8" w:rsidRPr="00775E5A">
        <w:rPr>
          <w:lang w:eastAsia="zh-CN"/>
        </w:rPr>
        <w:t xml:space="preserve">Web-MAP2, was first mentioned in published work referencing an ongoing multicentre RCT </w:t>
      </w:r>
      <w:r w:rsidR="000643C8" w:rsidRPr="00775E5A">
        <w:rPr>
          <w:lang w:eastAsia="zh-CN"/>
        </w:rPr>
        <w:fldChar w:fldCharType="begin">
          <w:fldData xml:space="preserve">PEVuZE5vdGU+PENpdGU+PEF1dGhvcj5QYWxlcm1vPC9BdXRob3I+PFllYXI+MjAxNTwvWWVhcj48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</w:fldData>
        </w:fldChar>
      </w:r>
      <w:r w:rsidR="000E02BE" w:rsidRPr="00775E5A">
        <w:rPr>
          <w:lang w:eastAsia="zh-CN"/>
        </w:rPr>
        <w:instrText xml:space="preserve"> ADDIN EN.CITE </w:instrText>
      </w:r>
      <w:r w:rsidR="000E02BE" w:rsidRPr="00775E5A">
        <w:rPr>
          <w:lang w:eastAsia="zh-CN"/>
        </w:rPr>
        <w:fldChar w:fldCharType="begin">
          <w:fldData xml:space="preserve">PEVuZE5vdGU+PENpdGU+PEF1dGhvcj5QYWxlcm1vPC9BdXRob3I+PFllYXI+MjAxNTwvWWVhcj48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</w:fldData>
        </w:fldChar>
      </w:r>
      <w:r w:rsidR="000E02BE" w:rsidRPr="00775E5A">
        <w:rPr>
          <w:lang w:eastAsia="zh-CN"/>
        </w:rPr>
        <w:instrText xml:space="preserve"> ADDIN EN.CITE.DATA </w:instrText>
      </w:r>
      <w:r w:rsidR="000E02BE" w:rsidRPr="00775E5A">
        <w:rPr>
          <w:lang w:eastAsia="zh-CN"/>
        </w:rPr>
      </w:r>
      <w:r w:rsidR="000E02BE" w:rsidRPr="00775E5A">
        <w:rPr>
          <w:lang w:eastAsia="zh-CN"/>
        </w:rPr>
        <w:fldChar w:fldCharType="end"/>
      </w:r>
      <w:r w:rsidR="000643C8" w:rsidRPr="00775E5A">
        <w:rPr>
          <w:lang w:eastAsia="zh-CN"/>
        </w:rPr>
      </w:r>
      <w:r w:rsidR="000643C8" w:rsidRPr="00775E5A">
        <w:rPr>
          <w:lang w:eastAsia="zh-CN"/>
        </w:rPr>
        <w:fldChar w:fldCharType="separate"/>
      </w:r>
      <w:r w:rsidR="000643C8" w:rsidRPr="00775E5A">
        <w:rPr>
          <w:noProof/>
          <w:lang w:eastAsia="zh-CN"/>
        </w:rPr>
        <w:t>(Palermo et al., 2015)</w:t>
      </w:r>
      <w:r w:rsidR="000643C8" w:rsidRPr="00775E5A">
        <w:rPr>
          <w:lang w:eastAsia="zh-CN"/>
        </w:rPr>
        <w:fldChar w:fldCharType="end"/>
      </w:r>
      <w:r w:rsidR="000643C8" w:rsidRPr="00775E5A">
        <w:rPr>
          <w:lang w:eastAsia="zh-CN"/>
        </w:rPr>
        <w:t xml:space="preserve">. The multicentre RCT of Web-MAP2 used a parallel-groups design, in which one group received the Web-MAP2 intervention, and the other received internet-delivered education </w:t>
      </w:r>
      <w:r w:rsidR="000643C8" w:rsidRPr="00775E5A">
        <w:rPr>
          <w:lang w:eastAsia="zh-CN"/>
        </w:rPr>
        <w:fldChar w:fldCharType="begin">
          <w:fldData xml:space="preserve">PEVuZE5vdGU+PENpdGU+PEF1dGhvcj5QYWxlcm1vPC9BdXRob3I+PFllYXI+MjAxNjwvWWVhcj48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</w:fldData>
        </w:fldChar>
      </w:r>
      <w:r w:rsidR="000E02BE" w:rsidRPr="00775E5A">
        <w:rPr>
          <w:lang w:eastAsia="zh-CN"/>
        </w:rPr>
        <w:instrText xml:space="preserve"> ADDIN EN.CITE </w:instrText>
      </w:r>
      <w:r w:rsidR="000E02BE" w:rsidRPr="00775E5A">
        <w:rPr>
          <w:lang w:eastAsia="zh-CN"/>
        </w:rPr>
        <w:fldChar w:fldCharType="begin">
          <w:fldData xml:space="preserve">PEVuZE5vdGU+PENpdGU+PEF1dGhvcj5QYWxlcm1vPC9BdXRob3I+PFllYXI+MjAxNjwvWWVhcj48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</w:fldData>
        </w:fldChar>
      </w:r>
      <w:r w:rsidR="000E02BE" w:rsidRPr="00775E5A">
        <w:rPr>
          <w:lang w:eastAsia="zh-CN"/>
        </w:rPr>
        <w:instrText xml:space="preserve"> ADDIN EN.CITE.DATA </w:instrText>
      </w:r>
      <w:r w:rsidR="000E02BE" w:rsidRPr="00775E5A">
        <w:rPr>
          <w:lang w:eastAsia="zh-CN"/>
        </w:rPr>
      </w:r>
      <w:r w:rsidR="000E02BE" w:rsidRPr="00775E5A">
        <w:rPr>
          <w:lang w:eastAsia="zh-CN"/>
        </w:rPr>
        <w:fldChar w:fldCharType="end"/>
      </w:r>
      <w:r w:rsidR="000643C8" w:rsidRPr="00775E5A">
        <w:rPr>
          <w:lang w:eastAsia="zh-CN"/>
        </w:rPr>
      </w:r>
      <w:r w:rsidR="000643C8" w:rsidRPr="00775E5A">
        <w:rPr>
          <w:lang w:eastAsia="zh-CN"/>
        </w:rPr>
        <w:fldChar w:fldCharType="separate"/>
      </w:r>
      <w:r w:rsidR="000643C8" w:rsidRPr="00775E5A">
        <w:rPr>
          <w:noProof/>
          <w:lang w:eastAsia="zh-CN"/>
        </w:rPr>
        <w:t>(Palermo et al., 2016)</w:t>
      </w:r>
      <w:r w:rsidR="000643C8" w:rsidRPr="00775E5A">
        <w:rPr>
          <w:lang w:eastAsia="zh-CN"/>
        </w:rPr>
        <w:fldChar w:fldCharType="end"/>
      </w:r>
      <w:r w:rsidR="000643C8" w:rsidRPr="00775E5A">
        <w:rPr>
          <w:lang w:eastAsia="zh-CN"/>
        </w:rPr>
        <w:t xml:space="preserve">. Findings from 273 adolescents aged 11 to 17 years produced a number of beneficial effects, including a significantly improved functional disability from baseline to 6-month follow-up for the Web-MAP2 treatment group, comparatively to internet education. There were also significant improvements in sleep outcomes, and significant reductions in parent miscarried and parental protective behaviours for the Web-MAP2 group. Overall findings indicated a high level of efficacy. Several secondary analyses of the data from the main Web-MAP2 trial have been conducted </w:t>
      </w:r>
      <w:r w:rsidR="000643C8" w:rsidRPr="00775E5A">
        <w:rPr>
          <w:lang w:eastAsia="zh-CN"/>
        </w:rPr>
        <w:fldChar w:fldCharType="begin">
          <w:fldData xml:space="preserve">PEVuZE5vdGU+PENpdGU+PEF1dGhvcj5MYXc8L0F1dGhvcj48WWVhcj4yMDE4PC9ZZWFyPjxSZWNO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</w:fldData>
        </w:fldChar>
      </w:r>
      <w:r w:rsidR="000E02BE" w:rsidRPr="00775E5A">
        <w:rPr>
          <w:lang w:eastAsia="zh-CN"/>
        </w:rPr>
        <w:instrText xml:space="preserve"> ADDIN EN.CITE </w:instrText>
      </w:r>
      <w:r w:rsidR="000E02BE" w:rsidRPr="00775E5A">
        <w:rPr>
          <w:lang w:eastAsia="zh-CN"/>
        </w:rPr>
        <w:fldChar w:fldCharType="begin">
          <w:fldData xml:space="preserve">PEVuZE5vdGU+PENpdGU+PEF1dGhvcj5MYXc8L0F1dGhvcj48WWVhcj4yMDE4PC9ZZWFyPjxSZWNO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</w:fldData>
        </w:fldChar>
      </w:r>
      <w:r w:rsidR="000E02BE" w:rsidRPr="00775E5A">
        <w:rPr>
          <w:lang w:eastAsia="zh-CN"/>
        </w:rPr>
        <w:instrText xml:space="preserve"> ADDIN EN.CITE.DATA </w:instrText>
      </w:r>
      <w:r w:rsidR="000E02BE" w:rsidRPr="00775E5A">
        <w:rPr>
          <w:lang w:eastAsia="zh-CN"/>
        </w:rPr>
      </w:r>
      <w:r w:rsidR="000E02BE" w:rsidRPr="00775E5A">
        <w:rPr>
          <w:lang w:eastAsia="zh-CN"/>
        </w:rPr>
        <w:fldChar w:fldCharType="end"/>
      </w:r>
      <w:r w:rsidR="000643C8" w:rsidRPr="00775E5A">
        <w:rPr>
          <w:lang w:eastAsia="zh-CN"/>
        </w:rPr>
      </w:r>
      <w:r w:rsidR="000643C8" w:rsidRPr="00775E5A">
        <w:rPr>
          <w:lang w:eastAsia="zh-CN"/>
        </w:rPr>
        <w:fldChar w:fldCharType="separate"/>
      </w:r>
      <w:r w:rsidR="000E02BE" w:rsidRPr="00775E5A">
        <w:rPr>
          <w:noProof/>
          <w:lang w:eastAsia="zh-CN"/>
        </w:rPr>
        <w:t>(Law et al., 2018; Murray et al., 2019; Chen et al., 2019)</w:t>
      </w:r>
      <w:r w:rsidR="000643C8" w:rsidRPr="00775E5A">
        <w:rPr>
          <w:lang w:eastAsia="zh-CN"/>
        </w:rPr>
        <w:fldChar w:fldCharType="end"/>
      </w:r>
      <w:r w:rsidR="000643C8" w:rsidRPr="00775E5A">
        <w:rPr>
          <w:lang w:eastAsia="zh-CN"/>
        </w:rPr>
        <w:t>.</w:t>
      </w:r>
    </w:p>
    <w:p w14:paraId="632119A7" w14:textId="7615F314" w:rsidR="007715CC" w:rsidRPr="00775E5A" w:rsidRDefault="000643C8" w:rsidP="002967D8">
      <w:pPr>
        <w:rPr>
          <w:lang w:eastAsia="zh-CN"/>
        </w:rPr>
      </w:pPr>
      <w:r w:rsidRPr="00775E5A">
        <w:rPr>
          <w:lang w:eastAsia="zh-CN"/>
        </w:rPr>
        <w:t xml:space="preserve">Teens Taking Charge, an </w:t>
      </w:r>
      <w:r w:rsidR="00C27A22" w:rsidRPr="00775E5A">
        <w:rPr>
          <w:lang w:eastAsia="zh-CN"/>
        </w:rPr>
        <w:t xml:space="preserve">online </w:t>
      </w:r>
      <w:r w:rsidRPr="00775E5A">
        <w:rPr>
          <w:lang w:eastAsia="zh-CN"/>
        </w:rPr>
        <w:t xml:space="preserve">intervention for managing JIA, has also undergone rigorous trialling. An initial pilot RCT of ‘Teens Taking Charge’ found significantly better post-treatment outcomes in the experimental group, who received an internet-based intervention for JIA </w:t>
      </w:r>
      <w:r w:rsidRPr="00775E5A">
        <w:rPr>
          <w:lang w:eastAsia="zh-CN"/>
        </w:rPr>
        <w:fldChar w:fldCharType="begin">
          <w:fldData xml:space="preserve">PEVuZE5vdGU+PENpdGU+PEF1dGhvcj5TdGluc29uPC9BdXRob3I+PFllYXI+MjAxMDwvWWVhcj48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</w:fldData>
        </w:fldChar>
      </w:r>
      <w:r w:rsidR="000E02BE" w:rsidRPr="00775E5A">
        <w:rPr>
          <w:lang w:eastAsia="zh-CN"/>
        </w:rPr>
        <w:instrText xml:space="preserve"> ADDIN EN.CITE </w:instrText>
      </w:r>
      <w:r w:rsidR="000E02BE" w:rsidRPr="00775E5A">
        <w:rPr>
          <w:lang w:eastAsia="zh-CN"/>
        </w:rPr>
        <w:fldChar w:fldCharType="begin">
          <w:fldData xml:space="preserve">PEVuZE5vdGU+PENpdGU+PEF1dGhvcj5TdGluc29uPC9BdXRob3I+PFllYXI+MjAxMDwvWWVhcj48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</w:fldData>
        </w:fldChar>
      </w:r>
      <w:r w:rsidR="000E02BE" w:rsidRPr="00775E5A">
        <w:rPr>
          <w:lang w:eastAsia="zh-CN"/>
        </w:rPr>
        <w:instrText xml:space="preserve"> ADDIN EN.CITE.DATA </w:instrText>
      </w:r>
      <w:r w:rsidR="000E02BE" w:rsidRPr="00775E5A">
        <w:rPr>
          <w:lang w:eastAsia="zh-CN"/>
        </w:rPr>
      </w:r>
      <w:r w:rsidR="000E02BE" w:rsidRPr="00775E5A">
        <w:rPr>
          <w:lang w:eastAsia="zh-CN"/>
        </w:rPr>
        <w:fldChar w:fldCharType="end"/>
      </w:r>
      <w:r w:rsidRPr="00775E5A">
        <w:rPr>
          <w:lang w:eastAsia="zh-CN"/>
        </w:rPr>
      </w:r>
      <w:r w:rsidRPr="00775E5A">
        <w:rPr>
          <w:lang w:eastAsia="zh-CN"/>
        </w:rPr>
        <w:fldChar w:fldCharType="separate"/>
      </w:r>
      <w:r w:rsidRPr="00775E5A">
        <w:rPr>
          <w:noProof/>
          <w:lang w:eastAsia="zh-CN"/>
        </w:rPr>
        <w:t>(Stinson et al., 2010b)</w:t>
      </w:r>
      <w:r w:rsidRPr="00775E5A">
        <w:rPr>
          <w:lang w:eastAsia="zh-CN"/>
        </w:rPr>
        <w:fldChar w:fldCharType="end"/>
      </w:r>
      <w:r w:rsidRPr="00775E5A">
        <w:rPr>
          <w:lang w:eastAsia="zh-CN"/>
        </w:rPr>
        <w:t xml:space="preserve">. The experimental group had a lower average weekly pain intensity, however there were no significant differences between-groups for functional disability, self-efficacy, adherence or stress in the internet intervention group compared to the control group, who had received a telephone-delivered attention control intervention. This intervention has since been evaluated in a multisite RCT, comparing the self-management program with an online education-only program over 12-weeks </w:t>
      </w:r>
      <w:r w:rsidRPr="00775E5A">
        <w:rPr>
          <w:lang w:eastAsia="zh-CN"/>
        </w:rPr>
        <w:fldChar w:fldCharType="begin">
          <w:fldData xml:space="preserve">PEVuZE5vdGU+PENpdGU+PEF1dGhvcj5Db25uZWxseTwvQXV0aG9yPjxZZWFyPjIwMTk8L1llYXI+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</w:fldData>
        </w:fldChar>
      </w:r>
      <w:r w:rsidRPr="00775E5A">
        <w:rPr>
          <w:lang w:eastAsia="zh-CN"/>
        </w:rPr>
        <w:instrText xml:space="preserve"> ADDIN EN.CITE </w:instrText>
      </w:r>
      <w:r w:rsidRPr="00775E5A">
        <w:rPr>
          <w:lang w:eastAsia="zh-CN"/>
        </w:rPr>
        <w:fldChar w:fldCharType="begin">
          <w:fldData xml:space="preserve">PEVuZE5vdGU+PENpdGU+PEF1dGhvcj5Db25uZWxseTwvQXV0aG9yPjxZZWFyPjIwMTk8L1llYXI+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</w:fldData>
        </w:fldChar>
      </w:r>
      <w:r w:rsidRPr="00775E5A">
        <w:rPr>
          <w:lang w:eastAsia="zh-CN"/>
        </w:rPr>
        <w:instrText xml:space="preserve"> ADDIN EN.CITE.DATA </w:instrText>
      </w:r>
      <w:r w:rsidRPr="00775E5A">
        <w:rPr>
          <w:lang w:eastAsia="zh-CN"/>
        </w:rPr>
      </w:r>
      <w:r w:rsidRPr="00775E5A">
        <w:rPr>
          <w:lang w:eastAsia="zh-CN"/>
        </w:rPr>
        <w:fldChar w:fldCharType="end"/>
      </w:r>
      <w:r w:rsidRPr="00775E5A">
        <w:rPr>
          <w:lang w:eastAsia="zh-CN"/>
        </w:rPr>
      </w:r>
      <w:r w:rsidRPr="00775E5A">
        <w:rPr>
          <w:lang w:eastAsia="zh-CN"/>
        </w:rPr>
        <w:fldChar w:fldCharType="separate"/>
      </w:r>
      <w:r w:rsidRPr="00775E5A">
        <w:rPr>
          <w:lang w:eastAsia="zh-CN"/>
        </w:rPr>
        <w:t>(Connelly et al., 2019)</w:t>
      </w:r>
      <w:r w:rsidRPr="00775E5A">
        <w:rPr>
          <w:lang w:eastAsia="zh-CN"/>
        </w:rPr>
        <w:fldChar w:fldCharType="end"/>
      </w:r>
      <w:r w:rsidRPr="00775E5A">
        <w:rPr>
          <w:lang w:eastAsia="zh-CN"/>
        </w:rPr>
        <w:t xml:space="preserve">. The main outcomes for the study were pain intensity, pain interference and functional disability, and outcomes were also assessed at 6-month and 12-month follow-up. Participants in both groups showed small, yet significant improvement in the main outcomes, with no significant between-group differences. Predictors of pain and functioning were also analysed, finding that self-efficacy, disease knowledge, anxiety and depression were significant predictors for both groups. </w:t>
      </w:r>
    </w:p>
    <w:p w14:paraId="431B42CD" w14:textId="06437069" w:rsidR="007E645B" w:rsidRPr="00775E5A" w:rsidRDefault="007E645B" w:rsidP="002967D8">
      <w:pPr>
        <w:rPr>
          <w:lang w:eastAsia="zh-CN"/>
        </w:rPr>
      </w:pPr>
      <w:r w:rsidRPr="00775E5A">
        <w:rPr>
          <w:lang w:eastAsia="zh-CN"/>
        </w:rPr>
        <w:t xml:space="preserve">Other trials include iCanCope with Pain™, which targets mixed CP, and has been tested in a parallel groups RCT. Only the mobile symptom-tracking app was investigated </w:t>
      </w:r>
      <w:r w:rsidRPr="00775E5A">
        <w:rPr>
          <w:lang w:eastAsia="zh-CN"/>
        </w:rPr>
        <w:fldChar w:fldCharType="begin"/>
      </w:r>
      <w:r w:rsidRPr="00775E5A">
        <w:rPr>
          <w:lang w:eastAsia="zh-CN"/>
        </w:rPr>
        <w:instrText xml:space="preserve"> ADDIN EN.CITE &lt;EndNote&gt;&lt;Cite&gt;&lt;Author&gt;Lalloo&lt;/Author&gt;&lt;Year&gt;2019&lt;/Year&gt;&lt;RecNum&gt;1179&lt;/RecNum&gt;&lt;DisplayText&gt;(Lalloo et al., 2019)&lt;/DisplayText&gt;&lt;record&gt;&lt;rec-number&gt;1179&lt;/rec-number&gt;&lt;foreign-keys&gt;&lt;key app="EN" db-id="wtz2e9dsaat9e9edrwrvfaw70e5td5dx0vdw" timestamp="1551709659"&gt;1179&lt;/key&gt;&lt;/foreign-keys&gt;&lt;ref-type name="Journal Article"&gt;17&lt;/ref-type&gt;&lt;contributors&gt;&lt;authors&gt;&lt;author&gt;Lalloo, C.&lt;/author&gt;&lt;author&gt;Hundert, Amos&lt;/author&gt;&lt;author&gt;Harris, Lauren&lt;/author&gt;&lt;author&gt;Pham, Quynh&lt;/author&gt;&lt;author&gt;Campbell, Fiona&lt;/author&gt;&lt;author&gt;Chorney, Jill&lt;/author&gt;&lt;author&gt;Dick, Bruce&lt;/author&gt;&lt;author&gt;Simmonds, Mark&lt;/author&gt;&lt;author&gt;Cafazzo, Joseph&lt;/author&gt;&lt;author&gt;Stinson, Jennifer&lt;/author&gt;&lt;/authors&gt;&lt;/contributors&gt;&lt;titles&gt;&lt;title&gt;Capturing Daily Disease Experiences of Adolescents With Chronic Pain: mHealth-Mediated Symptom Tracking&lt;/title&gt;&lt;secondary-title&gt;JMIR Mhealth Uhealth&lt;/secondary-title&gt;&lt;/titles&gt;&lt;periodical&gt;&lt;full-title&gt;JMIR Mhealth Uhealth&lt;/full-title&gt;&lt;/periodical&gt;&lt;pages&gt;e11838&lt;/pages&gt;&lt;volume&gt;7&lt;/volume&gt;&lt;number&gt;1&lt;/number&gt;&lt;keywords&gt;&lt;keyword&gt;adherence&lt;/keyword&gt;&lt;keyword&gt;adolescents&lt;/keyword&gt;&lt;keyword&gt;chronic pain&lt;/keyword&gt;&lt;keyword&gt;disease experience&lt;/keyword&gt;&lt;keyword&gt;feasibility&lt;/keyword&gt;&lt;keyword&gt;mHealth&lt;/keyword&gt;&lt;keyword&gt;self-report&lt;/keyword&gt;&lt;keyword&gt;smartphones&lt;/keyword&gt;&lt;keyword&gt;symptom monitoring&lt;/keyword&gt;&lt;keyword&gt;mobile phone&lt;/keyword&gt;&lt;/keywords&gt;&lt;dates&gt;&lt;year&gt;2019&lt;/year&gt;&lt;pub-dates&gt;&lt;date&gt;2019/01/17&lt;/date&gt;&lt;/pub-dates&gt;&lt;/dates&gt;&lt;isbn&gt;2291-5222&lt;/isbn&gt;&lt;urls&gt;&lt;related-urls&gt;&lt;url&gt;http://mhealth.jmir.org/2019/1/e11838/&lt;/url&gt;&lt;url&gt;https://doi.org/10.2196/11838&lt;/url&gt;&lt;url&gt;http://www.ncbi.nlm.nih.gov/pubmed/30664472&lt;/url&gt;&lt;/related-urls&gt;&lt;/urls&gt;&lt;electronic-resource-num&gt;10.2196/11838&lt;/electronic-resource-num&gt;&lt;/record&gt;&lt;/Cite&gt;&lt;/EndNote&gt;</w:instrText>
      </w:r>
      <w:r w:rsidRPr="00775E5A">
        <w:rPr>
          <w:lang w:eastAsia="zh-CN"/>
        </w:rPr>
        <w:fldChar w:fldCharType="separate"/>
      </w:r>
      <w:r w:rsidRPr="00775E5A">
        <w:rPr>
          <w:lang w:eastAsia="zh-CN"/>
        </w:rPr>
        <w:t>(Lalloo et al., 2019)</w:t>
      </w:r>
      <w:r w:rsidRPr="00775E5A">
        <w:rPr>
          <w:lang w:eastAsia="zh-CN"/>
        </w:rPr>
        <w:fldChar w:fldCharType="end"/>
      </w:r>
      <w:r w:rsidRPr="00775E5A">
        <w:rPr>
          <w:lang w:eastAsia="zh-CN"/>
        </w:rPr>
        <w:t xml:space="preserve">, </w:t>
      </w:r>
      <w:r w:rsidRPr="00775E5A">
        <w:rPr>
          <w:lang w:eastAsia="zh-CN"/>
        </w:rPr>
        <w:lastRenderedPageBreak/>
        <w:t xml:space="preserve">finding that pain-related variables were stable over time (55 days) and adherence to symptom-tracking was moderate-high. The ‘Move It Now’ self-management intervention for adolescents with mixed CP </w:t>
      </w:r>
      <w:r w:rsidRPr="00775E5A">
        <w:rPr>
          <w:lang w:eastAsia="zh-CN"/>
        </w:rPr>
        <w:fldChar w:fldCharType="begin"/>
      </w:r>
      <w:r w:rsidRPr="00775E5A">
        <w:rPr>
          <w:lang w:eastAsia="zh-CN"/>
        </w:rPr>
        <w:instrText xml:space="preserve"> ADDIN EN.CITE &lt;EndNote&gt;&lt;Cite&gt;&lt;Author&gt;Voerman&lt;/Author&gt;&lt;Year&gt;2015&lt;/Year&gt;&lt;RecNum&gt;1077&lt;/RecNum&gt;&lt;DisplayText&gt;(Voerman et al., 2015)&lt;/DisplayText&gt;&lt;record&gt;&lt;rec-number&gt;1077&lt;/rec-number&gt;&lt;foreign-keys&gt;&lt;key app="EN" db-id="wtz2e9dsaat9e9edrwrvfaw70e5td5dx0vdw" timestamp="1533638762"&gt;1077&lt;/key&gt;&lt;/foreign-keys&gt;&lt;ref-type name="Journal Article"&gt;17&lt;/ref-type&gt;&lt;contributors&gt;&lt;authors&gt;&lt;author&gt;Voerman, J. S.&lt;/author&gt;&lt;author&gt;Remerie, S.&lt;/author&gt;&lt;author&gt;Westendorp, T.&lt;/author&gt;&lt;author&gt;Timman, R.&lt;/author&gt;&lt;author&gt;Busschbach, J. J. V.&lt;/author&gt;&lt;author&gt;Passchier, J.&lt;/author&gt;&lt;author&gt;de Klerk, C.&lt;/author&gt;&lt;/authors&gt;&lt;/contributors&gt;&lt;titles&gt;&lt;title&gt;Effects of a Guided Internet-Delivered Self-Help Intervention for Adolescents With Chronic Pain&lt;/title&gt;&lt;secondary-title&gt;The Journal of Pain&lt;/secondary-title&gt;&lt;/titles&gt;&lt;periodical&gt;&lt;full-title&gt;The Journal of Pain&lt;/full-title&gt;&lt;/periodical&gt;&lt;pages&gt;1115-1126&lt;/pages&gt;&lt;volume&gt;16&lt;/volume&gt;&lt;number&gt;11&lt;/number&gt;&lt;keywords&gt;&lt;keyword&gt;Pain management&lt;/keyword&gt;&lt;keyword&gt;adolescent&lt;/keyword&gt;&lt;keyword&gt;Internet&lt;/keyword&gt;&lt;keyword&gt;telephone&lt;/keyword&gt;&lt;keyword&gt;cognitive therapy&lt;/keyword&gt;&lt;/keywords&gt;&lt;dates&gt;&lt;year&gt;2015&lt;/year&gt;&lt;pub-dates&gt;&lt;date&gt;2015/11/01/&lt;/date&gt;&lt;/pub-dates&gt;&lt;/dates&gt;&lt;isbn&gt;1526-5900&lt;/isbn&gt;&lt;urls&gt;&lt;related-urls&gt;&lt;url&gt;http://www.sciencedirect.com/science/article/pii/S1526590015008147&lt;/url&gt;&lt;/related-urls&gt;&lt;/urls&gt;&lt;electronic-resource-num&gt;https://doi.org/10.1016/j.jpain.2015.07.011&lt;/electronic-resource-num&gt;&lt;/record&gt;&lt;/Cite&gt;&lt;/EndNote&gt;</w:instrText>
      </w:r>
      <w:r w:rsidRPr="00775E5A">
        <w:rPr>
          <w:lang w:eastAsia="zh-CN"/>
        </w:rPr>
        <w:fldChar w:fldCharType="separate"/>
      </w:r>
      <w:r w:rsidRPr="00775E5A">
        <w:rPr>
          <w:lang w:eastAsia="zh-CN"/>
        </w:rPr>
        <w:t>(Voerman et al., 2015)</w:t>
      </w:r>
      <w:r w:rsidRPr="00775E5A">
        <w:rPr>
          <w:lang w:eastAsia="zh-CN"/>
        </w:rPr>
        <w:fldChar w:fldCharType="end"/>
      </w:r>
      <w:r w:rsidRPr="00775E5A">
        <w:rPr>
          <w:lang w:eastAsia="zh-CN"/>
        </w:rPr>
        <w:t xml:space="preserve"> found pain intensity, general behaviour, mental health, family activities all significantly improved during the intervention; this investigation was intended to be an RCT however the design was altered to within-participants due to high attrition rates. The only study included in the content analysis that investigated dysmenorrhea undertook a NRCT to investigate the effectiveness of auricular acupressure combined with internet interactive instruction </w:t>
      </w:r>
      <w:r w:rsidRPr="00775E5A">
        <w:rPr>
          <w:lang w:eastAsia="zh-CN"/>
        </w:rPr>
        <w:fldChar w:fldCharType="begin"/>
      </w:r>
      <w:r w:rsidRPr="00775E5A">
        <w:rPr>
          <w:lang w:eastAsia="zh-CN"/>
        </w:rPr>
        <w:instrText xml:space="preserve"> ADDIN EN.CITE &lt;EndNote&gt;&lt;Cite&gt;&lt;Author&gt;Yeh&lt;/Author&gt;&lt;Year&gt;2013&lt;/Year&gt;&lt;RecNum&gt;1210&lt;/RecNum&gt;&lt;DisplayText&gt;(Yeh et al., 2013)&lt;/DisplayText&gt;&lt;record&gt;&lt;rec-number&gt;1210&lt;/rec-number&gt;&lt;foreign-keys&gt;&lt;key app="EN" db-id="wtz2e9dsaat9e9edrwrvfaw70e5td5dx0vdw" timestamp="1552408383"&gt;1210&lt;/key&gt;&lt;/foreign-keys&gt;&lt;ref-type name="Journal Article"&gt;17&lt;/ref-type&gt;&lt;contributors&gt;&lt;authors&gt;&lt;author&gt;Yeh, M. L.&lt;/author&gt;&lt;author&gt;Hung, Y. L.&lt;/author&gt;&lt;author&gt;Chen, H. H.&lt;/author&gt;&lt;author&gt;Lin, J. G.&lt;/author&gt;&lt;author&gt;Wang, Y. J.&lt;/author&gt;&lt;/authors&gt;&lt;/contributors&gt;&lt;auth-address&gt;School of Nursing, National Taipei University of Nursing and Health Sciences, Taipei 112, Taiwan.&lt;/auth-address&gt;&lt;titles&gt;&lt;title&gt;Auricular acupressure combined with an internet-based intervention or alone for primary dysmenorrhea: a control study&lt;/title&gt;&lt;secondary-title&gt;Evid Based Complement Alternat Med&lt;/secondary-title&gt;&lt;/titles&gt;&lt;periodical&gt;&lt;full-title&gt;Evid Based Complement Alternat Med&lt;/full-title&gt;&lt;/periodical&gt;&lt;pages&gt;316212&lt;/pages&gt;&lt;volume&gt;2013&lt;/volume&gt;&lt;edition&gt;2013/05/09&lt;/edition&gt;&lt;dates&gt;&lt;year&gt;2013&lt;/year&gt;&lt;/dates&gt;&lt;isbn&gt;1741-427X (Print)&amp;#xD;1741-427X (Linking)&lt;/isbn&gt;&lt;accession-num&gt;23653661&lt;/accession-num&gt;&lt;urls&gt;&lt;related-urls&gt;&lt;url&gt;https://www.ncbi.nlm.nih.gov/pubmed/23653661&lt;/url&gt;&lt;/related-urls&gt;&lt;/urls&gt;&lt;custom2&gt;PMC3638620&lt;/custom2&gt;&lt;electronic-resource-num&gt;10.1155/2013/316212&lt;/electronic-resource-num&gt;&lt;/record&gt;&lt;/Cite&gt;&lt;/EndNote&gt;</w:instrText>
      </w:r>
      <w:r w:rsidRPr="00775E5A">
        <w:rPr>
          <w:lang w:eastAsia="zh-CN"/>
        </w:rPr>
        <w:fldChar w:fldCharType="separate"/>
      </w:r>
      <w:r w:rsidRPr="00775E5A">
        <w:rPr>
          <w:lang w:eastAsia="zh-CN"/>
        </w:rPr>
        <w:t>(Yeh et al., 2013)</w:t>
      </w:r>
      <w:r w:rsidRPr="00775E5A">
        <w:rPr>
          <w:lang w:eastAsia="zh-CN"/>
        </w:rPr>
        <w:fldChar w:fldCharType="end"/>
      </w:r>
      <w:r w:rsidRPr="00775E5A">
        <w:rPr>
          <w:lang w:eastAsia="zh-CN"/>
        </w:rPr>
        <w:t>. This study found that the internet intervention with auricular acupressure was significantly better at improving pain and menstrual distress post-intervention compared to acupressure alone.</w:t>
      </w:r>
    </w:p>
    <w:p w14:paraId="142DD30F" w14:textId="77777777" w:rsidR="00614D0A" w:rsidRPr="00775E5A" w:rsidRDefault="00614D0A" w:rsidP="00C37993">
      <w:pPr>
        <w:pStyle w:val="Title"/>
      </w:pPr>
      <w:r w:rsidRPr="00775E5A">
        <w:t>Content Analysis</w:t>
      </w:r>
    </w:p>
    <w:p w14:paraId="3D06A142" w14:textId="0CAE9462" w:rsidR="00614D0A" w:rsidRPr="00775E5A" w:rsidRDefault="0046357D" w:rsidP="00A60131">
      <w:r w:rsidRPr="00775E5A">
        <w:t xml:space="preserve">A compilation of all the content codes </w:t>
      </w:r>
      <w:r w:rsidR="00A60131" w:rsidRPr="00775E5A">
        <w:t>is presented</w:t>
      </w:r>
      <w:r w:rsidR="004C19B8" w:rsidRPr="00775E5A">
        <w:t xml:space="preserve"> in </w:t>
      </w:r>
      <w:r w:rsidR="0054410A" w:rsidRPr="00775E5A">
        <w:t>Fig.</w:t>
      </w:r>
      <w:r w:rsidR="009B5615" w:rsidRPr="00775E5A">
        <w:t xml:space="preserve"> 2</w:t>
      </w:r>
      <w:r w:rsidRPr="00775E5A">
        <w:t xml:space="preserve">. </w:t>
      </w:r>
      <w:r w:rsidR="00D2003B" w:rsidRPr="00775E5A">
        <w:t>Final agreed sco</w:t>
      </w:r>
      <w:r w:rsidRPr="00775E5A">
        <w:t>res from t</w:t>
      </w:r>
      <w:r w:rsidR="00A60131" w:rsidRPr="00775E5A">
        <w:t xml:space="preserve">he two coders </w:t>
      </w:r>
      <w:r w:rsidR="00D2003B" w:rsidRPr="00775E5A">
        <w:t xml:space="preserve">are available in </w:t>
      </w:r>
      <w:r w:rsidR="0054410A" w:rsidRPr="00775E5A">
        <w:t>Fig.</w:t>
      </w:r>
      <w:r w:rsidR="00376AC8" w:rsidRPr="00775E5A">
        <w:t xml:space="preserve"> 4.</w:t>
      </w:r>
      <w:r w:rsidR="00591062" w:rsidRPr="00775E5A">
        <w:t xml:space="preserve"> Across </w:t>
      </w:r>
      <w:r w:rsidR="00D73C6F" w:rsidRPr="00775E5A">
        <w:t>all</w:t>
      </w:r>
      <w:r w:rsidR="00591062" w:rsidRPr="00775E5A">
        <w:t xml:space="preserve"> the </w:t>
      </w:r>
      <w:r w:rsidR="00C21C7D" w:rsidRPr="00775E5A">
        <w:t xml:space="preserve">interventions and </w:t>
      </w:r>
      <w:r w:rsidR="0036524C" w:rsidRPr="00775E5A">
        <w:t>chronic pain management strategies</w:t>
      </w:r>
      <w:r w:rsidR="00C21C7D" w:rsidRPr="00775E5A">
        <w:t>, 47% of the agreed codes were ‘yes, cle</w:t>
      </w:r>
      <w:r w:rsidR="00732907" w:rsidRPr="00775E5A">
        <w:t>arly represented’, 13</w:t>
      </w:r>
      <w:r w:rsidR="00C21C7D" w:rsidRPr="00775E5A">
        <w:t>% of the codes were ‘y</w:t>
      </w:r>
      <w:r w:rsidR="00732907" w:rsidRPr="00775E5A">
        <w:t>es, vaguely represented’, and 40</w:t>
      </w:r>
      <w:r w:rsidR="00C21C7D" w:rsidRPr="00775E5A">
        <w:t>% were ‘no, absent’</w:t>
      </w:r>
      <w:r w:rsidR="00892FEB" w:rsidRPr="00775E5A">
        <w:t xml:space="preserve"> (</w:t>
      </w:r>
      <w:r w:rsidR="0054410A" w:rsidRPr="00775E5A">
        <w:t>Fig.</w:t>
      </w:r>
      <w:r w:rsidR="00892FEB" w:rsidRPr="00775E5A">
        <w:t xml:space="preserve"> 2)</w:t>
      </w:r>
      <w:r w:rsidR="00C21C7D" w:rsidRPr="00775E5A">
        <w:t xml:space="preserve">. </w:t>
      </w:r>
      <w:r w:rsidR="00CF01E2" w:rsidRPr="00775E5A">
        <w:t xml:space="preserve">The only </w:t>
      </w:r>
      <w:r w:rsidR="007A6B9B" w:rsidRPr="00775E5A">
        <w:t xml:space="preserve">chronic </w:t>
      </w:r>
      <w:r w:rsidR="0036524C" w:rsidRPr="00775E5A">
        <w:t xml:space="preserve">pain management strategy </w:t>
      </w:r>
      <w:r w:rsidR="00CF01E2" w:rsidRPr="00775E5A">
        <w:t xml:space="preserve">that was represented </w:t>
      </w:r>
      <w:r w:rsidR="00732907" w:rsidRPr="00775E5A">
        <w:t xml:space="preserve">(‘clearly’ or ‘vaguely’) </w:t>
      </w:r>
      <w:r w:rsidR="00BA5BFA" w:rsidRPr="00775E5A">
        <w:t>by</w:t>
      </w:r>
      <w:r w:rsidR="00CF01E2" w:rsidRPr="00775E5A">
        <w:t xml:space="preserve"> all of the interventions was pain education or psycho-</w:t>
      </w:r>
      <w:r w:rsidR="00BA5BFA" w:rsidRPr="00775E5A">
        <w:t>education</w:t>
      </w:r>
      <w:r w:rsidR="00732907" w:rsidRPr="00775E5A">
        <w:t xml:space="preserve">. </w:t>
      </w:r>
      <w:r w:rsidR="007A6F11" w:rsidRPr="00775E5A">
        <w:t xml:space="preserve">The </w:t>
      </w:r>
      <w:r w:rsidR="0036524C" w:rsidRPr="00775E5A">
        <w:t xml:space="preserve">chronic pain management strategy </w:t>
      </w:r>
      <w:r w:rsidR="007A6F11" w:rsidRPr="00775E5A">
        <w:t>that was the least well represented across the interventions was physiotherapy</w:t>
      </w:r>
      <w:r w:rsidR="0028367E" w:rsidRPr="00775E5A">
        <w:t>, which was only referenced in two interventions,</w:t>
      </w:r>
      <w:r w:rsidR="00732907" w:rsidRPr="00775E5A">
        <w:t xml:space="preserve"> followed by</w:t>
      </w:r>
      <w:r w:rsidR="0028367E" w:rsidRPr="00775E5A">
        <w:t xml:space="preserve"> non-pharmacological physical therapies, which </w:t>
      </w:r>
      <w:r w:rsidR="00732907" w:rsidRPr="00775E5A">
        <w:t>was referenced</w:t>
      </w:r>
      <w:r w:rsidR="0028367E" w:rsidRPr="00775E5A">
        <w:t xml:space="preserve"> in </w:t>
      </w:r>
      <w:r w:rsidR="00E3663C" w:rsidRPr="00775E5A">
        <w:t>three</w:t>
      </w:r>
      <w:r w:rsidR="0064564C" w:rsidRPr="00775E5A">
        <w:t xml:space="preserve"> </w:t>
      </w:r>
      <w:r w:rsidR="0028367E" w:rsidRPr="00775E5A">
        <w:t xml:space="preserve">interventions. </w:t>
      </w:r>
    </w:p>
    <w:p w14:paraId="313510CC" w14:textId="4E5594E5" w:rsidR="00B86418" w:rsidRPr="00775E5A" w:rsidRDefault="0054410A" w:rsidP="00F36FDD">
      <w:r w:rsidRPr="00775E5A">
        <w:t>Fig.</w:t>
      </w:r>
      <w:r w:rsidR="00E07A55" w:rsidRPr="00775E5A">
        <w:t xml:space="preserve"> 3 displays the number of interventions that achieved the highest possible score </w:t>
      </w:r>
      <w:r w:rsidR="009D3BB7" w:rsidRPr="00775E5A">
        <w:t>for</w:t>
      </w:r>
      <w:r w:rsidR="00E07A55" w:rsidRPr="00775E5A">
        <w:t xml:space="preserve"> each </w:t>
      </w:r>
      <w:r w:rsidR="007A6B9B" w:rsidRPr="00775E5A">
        <w:t xml:space="preserve">chronic </w:t>
      </w:r>
      <w:r w:rsidR="0036524C" w:rsidRPr="00775E5A">
        <w:t>pain management strategy</w:t>
      </w:r>
      <w:r w:rsidR="00DE440D" w:rsidRPr="00775E5A">
        <w:t>.</w:t>
      </w:r>
      <w:r w:rsidR="00E07A55" w:rsidRPr="00775E5A">
        <w:t xml:space="preserve"> </w:t>
      </w:r>
      <w:r w:rsidR="00831FFC" w:rsidRPr="00775E5A">
        <w:t xml:space="preserve">In these cases, an agreement was reached between the two coders that the target </w:t>
      </w:r>
      <w:r w:rsidR="007A6B9B" w:rsidRPr="00775E5A">
        <w:t xml:space="preserve">chronic </w:t>
      </w:r>
      <w:r w:rsidR="0036524C" w:rsidRPr="00775E5A">
        <w:t xml:space="preserve">pain management strategy </w:t>
      </w:r>
      <w:r w:rsidR="00831FFC" w:rsidRPr="00775E5A">
        <w:t xml:space="preserve">was ‘clearly’ represented. </w:t>
      </w:r>
      <w:r w:rsidR="003F67F1" w:rsidRPr="00775E5A">
        <w:t>T</w:t>
      </w:r>
      <w:r w:rsidR="000A425D" w:rsidRPr="00775E5A">
        <w:t xml:space="preserve">he most </w:t>
      </w:r>
      <w:r w:rsidR="00B7356A" w:rsidRPr="00775E5A">
        <w:t>‘</w:t>
      </w:r>
      <w:r w:rsidR="009E5768" w:rsidRPr="00775E5A">
        <w:t>clearly</w:t>
      </w:r>
      <w:r w:rsidR="00B7356A" w:rsidRPr="00775E5A">
        <w:t>’</w:t>
      </w:r>
      <w:r w:rsidR="009E5768" w:rsidRPr="00775E5A">
        <w:t xml:space="preserve"> addressed </w:t>
      </w:r>
      <w:r w:rsidR="0036524C" w:rsidRPr="00775E5A">
        <w:t>strategies</w:t>
      </w:r>
      <w:r w:rsidR="00B7356A" w:rsidRPr="00775E5A">
        <w:t xml:space="preserve"> were pain education and</w:t>
      </w:r>
      <w:r w:rsidR="009E5768" w:rsidRPr="00775E5A">
        <w:t xml:space="preserve"> CBT; there w</w:t>
      </w:r>
      <w:r w:rsidR="00B7356A" w:rsidRPr="00775E5A">
        <w:t>ere</w:t>
      </w:r>
      <w:r w:rsidR="009E5768" w:rsidRPr="00775E5A">
        <w:t xml:space="preserve"> no codes for ‘vaguely’ for CBT</w:t>
      </w:r>
      <w:r w:rsidR="00EB6567" w:rsidRPr="00775E5A">
        <w:t xml:space="preserve">. </w:t>
      </w:r>
      <w:r w:rsidR="009E5768" w:rsidRPr="00775E5A">
        <w:t>Physiotherapy, non-pharma</w:t>
      </w:r>
      <w:r w:rsidR="00EB6567" w:rsidRPr="00775E5A">
        <w:t>co</w:t>
      </w:r>
      <w:r w:rsidR="009E5768" w:rsidRPr="00775E5A">
        <w:t xml:space="preserve">logical physical therapies, and medications were the least </w:t>
      </w:r>
      <w:r w:rsidR="00B7356A" w:rsidRPr="00775E5A">
        <w:t>‘</w:t>
      </w:r>
      <w:r w:rsidR="009E5768" w:rsidRPr="00775E5A">
        <w:t>clearly</w:t>
      </w:r>
      <w:r w:rsidR="00B7356A" w:rsidRPr="00775E5A">
        <w:t>’</w:t>
      </w:r>
      <w:r w:rsidR="009E5768" w:rsidRPr="00775E5A">
        <w:t xml:space="preserve"> represented</w:t>
      </w:r>
      <w:r w:rsidR="009D3BB7" w:rsidRPr="00775E5A">
        <w:t xml:space="preserve">. </w:t>
      </w:r>
      <w:r w:rsidR="00B206D0" w:rsidRPr="00775E5A">
        <w:t xml:space="preserve">Medications were coded as </w:t>
      </w:r>
      <w:r w:rsidR="00693A55" w:rsidRPr="00775E5A">
        <w:t>‘</w:t>
      </w:r>
      <w:r w:rsidR="00B206D0" w:rsidRPr="00775E5A">
        <w:t>vaguely</w:t>
      </w:r>
      <w:r w:rsidR="00693A55" w:rsidRPr="00775E5A">
        <w:t>’</w:t>
      </w:r>
      <w:r w:rsidR="00B206D0" w:rsidRPr="00775E5A">
        <w:t xml:space="preserve"> </w:t>
      </w:r>
      <w:r w:rsidR="00E3663C" w:rsidRPr="00775E5A">
        <w:t>represented</w:t>
      </w:r>
      <w:r w:rsidR="00B206D0" w:rsidRPr="00775E5A">
        <w:t xml:space="preserve"> most frequen</w:t>
      </w:r>
      <w:r w:rsidR="00B7356A" w:rsidRPr="00775E5A">
        <w:t>tly</w:t>
      </w:r>
      <w:r w:rsidR="00F64F73" w:rsidRPr="00775E5A">
        <w:t xml:space="preserve"> (five out of 13).</w:t>
      </w:r>
    </w:p>
    <w:p w14:paraId="7A2EFD33" w14:textId="71A5E056" w:rsidR="0045551B" w:rsidRPr="00775E5A" w:rsidRDefault="0045551B" w:rsidP="00F36FDD">
      <w:r w:rsidRPr="00775E5A">
        <w:t>[INSERT FIGURE 2.]</w:t>
      </w:r>
    </w:p>
    <w:p w14:paraId="039C4027" w14:textId="20EE3179" w:rsidR="0045551B" w:rsidRPr="00775E5A" w:rsidRDefault="009A13B7" w:rsidP="00F36FDD">
      <w:r w:rsidRPr="00775E5A">
        <w:t>[INSERT FIGURE 3.]</w:t>
      </w:r>
    </w:p>
    <w:p w14:paraId="4AEA6F18" w14:textId="0B0B7285" w:rsidR="008746F7" w:rsidRPr="00775E5A" w:rsidRDefault="00F36FDD" w:rsidP="008746F7">
      <w:r w:rsidRPr="00775E5A">
        <w:t xml:space="preserve">All codes for all included interventions are displayed in </w:t>
      </w:r>
      <w:r w:rsidR="0054410A" w:rsidRPr="00775E5A">
        <w:t>Fig.</w:t>
      </w:r>
      <w:r w:rsidR="00376AC8" w:rsidRPr="00775E5A">
        <w:t xml:space="preserve"> 4</w:t>
      </w:r>
      <w:r w:rsidRPr="00775E5A">
        <w:t xml:space="preserve">; all of the interventions addressed at least two </w:t>
      </w:r>
      <w:r w:rsidR="0036524C" w:rsidRPr="00775E5A">
        <w:t xml:space="preserve">chronic pain management strategies </w:t>
      </w:r>
      <w:r w:rsidRPr="00775E5A">
        <w:t xml:space="preserve">clearly. One intervention clearly represented all nine </w:t>
      </w:r>
      <w:r w:rsidR="0036524C" w:rsidRPr="00775E5A">
        <w:t>strategies</w:t>
      </w:r>
      <w:r w:rsidRPr="00775E5A">
        <w:t xml:space="preserve">; this was ‘Teens Taking Charge’ for adolescents with JIA </w:t>
      </w:r>
      <w:r w:rsidRPr="00775E5A">
        <w:fldChar w:fldCharType="begin">
          <w:fldData xml:space="preserve">PEVuZE5vdGU+PENpdGU+PEF1dGhvcj5TdGluc29uPC9BdXRob3I+PFllYXI+MjAxMDwvWWVhcj48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</w:fldData>
        </w:fldChar>
      </w:r>
      <w:r w:rsidR="00367FEA" w:rsidRPr="00775E5A">
        <w:instrText xml:space="preserve"> ADDIN EN.CITE </w:instrText>
      </w:r>
      <w:r w:rsidR="00367FEA" w:rsidRPr="00775E5A">
        <w:fldChar w:fldCharType="begin">
          <w:fldData xml:space="preserve">PEVuZE5vdGU+PENpdGU+PEF1dGhvcj5TdGluc29uPC9BdXRob3I+PFllYXI+MjAxMDwvWWVhcj48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</w:fldData>
        </w:fldChar>
      </w:r>
      <w:r w:rsidR="00367FEA" w:rsidRPr="00775E5A">
        <w:instrText xml:space="preserve"> ADDIN EN.CITE.DATA </w:instrText>
      </w:r>
      <w:r w:rsidR="00367FEA" w:rsidRPr="00775E5A">
        <w:fldChar w:fldCharType="end"/>
      </w:r>
      <w:r w:rsidRPr="00775E5A">
        <w:fldChar w:fldCharType="separate"/>
      </w:r>
      <w:r w:rsidRPr="00775E5A">
        <w:rPr>
          <w:noProof/>
        </w:rPr>
        <w:t>(Stinson et al., 2010b)</w:t>
      </w:r>
      <w:r w:rsidRPr="00775E5A">
        <w:fldChar w:fldCharType="end"/>
      </w:r>
      <w:r w:rsidRPr="00775E5A">
        <w:t xml:space="preserve">. The majority of interventions </w:t>
      </w:r>
      <w:r w:rsidR="005B7171" w:rsidRPr="00775E5A">
        <w:t>(</w:t>
      </w:r>
      <w:r w:rsidR="006709F8" w:rsidRPr="00775E5A">
        <w:t>69</w:t>
      </w:r>
      <w:r w:rsidR="004E67DE" w:rsidRPr="00775E5A">
        <w:t>%</w:t>
      </w:r>
      <w:r w:rsidR="00A03128" w:rsidRPr="00775E5A">
        <w:t xml:space="preserve">) </w:t>
      </w:r>
      <w:r w:rsidRPr="00775E5A">
        <w:t xml:space="preserve">represented between four and five </w:t>
      </w:r>
      <w:r w:rsidR="0036524C" w:rsidRPr="00775E5A">
        <w:t xml:space="preserve">strategies </w:t>
      </w:r>
      <w:r w:rsidRPr="00775E5A">
        <w:t xml:space="preserve">clearly in their content. The interventions that addressed five </w:t>
      </w:r>
      <w:r w:rsidR="0036524C" w:rsidRPr="00775E5A">
        <w:t>strategies</w:t>
      </w:r>
      <w:r w:rsidRPr="00775E5A">
        <w:t xml:space="preserve"> clearly were Web-MAP </w:t>
      </w:r>
      <w:r w:rsidRPr="00775E5A">
        <w:fldChar w:fldCharType="begin">
          <w:fldData xml:space="preserve">PEVuZE5vdGU+PENpdGU+PEF1dGhvcj5QYWxlcm1vPC9BdXRob3I+PFllYXI+MjAxNjwvWWVhcj48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</w:fldData>
        </w:fldChar>
      </w:r>
      <w:r w:rsidR="00367FEA" w:rsidRPr="00775E5A">
        <w:instrText xml:space="preserve"> ADDIN EN.CITE </w:instrText>
      </w:r>
      <w:r w:rsidR="00367FEA" w:rsidRPr="00775E5A">
        <w:fldChar w:fldCharType="begin">
          <w:fldData xml:space="preserve">PEVuZE5vdGU+PENpdGU+PEF1dGhvcj5QYWxlcm1vPC9BdXRob3I+PFllYXI+MjAxNjwvWWVhcj48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</w:fldData>
        </w:fldChar>
      </w:r>
      <w:r w:rsidR="00367FEA" w:rsidRPr="00775E5A">
        <w:instrText xml:space="preserve"> ADDIN EN.CITE.DATA </w:instrText>
      </w:r>
      <w:r w:rsidR="00367FEA" w:rsidRPr="00775E5A">
        <w:fldChar w:fldCharType="end"/>
      </w:r>
      <w:r w:rsidRPr="00775E5A">
        <w:fldChar w:fldCharType="separate"/>
      </w:r>
      <w:r w:rsidRPr="00775E5A">
        <w:rPr>
          <w:noProof/>
        </w:rPr>
        <w:t>(Palermo et al., 2016; Palermo et al., 2009)</w:t>
      </w:r>
      <w:r w:rsidRPr="00775E5A">
        <w:fldChar w:fldCharType="end"/>
      </w:r>
      <w:r w:rsidRPr="00775E5A">
        <w:t>, iCanCope</w:t>
      </w:r>
      <w:r w:rsidRPr="00775E5A">
        <w:rPr>
          <w:rFonts w:cs="Arial"/>
        </w:rPr>
        <w:t>™</w:t>
      </w:r>
      <w:r w:rsidRPr="00775E5A">
        <w:rPr>
          <w:rFonts w:cs="Arial"/>
        </w:rPr>
        <w:fldChar w:fldCharType="begin"/>
      </w:r>
      <w:r w:rsidR="00367FEA" w:rsidRPr="00775E5A">
        <w:rPr>
          <w:rFonts w:cs="Arial"/>
        </w:rPr>
        <w:instrText xml:space="preserve"> ADDIN EN.CITE &lt;EndNote&gt;&lt;Cite&gt;&lt;Author&gt;Stinson&lt;/Author&gt;&lt;Year&gt;2014&lt;/Year&gt;&lt;RecNum&gt;1088&lt;/RecNum&gt;&lt;DisplayText&gt;(Stinson et al., 2014)&lt;/DisplayText&gt;&lt;record&gt;&lt;rec-number&gt;1088&lt;/rec-number&gt;&lt;foreign-keys&gt;&lt;key app="EN" db-id="wtz2e9dsaat9e9edrwrvfaw70e5td5dx0vdw" timestamp="1533638763"&gt;1088&lt;/key&gt;&lt;/foreign-keys&gt;&lt;ref-type name="Journal Article"&gt;17&lt;/ref-type&gt;&lt;contributors&gt;&lt;authors&gt;&lt;author&gt;Stinson, Jennifer N.&lt;/author&gt;&lt;author&gt;Lalloo, C.&lt;/author&gt;&lt;author&gt;Harris, L.&lt;/author&gt;&lt;author&gt;Isaac, L.&lt;/author&gt;&lt;author&gt;Campbell, F.&lt;/author&gt;&lt;author&gt;Brown, S.&lt;/author&gt;&lt;author&gt;Ruskin, D.&lt;/author&gt;&lt;author&gt;Gordon, A.&lt;/author&gt;&lt;author&gt;Galonski, M.&lt;/author&gt;&lt;author&gt;Pink, L. R.&lt;/author&gt;&lt;author&gt;Buckley, N.&lt;/author&gt;&lt;author&gt;Henry, J. L.&lt;/author&gt;&lt;author&gt;White, M.&lt;/author&gt;&lt;author&gt;Karim, A.&lt;/author&gt;&lt;/authors&gt;&lt;/contributors&gt;&lt;titles&gt;&lt;title&gt;iCanCope with Pain™: User-Centred Design of a Web- and Mobile-Based Self-Management Program for Youth with Chronic Pain Based on Identified Health Care Needs&lt;/title&gt;&lt;secondary-title&gt;Pain Research and Management&lt;/secondary-title&gt;&lt;/titles&gt;&lt;periodical&gt;&lt;full-title&gt;Pain Research and Management&lt;/full-title&gt;&lt;/periodical&gt;&lt;volume&gt;19&lt;/volume&gt;&lt;number&gt;5&lt;/number&gt;&lt;section&gt;257-265&lt;/section&gt;&lt;dates&gt;&lt;year&gt;2014&lt;/year&gt;&lt;/dates&gt;&lt;urls&gt;&lt;related-urls&gt;&lt;url&gt;http://dx.doi.org/10.1155/2014/935278&lt;/url&gt;&lt;/related-urls&gt;&lt;/urls&gt;&lt;electronic-resource-num&gt;10.1155/2014/935278&lt;/electronic-resource-num&gt;&lt;/record&gt;&lt;/Cite&gt;&lt;/EndNote&gt;</w:instrText>
      </w:r>
      <w:r w:rsidRPr="00775E5A">
        <w:rPr>
          <w:rFonts w:cs="Arial"/>
        </w:rPr>
        <w:fldChar w:fldCharType="separate"/>
      </w:r>
      <w:r w:rsidRPr="00775E5A">
        <w:rPr>
          <w:rFonts w:cs="Arial"/>
          <w:noProof/>
        </w:rPr>
        <w:t>(Stinson et al., 2014)</w:t>
      </w:r>
      <w:r w:rsidRPr="00775E5A">
        <w:rPr>
          <w:rFonts w:cs="Arial"/>
        </w:rPr>
        <w:fldChar w:fldCharType="end"/>
      </w:r>
      <w:r w:rsidRPr="00775E5A">
        <w:t xml:space="preserve">, the website for adolescents with migraine </w:t>
      </w:r>
      <w:r w:rsidRPr="00775E5A">
        <w:fldChar w:fldCharType="begin"/>
      </w:r>
      <w:r w:rsidRPr="00775E5A">
        <w:instrText xml:space="preserve"> ADDIN EN.CITE &lt;EndNote&gt;&lt;Cite&gt;&lt;Author&gt;Donovan&lt;/Author&gt;&lt;Year&gt;2013&lt;/Year&gt;&lt;RecNum&gt;1211&lt;/RecNum&gt;&lt;DisplayText&gt;(Donovan et al., 2013)&lt;/DisplayText&gt;&lt;record&gt;&lt;rec-number&gt;1211&lt;/rec-number&gt;&lt;foreign-keys&gt;&lt;key app="EN" db-id="wtz2e9dsaat9e9edrwrvfaw70e5td5dx0vdw" timestamp="1552408540"&gt;1211&lt;/key&gt;&lt;/foreign-keys&gt;&lt;ref-type name="Journal Article"&gt;17&lt;/ref-type&gt;&lt;contributors&gt;&lt;authors&gt;&lt;author&gt;Donovan, Elizabeth&lt;/author&gt;&lt;author&gt;Mehringer, Stacey&lt;/author&gt;&lt;author&gt;Zeltzer, Lonnie K.&lt;/author&gt;&lt;/authors&gt;&lt;/contributors&gt;&lt;titles&gt;&lt;title&gt;Assessing the Feasibility of a Web-Based Self-Management Program for Adolescents With Migraines and Their Caregivers&lt;/title&gt;&lt;secondary-title&gt;Clinical Pediatrics&lt;/secondary-title&gt;&lt;/titles&gt;&lt;periodical&gt;&lt;full-title&gt;Clin Pediatr (Phila)&lt;/full-title&gt;&lt;abbr-1&gt;Clinical pediatrics&lt;/abbr-1&gt;&lt;/periodical&gt;&lt;pages&gt;667-670&lt;/pages&gt;&lt;volume&gt;52&lt;/volume&gt;&lt;number&gt;7&lt;/number&gt;&lt;dates&gt;&lt;year&gt;2013&lt;/year&gt;&lt;/dates&gt;&lt;accession-num&gt;22615486&lt;/accession-num&gt;&lt;urls&gt;&lt;related-urls&gt;&lt;url&gt;https://journals.sagepub.com/doi/abs/10.1177/0009922812447679&lt;/url&gt;&lt;/related-urls&gt;&lt;/urls&gt;&lt;electronic-resource-num&gt;10.1177/0009922812447679&lt;/electronic-resource-num&gt;&lt;/record&gt;&lt;/Cite&gt;&lt;/EndNote&gt;</w:instrText>
      </w:r>
      <w:r w:rsidRPr="00775E5A">
        <w:fldChar w:fldCharType="separate"/>
      </w:r>
      <w:r w:rsidRPr="00775E5A">
        <w:rPr>
          <w:noProof/>
        </w:rPr>
        <w:t>(Donovan et al., 2013)</w:t>
      </w:r>
      <w:r w:rsidRPr="00775E5A">
        <w:fldChar w:fldCharType="end"/>
      </w:r>
      <w:r w:rsidRPr="00775E5A">
        <w:t xml:space="preserve">, and Rheumates@Work </w:t>
      </w:r>
      <w:r w:rsidRPr="00775E5A">
        <w:fldChar w:fldCharType="begin">
          <w:fldData xml:space="preserve">PEVuZE5vdGU+PENpdGU+PEF1dGhvcj5Bcm1icnVzdDwvQXV0aG9yPjxZZWFyPjIwMTU8L1llYXI+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</w:fldData>
        </w:fldChar>
      </w:r>
      <w:r w:rsidRPr="00775E5A">
        <w:instrText xml:space="preserve"> ADDIN EN.CITE </w:instrText>
      </w:r>
      <w:r w:rsidRPr="00775E5A">
        <w:fldChar w:fldCharType="begin">
          <w:fldData xml:space="preserve">PEVuZE5vdGU+PENpdGU+PEF1dGhvcj5Bcm1icnVzdDwvQXV0aG9yPjxZZWFyPjIwMTU8L1llYXI+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</w:fldData>
        </w:fldChar>
      </w:r>
      <w:r w:rsidRPr="00775E5A">
        <w:instrText xml:space="preserve"> ADDIN EN.CITE.DATA </w:instrText>
      </w:r>
      <w:r w:rsidRPr="00775E5A">
        <w:fldChar w:fldCharType="end"/>
      </w:r>
      <w:r w:rsidRPr="00775E5A">
        <w:fldChar w:fldCharType="separate"/>
      </w:r>
      <w:r w:rsidRPr="00775E5A">
        <w:rPr>
          <w:noProof/>
        </w:rPr>
        <w:t>(Armbrust et al., 2015; Lelieveld et al., 2010)</w:t>
      </w:r>
      <w:r w:rsidRPr="00775E5A">
        <w:fldChar w:fldCharType="end"/>
      </w:r>
      <w:r w:rsidRPr="00775E5A">
        <w:t>.</w:t>
      </w:r>
    </w:p>
    <w:p w14:paraId="681C4184" w14:textId="5028E222" w:rsidR="00295983" w:rsidRPr="00775E5A" w:rsidRDefault="00295983" w:rsidP="008746F7">
      <w:r w:rsidRPr="00775E5A">
        <w:t>[INSERT FIGURE 4.]</w:t>
      </w:r>
    </w:p>
    <w:p w14:paraId="6F6154FE" w14:textId="66544BBD" w:rsidR="00182C87" w:rsidRPr="00775E5A" w:rsidRDefault="00182C87" w:rsidP="008746F7">
      <w:pPr>
        <w:pStyle w:val="Title"/>
      </w:pPr>
      <w:r w:rsidRPr="00775E5A">
        <w:t>Discussion</w:t>
      </w:r>
    </w:p>
    <w:p w14:paraId="3F19DA5D" w14:textId="037A65F9" w:rsidR="0052290F" w:rsidRPr="00775E5A" w:rsidRDefault="001E171E" w:rsidP="00C04B39">
      <w:r w:rsidRPr="00775E5A">
        <w:t xml:space="preserve">The current review and content analysis </w:t>
      </w:r>
      <w:r w:rsidR="00F15D38" w:rsidRPr="00775E5A">
        <w:t>found 13</w:t>
      </w:r>
      <w:r w:rsidR="00A93C19" w:rsidRPr="00775E5A">
        <w:t xml:space="preserve"> online</w:t>
      </w:r>
      <w:r w:rsidRPr="00775E5A">
        <w:t xml:space="preserve"> </w:t>
      </w:r>
      <w:r w:rsidR="00BA598E" w:rsidRPr="00775E5A">
        <w:t xml:space="preserve">interventions for paediatric </w:t>
      </w:r>
      <w:r w:rsidR="00F17C06" w:rsidRPr="00775E5A">
        <w:t>chronic pain</w:t>
      </w:r>
      <w:r w:rsidR="00BA598E" w:rsidRPr="00775E5A">
        <w:t xml:space="preserve"> management</w:t>
      </w:r>
      <w:r w:rsidR="00A93C19" w:rsidRPr="00775E5A">
        <w:t xml:space="preserve">, </w:t>
      </w:r>
      <w:r w:rsidR="00F15D38" w:rsidRPr="00775E5A">
        <w:t>with 36</w:t>
      </w:r>
      <w:r w:rsidR="00BA598E" w:rsidRPr="00775E5A">
        <w:t xml:space="preserve"> </w:t>
      </w:r>
      <w:r w:rsidR="00B45493" w:rsidRPr="00775E5A">
        <w:t>studies relat</w:t>
      </w:r>
      <w:r w:rsidR="00D05C4A" w:rsidRPr="00775E5A">
        <w:t>ing</w:t>
      </w:r>
      <w:r w:rsidR="00B45493" w:rsidRPr="00775E5A">
        <w:t xml:space="preserve"> to development and trialling</w:t>
      </w:r>
      <w:r w:rsidR="0076356C" w:rsidRPr="00775E5A">
        <w:t xml:space="preserve"> of these</w:t>
      </w:r>
      <w:r w:rsidR="009E5DE5" w:rsidRPr="00775E5A">
        <w:t xml:space="preserve"> interventions</w:t>
      </w:r>
      <w:r w:rsidR="00B45493" w:rsidRPr="00775E5A">
        <w:t xml:space="preserve">. </w:t>
      </w:r>
      <w:r w:rsidR="009E5DE5" w:rsidRPr="00775E5A">
        <w:t>T</w:t>
      </w:r>
      <w:r w:rsidR="001D4AFA" w:rsidRPr="00775E5A">
        <w:t>he content analysis indicate</w:t>
      </w:r>
      <w:r w:rsidR="009E5DE5" w:rsidRPr="00775E5A">
        <w:t>d</w:t>
      </w:r>
      <w:r w:rsidR="001D4AFA" w:rsidRPr="00775E5A">
        <w:t xml:space="preserve"> </w:t>
      </w:r>
      <w:r w:rsidR="00B76C21" w:rsidRPr="00775E5A">
        <w:t>that</w:t>
      </w:r>
      <w:r w:rsidR="002601C5" w:rsidRPr="00775E5A">
        <w:t xml:space="preserve"> whilst </w:t>
      </w:r>
      <w:r w:rsidR="00B76C21" w:rsidRPr="00775E5A">
        <w:t xml:space="preserve">many </w:t>
      </w:r>
      <w:r w:rsidR="002D5EE2" w:rsidRPr="00775E5A">
        <w:t xml:space="preserve">online </w:t>
      </w:r>
      <w:r w:rsidR="00B76C21" w:rsidRPr="00775E5A">
        <w:t xml:space="preserve">paediatric </w:t>
      </w:r>
      <w:r w:rsidR="00F17C06" w:rsidRPr="00775E5A">
        <w:t>chronic pain</w:t>
      </w:r>
      <w:r w:rsidR="00B76C21" w:rsidRPr="00775E5A">
        <w:t xml:space="preserve"> interventions </w:t>
      </w:r>
      <w:r w:rsidR="00803075" w:rsidRPr="00775E5A">
        <w:t>in</w:t>
      </w:r>
      <w:r w:rsidR="00E236EB" w:rsidRPr="00775E5A">
        <w:t xml:space="preserve">cluded </w:t>
      </w:r>
      <w:r w:rsidR="00F15D38" w:rsidRPr="00775E5A">
        <w:lastRenderedPageBreak/>
        <w:t>content from several disciplines</w:t>
      </w:r>
      <w:r w:rsidR="00803075" w:rsidRPr="00775E5A">
        <w:t xml:space="preserve">, there </w:t>
      </w:r>
      <w:r w:rsidR="00E8553A" w:rsidRPr="00775E5A">
        <w:t>were</w:t>
      </w:r>
      <w:r w:rsidR="00803075" w:rsidRPr="00775E5A">
        <w:t xml:space="preserve"> few that encompass</w:t>
      </w:r>
      <w:r w:rsidR="00E8553A" w:rsidRPr="00775E5A">
        <w:t>ed</w:t>
      </w:r>
      <w:r w:rsidR="00803075" w:rsidRPr="00775E5A">
        <w:t xml:space="preserve"> </w:t>
      </w:r>
      <w:r w:rsidR="00B53DDC" w:rsidRPr="00775E5A">
        <w:t xml:space="preserve">a complete </w:t>
      </w:r>
      <w:r w:rsidR="00862550" w:rsidRPr="00775E5A">
        <w:t>multidisciplinary</w:t>
      </w:r>
      <w:r w:rsidR="00B53DDC" w:rsidRPr="00775E5A">
        <w:t xml:space="preserve"> approach</w:t>
      </w:r>
      <w:r w:rsidR="00EB42F0" w:rsidRPr="00775E5A">
        <w:t xml:space="preserve"> </w:t>
      </w:r>
      <w:r w:rsidR="00EB42F0" w:rsidRPr="00775E5A">
        <w:fldChar w:fldCharType="begin"/>
      </w:r>
      <w:r w:rsidR="004B43C7" w:rsidRPr="00775E5A">
        <w:instrText xml:space="preserve"> ADDIN EN.CITE &lt;EndNote&gt;&lt;Cite&gt;&lt;Author&gt;IASP&lt;/Author&gt;&lt;Year&gt;2018&lt;/Year&gt;&lt;RecNum&gt;1433&lt;/RecNum&gt;&lt;DisplayText&gt;(IASP, 2018; World Health Organization, 2020)&lt;/DisplayText&gt;&lt;record&gt;&lt;rec-number&gt;1433&lt;/rec-number&gt;&lt;foreign-keys&gt;&lt;key app="EN" db-id="wtz2e9dsaat9e9edrwrvfaw70e5td5dx0vdw" timestamp="1588172982"&gt;1433&lt;/key&gt;&lt;/foreign-keys&gt;&lt;ref-type name="Web Page"&gt;12&lt;/ref-type&gt;&lt;contributors&gt;&lt;authors&gt;&lt;author&gt;IASP,&lt;/author&gt;&lt;/authors&gt;&lt;/contributors&gt;&lt;titles&gt;&lt;title&gt;IASP Terminology: Interdisciplinary treatment&lt;/title&gt;&lt;/titles&gt;&lt;volume&gt;2019&lt;/volume&gt;&lt;number&gt;April 29&lt;/number&gt;&lt;dates&gt;&lt;year&gt;2018&lt;/year&gt;&lt;/dates&gt;&lt;urls&gt;&lt;related-urls&gt;&lt;url&gt;https://www.iasp-pain.org/Education/Content.aspx?ItemNumber=1698#Interdisciplinarytreatment&lt;/url&gt;&lt;/related-urls&gt;&lt;/urls&gt;&lt;/record&gt;&lt;/Cite&gt;&lt;Cite&gt;&lt;Author&gt;World Health Organization&lt;/Author&gt;&lt;Year&gt;2020&lt;/Year&gt;&lt;RecNum&gt;1586&lt;/RecNum&gt;&lt;record&gt;&lt;rec-number&gt;1586&lt;/rec-number&gt;&lt;foreign-keys&gt;&lt;key app="EN" db-id="wtz2e9dsaat9e9edrwrvfaw70e5td5dx0vdw" timestamp="1617801640"&gt;1586&lt;/key&gt;&lt;/foreign-keys&gt;&lt;ref-type name="Generic"&gt;13&lt;/ref-type&gt;&lt;contributors&gt;&lt;authors&gt;&lt;author&gt;World Health Organization,&lt;/author&gt;&lt;/authors&gt;&lt;/contributors&gt;&lt;titles&gt;&lt;title&gt;Guidelines on the management of chronic pain in children&lt;/title&gt;&lt;/titles&gt;&lt;dates&gt;&lt;year&gt;2020&lt;/year&gt;&lt;/dates&gt;&lt;pub-location&gt;Geneva&lt;/pub-location&gt;&lt;isbn&gt;9789240017870&lt;/isbn&gt;&lt;urls&gt;&lt;related-urls&gt;&lt;url&gt;https://www.who.int/publications/i/item/9789240017870&lt;/url&gt;&lt;/related-urls&gt;&lt;/urls&gt;&lt;/record&gt;&lt;/Cite&gt;&lt;/EndNote&gt;</w:instrText>
      </w:r>
      <w:r w:rsidR="00EB42F0" w:rsidRPr="00775E5A">
        <w:fldChar w:fldCharType="separate"/>
      </w:r>
      <w:r w:rsidR="004B43C7" w:rsidRPr="00775E5A">
        <w:rPr>
          <w:noProof/>
        </w:rPr>
        <w:t>(IASP, 2018; World Health Organization, 2020)</w:t>
      </w:r>
      <w:r w:rsidR="00EB42F0" w:rsidRPr="00775E5A">
        <w:fldChar w:fldCharType="end"/>
      </w:r>
      <w:r w:rsidR="001D4AFA" w:rsidRPr="00775E5A">
        <w:t xml:space="preserve"> to paediatric </w:t>
      </w:r>
      <w:r w:rsidR="00F17C06" w:rsidRPr="00775E5A">
        <w:t>chronic pain</w:t>
      </w:r>
      <w:r w:rsidR="001D4AFA" w:rsidRPr="00775E5A">
        <w:t xml:space="preserve"> </w:t>
      </w:r>
      <w:r w:rsidR="002D5EE2" w:rsidRPr="00775E5A">
        <w:t>management. There</w:t>
      </w:r>
      <w:r w:rsidR="00093428" w:rsidRPr="00775E5A">
        <w:t xml:space="preserve"> </w:t>
      </w:r>
      <w:r w:rsidR="00E8553A" w:rsidRPr="00775E5A">
        <w:t xml:space="preserve">was </w:t>
      </w:r>
      <w:r w:rsidR="00C04B39" w:rsidRPr="00775E5A">
        <w:t>limited</w:t>
      </w:r>
      <w:r w:rsidR="00FA16B8" w:rsidRPr="00775E5A">
        <w:t xml:space="preserve"> translation from</w:t>
      </w:r>
      <w:r w:rsidR="001D4AFA" w:rsidRPr="00775E5A">
        <w:t xml:space="preserve"> </w:t>
      </w:r>
      <w:r w:rsidR="007A56F1" w:rsidRPr="00775E5A">
        <w:t xml:space="preserve">evidence-based </w:t>
      </w:r>
      <w:r w:rsidR="001D4AFA" w:rsidRPr="00775E5A">
        <w:t>clinical g</w:t>
      </w:r>
      <w:r w:rsidR="00750670" w:rsidRPr="00775E5A">
        <w:t>uidelines</w:t>
      </w:r>
      <w:r w:rsidR="001D4AFA" w:rsidRPr="00775E5A">
        <w:t xml:space="preserve"> </w:t>
      </w:r>
      <w:r w:rsidR="001D4AFA" w:rsidRPr="00775E5A">
        <w:fldChar w:fldCharType="begin"/>
      </w:r>
      <w:r w:rsidR="00BD68F8" w:rsidRPr="00775E5A">
        <w:instrText xml:space="preserve"> ADDIN EN.CITE &lt;EndNote&gt;&lt;Cite&gt;&lt;Author&gt;RCPCH&lt;/Author&gt;&lt;Year&gt;2018&lt;/Year&gt;&lt;RecNum&gt;1222&lt;/RecNum&gt;&lt;DisplayText&gt;(RCPCH, 2018)&lt;/DisplayText&gt;&lt;record&gt;&lt;rec-number&gt;1222&lt;/rec-number&gt;&lt;foreign-keys&gt;&lt;key app="EN" db-id="wtz2e9dsaat9e9edrwrvfaw70e5td5dx0vdw" timestamp="1552588544"&gt;1222&lt;/key&gt;&lt;/foreign-keys&gt;&lt;ref-type name="Web Page"&gt;12&lt;/ref-type&gt;&lt;contributors&gt;&lt;authors&gt;&lt;author&gt;RCPCH, &lt;/author&gt;&lt;/authors&gt;&lt;/contributors&gt;&lt;titles&gt;&lt;title&gt;RCPCH Compass: Online learning for child health&lt;/title&gt;&lt;/titles&gt;&lt;volume&gt;2019&lt;/volume&gt;&lt;number&gt;March 14&lt;/number&gt;&lt;dates&gt;&lt;year&gt;2018&lt;/year&gt;&lt;/dates&gt;&lt;urls&gt;&lt;related-urls&gt;&lt;url&gt;https://rcpch.learningpool.com/login/index.php&lt;/url&gt;&lt;/related-urls&gt;&lt;/urls&gt;&lt;/record&gt;&lt;/Cite&gt;&lt;/EndNote&gt;</w:instrText>
      </w:r>
      <w:r w:rsidR="001D4AFA" w:rsidRPr="00775E5A">
        <w:fldChar w:fldCharType="separate"/>
      </w:r>
      <w:r w:rsidR="00BD68F8" w:rsidRPr="00775E5A">
        <w:rPr>
          <w:noProof/>
        </w:rPr>
        <w:t>(RCPCH, 2018)</w:t>
      </w:r>
      <w:r w:rsidR="001D4AFA" w:rsidRPr="00775E5A">
        <w:fldChar w:fldCharType="end"/>
      </w:r>
      <w:r w:rsidR="007E516E" w:rsidRPr="00775E5A">
        <w:t xml:space="preserve"> </w:t>
      </w:r>
      <w:r w:rsidR="00FA16B8" w:rsidRPr="00775E5A">
        <w:t>to online</w:t>
      </w:r>
      <w:r w:rsidR="004B43C7" w:rsidRPr="00775E5A">
        <w:t xml:space="preserve"> chronic</w:t>
      </w:r>
      <w:r w:rsidR="00FA16B8" w:rsidRPr="00775E5A">
        <w:t xml:space="preserve"> </w:t>
      </w:r>
      <w:r w:rsidR="00CB09DB" w:rsidRPr="00775E5A">
        <w:t>pain management interventions.</w:t>
      </w:r>
      <w:r w:rsidR="001D4AFA" w:rsidRPr="00775E5A">
        <w:t xml:space="preserve"> </w:t>
      </w:r>
      <w:r w:rsidR="003849EC" w:rsidRPr="00775E5A">
        <w:t>Specifically, there</w:t>
      </w:r>
      <w:r w:rsidR="001D2C64" w:rsidRPr="00775E5A">
        <w:t xml:space="preserve"> was</w:t>
      </w:r>
      <w:r w:rsidR="007A6F11" w:rsidRPr="00775E5A">
        <w:t xml:space="preserve"> a lack of physiotherapy </w:t>
      </w:r>
      <w:r w:rsidR="00CF7104" w:rsidRPr="00775E5A">
        <w:t xml:space="preserve">content </w:t>
      </w:r>
      <w:r w:rsidR="007A6F11" w:rsidRPr="00775E5A">
        <w:t>within interventions</w:t>
      </w:r>
      <w:r w:rsidR="001D2C64" w:rsidRPr="00775E5A">
        <w:t xml:space="preserve"> reviewed</w:t>
      </w:r>
      <w:r w:rsidR="007A6F11" w:rsidRPr="00775E5A">
        <w:t>, as well as non-pharm</w:t>
      </w:r>
      <w:r w:rsidR="00AC26ED" w:rsidRPr="00775E5A">
        <w:t>aco</w:t>
      </w:r>
      <w:r w:rsidR="007A6F11" w:rsidRPr="00775E5A">
        <w:t>logical physical therapies</w:t>
      </w:r>
      <w:r w:rsidR="00750670" w:rsidRPr="00775E5A">
        <w:t>.</w:t>
      </w:r>
      <w:r w:rsidR="007A6F11" w:rsidRPr="00775E5A">
        <w:t xml:space="preserve"> There was also </w:t>
      </w:r>
      <w:r w:rsidR="00031C92" w:rsidRPr="00775E5A">
        <w:t>a lack of</w:t>
      </w:r>
      <w:r w:rsidR="007E516E" w:rsidRPr="00775E5A">
        <w:t xml:space="preserve"> content</w:t>
      </w:r>
      <w:r w:rsidR="007A6F11" w:rsidRPr="00775E5A">
        <w:t xml:space="preserve"> </w:t>
      </w:r>
      <w:r w:rsidR="00031C92" w:rsidRPr="00775E5A">
        <w:t xml:space="preserve">on </w:t>
      </w:r>
      <w:r w:rsidR="007A6F11" w:rsidRPr="00775E5A">
        <w:t>sleep hygiene</w:t>
      </w:r>
      <w:r w:rsidR="00BE3A70" w:rsidRPr="00775E5A">
        <w:t xml:space="preserve">, and medications </w:t>
      </w:r>
      <w:r w:rsidR="007A56F1" w:rsidRPr="00775E5A">
        <w:t>were</w:t>
      </w:r>
      <w:r w:rsidR="007E516E" w:rsidRPr="00775E5A">
        <w:t xml:space="preserve"> </w:t>
      </w:r>
      <w:r w:rsidR="00BE3A70" w:rsidRPr="00775E5A">
        <w:t xml:space="preserve">vaguely </w:t>
      </w:r>
      <w:r w:rsidR="002F1AC4" w:rsidRPr="00775E5A">
        <w:t>addressed</w:t>
      </w:r>
      <w:r w:rsidR="006245BE" w:rsidRPr="00775E5A">
        <w:t>.</w:t>
      </w:r>
    </w:p>
    <w:p w14:paraId="735CE209" w14:textId="03E42885" w:rsidR="00B9260C" w:rsidRPr="00775E5A" w:rsidRDefault="0036524C" w:rsidP="008F77D3">
      <w:r w:rsidRPr="00775E5A">
        <w:t>Chronic p</w:t>
      </w:r>
      <w:r w:rsidR="00971FD6" w:rsidRPr="00775E5A">
        <w:t xml:space="preserve">ain management </w:t>
      </w:r>
      <w:r w:rsidRPr="00775E5A">
        <w:t xml:space="preserve">strategies </w:t>
      </w:r>
      <w:r w:rsidR="00971FD6" w:rsidRPr="00775E5A">
        <w:t xml:space="preserve">that were the most </w:t>
      </w:r>
      <w:r w:rsidR="00B577D9" w:rsidRPr="00775E5A">
        <w:t>commonly</w:t>
      </w:r>
      <w:r w:rsidR="00971FD6" w:rsidRPr="00775E5A">
        <w:t xml:space="preserve"> represented by </w:t>
      </w:r>
      <w:r w:rsidR="00E37D23" w:rsidRPr="00775E5A">
        <w:t xml:space="preserve">identified </w:t>
      </w:r>
      <w:r w:rsidR="00971FD6" w:rsidRPr="00775E5A">
        <w:t xml:space="preserve">interventions were pain education and </w:t>
      </w:r>
      <w:r w:rsidR="00B2099A" w:rsidRPr="00775E5A">
        <w:t xml:space="preserve">multi-modal </w:t>
      </w:r>
      <w:r w:rsidR="00971FD6" w:rsidRPr="00775E5A">
        <w:t>CBT</w:t>
      </w:r>
      <w:r w:rsidR="00B577D9" w:rsidRPr="00775E5A">
        <w:t xml:space="preserve">, where all interventions included pain education, and 12 out of 13 included elements of CBT. Of the interventions that were labelled as CBT-based, including Web-MAP </w:t>
      </w:r>
      <w:r w:rsidR="00DD5D59" w:rsidRPr="00775E5A">
        <w:fldChar w:fldCharType="begin">
          <w:fldData xml:space="preserve">PEVuZE5vdGU+PENpdGU+PEF1dGhvcj5QYWxlcm1vPC9BdXRob3I+PFllYXI+MjAwOTwvWWVhcj48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</w:fldData>
        </w:fldChar>
      </w:r>
      <w:r w:rsidR="00367FEA" w:rsidRPr="00775E5A">
        <w:instrText xml:space="preserve"> ADDIN EN.CITE </w:instrText>
      </w:r>
      <w:r w:rsidR="00367FEA" w:rsidRPr="00775E5A">
        <w:fldChar w:fldCharType="begin">
          <w:fldData xml:space="preserve">PEVuZE5vdGU+PENpdGU+PEF1dGhvcj5QYWxlcm1vPC9BdXRob3I+PFllYXI+MjAwOTwvWWVhcj48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</w:fldData>
        </w:fldChar>
      </w:r>
      <w:r w:rsidR="00367FEA" w:rsidRPr="00775E5A">
        <w:instrText xml:space="preserve"> ADDIN EN.CITE.DATA </w:instrText>
      </w:r>
      <w:r w:rsidR="00367FEA" w:rsidRPr="00775E5A">
        <w:fldChar w:fldCharType="end"/>
      </w:r>
      <w:r w:rsidR="00DD5D59" w:rsidRPr="00775E5A">
        <w:fldChar w:fldCharType="separate"/>
      </w:r>
      <w:r w:rsidR="00DD5D59" w:rsidRPr="00775E5A">
        <w:rPr>
          <w:noProof/>
        </w:rPr>
        <w:t>(Palermo et al., 2009; Palermo et al., 2016)</w:t>
      </w:r>
      <w:r w:rsidR="00DD5D59" w:rsidRPr="00775E5A">
        <w:fldChar w:fldCharType="end"/>
      </w:r>
      <w:r w:rsidR="00DD5D59" w:rsidRPr="00775E5A">
        <w:t xml:space="preserve"> </w:t>
      </w:r>
      <w:r w:rsidR="00B577D9" w:rsidRPr="00775E5A">
        <w:t xml:space="preserve">and the unnamed internet intervention for abdominal pain </w:t>
      </w:r>
      <w:r w:rsidR="00DD5D59" w:rsidRPr="00775E5A">
        <w:fldChar w:fldCharType="begin"/>
      </w:r>
      <w:r w:rsidR="00DD5D59" w:rsidRPr="00775E5A">
        <w:instrText xml:space="preserve"> ADDIN EN.CITE &lt;EndNote&gt;&lt;Cite&gt;&lt;Author&gt;Lalouni&lt;/Author&gt;&lt;Year&gt;2017&lt;/Year&gt;&lt;RecNum&gt;1156&lt;/RecNum&gt;&lt;DisplayText&gt;(Lalouni et al., 2017)&lt;/DisplayText&gt;&lt;record&gt;&lt;rec-number&gt;1156&lt;/rec-number&gt;&lt;foreign-keys&gt;&lt;key app="EN" db-id="wtz2e9dsaat9e9edrwrvfaw70e5td5dx0vdw" timestamp="1548256064"&gt;1156&lt;/key&gt;&lt;/foreign-keys&gt;&lt;ref-type name="Journal Article"&gt;17&lt;/ref-type&gt;&lt;contributors&gt;&lt;authors&gt;&lt;author&gt;Lalouni, Maria&lt;/author&gt;&lt;author&gt;Ljótsson, Brjánn&lt;/author&gt;&lt;author&gt;Bonnert, Marianne&lt;/author&gt;&lt;author&gt;Hedman-Lagerlöf, Erik&lt;/author&gt;&lt;author&gt;Högström, Jens&lt;/author&gt;&lt;author&gt;Serlachius, Eva&lt;/author&gt;&lt;author&gt;Olén, Ola&lt;/author&gt;&lt;/authors&gt;&lt;/contributors&gt;&lt;titles&gt;&lt;title&gt;Internet-Delivered Cognitive Behavioral Therapy for Children With Pain-Related Functional Gastrointestinal Disorders: Feasibility Study&lt;/title&gt;&lt;secondary-title&gt;JMIR mental health&lt;/secondary-title&gt;&lt;/titles&gt;&lt;periodical&gt;&lt;full-title&gt;JMIR mental health&lt;/full-title&gt;&lt;/periodical&gt;&lt;pages&gt;e32-e32&lt;/pages&gt;&lt;volume&gt;4&lt;/volume&gt;&lt;number&gt;3&lt;/number&gt;&lt;dates&gt;&lt;year&gt;2017&lt;/year&gt;&lt;/dates&gt;&lt;publisher&gt;JMIR Publications&lt;/publisher&gt;&lt;isbn&gt;2368-7959&lt;/isbn&gt;&lt;accession-num&gt;28798012&lt;/accession-num&gt;&lt;urls&gt;&lt;related-urls&gt;&lt;url&gt;https://www.ncbi.nlm.nih.gov/pubmed/28798012&lt;/url&gt;&lt;url&gt;https://www.ncbi.nlm.nih.gov/pmc/PMC5571236/&lt;/url&gt;&lt;/related-urls&gt;&lt;/urls&gt;&lt;electronic-resource-num&gt;10.2196/mental.7985&lt;/electronic-resource-num&gt;&lt;remote-database-name&gt;PubMed&lt;/remote-database-name&gt;&lt;/record&gt;&lt;/Cite&gt;&lt;/EndNote&gt;</w:instrText>
      </w:r>
      <w:r w:rsidR="00DD5D59" w:rsidRPr="00775E5A">
        <w:fldChar w:fldCharType="separate"/>
      </w:r>
      <w:r w:rsidR="00DD5D59" w:rsidRPr="00775E5A">
        <w:rPr>
          <w:noProof/>
        </w:rPr>
        <w:t>(Lalouni et al., 2017)</w:t>
      </w:r>
      <w:r w:rsidR="00DD5D59" w:rsidRPr="00775E5A">
        <w:fldChar w:fldCharType="end"/>
      </w:r>
      <w:r w:rsidR="00DD5D59" w:rsidRPr="00775E5A">
        <w:t>,</w:t>
      </w:r>
      <w:r w:rsidR="002C0720" w:rsidRPr="00775E5A">
        <w:t xml:space="preserve"> several of the other </w:t>
      </w:r>
      <w:r w:rsidR="00F0232E" w:rsidRPr="00775E5A">
        <w:t xml:space="preserve">multidisciplinary strategies </w:t>
      </w:r>
      <w:r w:rsidR="002C0720" w:rsidRPr="00775E5A">
        <w:t>were also covered, such as school support and goal setting (</w:t>
      </w:r>
      <w:r w:rsidR="0054410A" w:rsidRPr="00775E5A">
        <w:t>Fig.</w:t>
      </w:r>
      <w:r w:rsidR="00376AC8" w:rsidRPr="00775E5A">
        <w:t xml:space="preserve"> 4</w:t>
      </w:r>
      <w:r w:rsidR="002C0720" w:rsidRPr="00775E5A">
        <w:t xml:space="preserve">). Hence, in terms of encompassing a biopsychosocial approach in online interventions for chronic pain, </w:t>
      </w:r>
      <w:r w:rsidR="00B933F2" w:rsidRPr="00775E5A">
        <w:t xml:space="preserve">established </w:t>
      </w:r>
      <w:r w:rsidR="002C0720" w:rsidRPr="00775E5A">
        <w:t>CBT-based interventions may serve as a good base from which to expand on content</w:t>
      </w:r>
      <w:r w:rsidR="00CB2E95" w:rsidRPr="00775E5A">
        <w:t xml:space="preserve"> to</w:t>
      </w:r>
      <w:r w:rsidR="002C0720" w:rsidRPr="00775E5A">
        <w:t xml:space="preserve"> </w:t>
      </w:r>
      <w:r w:rsidR="0048167B" w:rsidRPr="00775E5A">
        <w:t>includ</w:t>
      </w:r>
      <w:r w:rsidR="00CB2E95" w:rsidRPr="00775E5A">
        <w:t xml:space="preserve">e </w:t>
      </w:r>
      <w:r w:rsidR="002C0720" w:rsidRPr="00775E5A">
        <w:t xml:space="preserve">medication and physical therapies, if </w:t>
      </w:r>
      <w:r w:rsidR="00C1660D" w:rsidRPr="00775E5A">
        <w:t>appropriate</w:t>
      </w:r>
      <w:r w:rsidR="00453E82" w:rsidRPr="00775E5A">
        <w:t>.</w:t>
      </w:r>
      <w:r w:rsidR="00A040FE">
        <w:t xml:space="preserve"> </w:t>
      </w:r>
      <w:r w:rsidR="006F1E25" w:rsidRPr="00775E5A">
        <w:t>T</w:t>
      </w:r>
      <w:r w:rsidR="00034311" w:rsidRPr="00775E5A">
        <w:t>here was a significant proportion of abdominal and gastrointestinal-related pain interventions (</w:t>
      </w:r>
      <w:r w:rsidR="00D22937" w:rsidRPr="00775E5A">
        <w:t>31</w:t>
      </w:r>
      <w:r w:rsidR="00034311" w:rsidRPr="00775E5A">
        <w:t xml:space="preserve">%), including the most recently developed intervention </w:t>
      </w:r>
      <w:r w:rsidR="00034311" w:rsidRPr="00775E5A">
        <w:fldChar w:fldCharType="begin">
          <w:fldData xml:space="preserve">PEVuZE5vdGU+PENpdGU+PEF1dGhvcj5DdW5uaW5naGFtPC9BdXRob3I+PFllYXI+MjAxODwvWWVh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</w:fldData>
        </w:fldChar>
      </w:r>
      <w:r w:rsidR="000E02BE" w:rsidRPr="00775E5A">
        <w:instrText xml:space="preserve"> ADDIN EN.CITE </w:instrText>
      </w:r>
      <w:r w:rsidR="000E02BE" w:rsidRPr="00775E5A">
        <w:fldChar w:fldCharType="begin">
          <w:fldData xml:space="preserve">PEVuZE5vdGU+PENpdGU+PEF1dGhvcj5DdW5uaW5naGFtPC9BdXRob3I+PFllYXI+MjAxODwvWWVh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</w:fldData>
        </w:fldChar>
      </w:r>
      <w:r w:rsidR="000E02BE" w:rsidRPr="00775E5A">
        <w:instrText xml:space="preserve"> ADDIN EN.CITE.DATA </w:instrText>
      </w:r>
      <w:r w:rsidR="000E02BE" w:rsidRPr="00775E5A">
        <w:fldChar w:fldCharType="end"/>
      </w:r>
      <w:r w:rsidR="00034311" w:rsidRPr="00775E5A">
        <w:fldChar w:fldCharType="separate"/>
      </w:r>
      <w:r w:rsidR="000C1999" w:rsidRPr="00775E5A">
        <w:rPr>
          <w:noProof/>
        </w:rPr>
        <w:t>(Cunningham et al., 2018)</w:t>
      </w:r>
      <w:r w:rsidR="00034311" w:rsidRPr="00775E5A">
        <w:fldChar w:fldCharType="end"/>
      </w:r>
      <w:r w:rsidR="00034311" w:rsidRPr="00775E5A">
        <w:t xml:space="preserve">; this </w:t>
      </w:r>
      <w:r w:rsidR="00CE2201" w:rsidRPr="00775E5A">
        <w:t xml:space="preserve">is likely a reflection of </w:t>
      </w:r>
      <w:r w:rsidR="00593741" w:rsidRPr="00775E5A">
        <w:t>high prevalence of paediatric functional abdominal pain</w:t>
      </w:r>
      <w:r w:rsidR="00973E12" w:rsidRPr="00775E5A">
        <w:t>, where</w:t>
      </w:r>
      <w:r w:rsidR="0012045E" w:rsidRPr="00775E5A">
        <w:t xml:space="preserve"> meta-analyses have estimated a global pooled </w:t>
      </w:r>
      <w:r w:rsidR="004F30AB" w:rsidRPr="00775E5A">
        <w:t xml:space="preserve">prevalence of 13.5% </w:t>
      </w:r>
      <w:r w:rsidR="00917B87" w:rsidRPr="00775E5A">
        <w:fldChar w:fldCharType="begin"/>
      </w:r>
      <w:r w:rsidR="00A71374" w:rsidRPr="00775E5A">
        <w:instrText xml:space="preserve"> ADDIN EN.CITE &lt;EndNote&gt;&lt;Cite&gt;&lt;Author&gt;Korterink&lt;/Author&gt;&lt;Year&gt;2015&lt;/Year&gt;&lt;RecNum&gt;1452&lt;/RecNum&gt;&lt;DisplayText&gt;(Korterink et al., 2015)&lt;/DisplayText&gt;&lt;record&gt;&lt;rec-number&gt;1452&lt;/rec-number&gt;&lt;foreign-keys&gt;&lt;key app="EN" db-id="wtz2e9dsaat9e9edrwrvfaw70e5td5dx0vdw" timestamp="1594999424"&gt;1452&lt;/key&gt;&lt;/foreign-keys&gt;&lt;ref-type name="Journal Article"&gt;17&lt;/ref-type&gt;&lt;contributors&gt;&lt;authors&gt;&lt;author&gt;Korterink, Judith J.&lt;/author&gt;&lt;author&gt;Diederen, Kay&lt;/author&gt;&lt;author&gt;Benninga, Marc A.&lt;/author&gt;&lt;author&gt;Tabbers, Merit M.&lt;/author&gt;&lt;/authors&gt;&lt;/contributors&gt;&lt;titles&gt;&lt;title&gt;Epidemiology of Pediatric Functional Abdominal Pain Disorders: A Meta-Analysis&lt;/title&gt;&lt;secondary-title&gt;PLOS ONE&lt;/secondary-title&gt;&lt;/titles&gt;&lt;periodical&gt;&lt;full-title&gt;PLoS One&lt;/full-title&gt;&lt;abbr-1&gt;PloS one&lt;/abbr-1&gt;&lt;/periodical&gt;&lt;pages&gt;e0126982&lt;/pages&gt;&lt;volume&gt;10&lt;/volume&gt;&lt;number&gt;5&lt;/number&gt;&lt;dates&gt;&lt;year&gt;2015&lt;/year&gt;&lt;/dates&gt;&lt;publisher&gt;Public Library of Science&lt;/publisher&gt;&lt;urls&gt;&lt;related-urls&gt;&lt;url&gt;https://doi.org/10.1371/journal.pone.0126982&lt;/url&gt;&lt;/related-urls&gt;&lt;/urls&gt;&lt;electronic-resource-num&gt;10.1371/journal.pone.0126982&lt;/electronic-resource-num&gt;&lt;/record&gt;&lt;/Cite&gt;&lt;/EndNote&gt;</w:instrText>
      </w:r>
      <w:r w:rsidR="00917B87" w:rsidRPr="00775E5A">
        <w:fldChar w:fldCharType="separate"/>
      </w:r>
      <w:r w:rsidR="00A71374" w:rsidRPr="00775E5A">
        <w:rPr>
          <w:noProof/>
        </w:rPr>
        <w:t>(Korterink et al., 2015)</w:t>
      </w:r>
      <w:r w:rsidR="00917B87" w:rsidRPr="00775E5A">
        <w:fldChar w:fldCharType="end"/>
      </w:r>
      <w:r w:rsidR="00034311" w:rsidRPr="00775E5A">
        <w:t>. Whilst</w:t>
      </w:r>
      <w:r w:rsidR="00EA42BE" w:rsidRPr="00775E5A">
        <w:t xml:space="preserve"> tailoring to a pain condition may</w:t>
      </w:r>
      <w:r w:rsidR="00034311" w:rsidRPr="00775E5A">
        <w:t xml:space="preserve"> be useful</w:t>
      </w:r>
      <w:r w:rsidR="00EA42BE" w:rsidRPr="00775E5A">
        <w:t xml:space="preserve"> in some contexts</w:t>
      </w:r>
      <w:r w:rsidR="00034311" w:rsidRPr="00775E5A">
        <w:t xml:space="preserve">, </w:t>
      </w:r>
      <w:r w:rsidR="005C25C1" w:rsidRPr="00775E5A">
        <w:t>current best practice</w:t>
      </w:r>
      <w:r w:rsidR="009A251B" w:rsidRPr="00775E5A">
        <w:t xml:space="preserve"> guidelines </w:t>
      </w:r>
      <w:r w:rsidR="00B16B1A" w:rsidRPr="00775E5A">
        <w:t xml:space="preserve">recommend a </w:t>
      </w:r>
      <w:r w:rsidR="007E7D06" w:rsidRPr="00775E5A">
        <w:t>biopsychosocial</w:t>
      </w:r>
      <w:r w:rsidR="0066214C" w:rsidRPr="00775E5A">
        <w:t>, multidisciplinary</w:t>
      </w:r>
      <w:r w:rsidR="007E7D06" w:rsidRPr="00775E5A">
        <w:t xml:space="preserve"> approach to </w:t>
      </w:r>
      <w:r w:rsidR="004A645C" w:rsidRPr="00775E5A">
        <w:t xml:space="preserve">paediatric </w:t>
      </w:r>
      <w:r w:rsidR="007E7D06" w:rsidRPr="00775E5A">
        <w:t>chronic pain management</w:t>
      </w:r>
      <w:r w:rsidR="004A645C" w:rsidRPr="00775E5A">
        <w:t xml:space="preserve"> in general</w:t>
      </w:r>
      <w:r w:rsidR="007E7D06" w:rsidRPr="00775E5A">
        <w:t xml:space="preserve"> </w:t>
      </w:r>
      <w:r w:rsidR="009A251B" w:rsidRPr="00775E5A">
        <w:fldChar w:fldCharType="begin"/>
      </w:r>
      <w:r w:rsidR="009A251B" w:rsidRPr="00775E5A">
        <w:instrText xml:space="preserve"> ADDIN EN.CITE &lt;EndNote&gt;&lt;Cite&gt;&lt;Author&gt;World Health Organization&lt;/Author&gt;&lt;Year&gt;2020&lt;/Year&gt;&lt;RecNum&gt;1586&lt;/RecNum&gt;&lt;DisplayText&gt;(World Health Organization, 2020)&lt;/DisplayText&gt;&lt;record&gt;&lt;rec-number&gt;1586&lt;/rec-number&gt;&lt;foreign-keys&gt;&lt;key app="EN" db-id="wtz2e9dsaat9e9edrwrvfaw70e5td5dx0vdw" timestamp="1617801640"&gt;1586&lt;/key&gt;&lt;/foreign-keys&gt;&lt;ref-type name="Generic"&gt;13&lt;/ref-type&gt;&lt;contributors&gt;&lt;authors&gt;&lt;author&gt;World Health Organization,&lt;/author&gt;&lt;/authors&gt;&lt;/contributors&gt;&lt;titles&gt;&lt;title&gt;Guidelines on the management of chronic pain in children&lt;/title&gt;&lt;/titles&gt;&lt;dates&gt;&lt;year&gt;2020&lt;/year&gt;&lt;/dates&gt;&lt;pub-location&gt;Geneva&lt;/pub-location&gt;&lt;isbn&gt;9789240017870&lt;/isbn&gt;&lt;urls&gt;&lt;related-urls&gt;&lt;url&gt;https://www.who.int/publications/i/item/9789240017870&lt;/url&gt;&lt;/related-urls&gt;&lt;/urls&gt;&lt;/record&gt;&lt;/Cite&gt;&lt;/EndNote&gt;</w:instrText>
      </w:r>
      <w:r w:rsidR="009A251B" w:rsidRPr="00775E5A">
        <w:fldChar w:fldCharType="separate"/>
      </w:r>
      <w:r w:rsidR="009A251B" w:rsidRPr="00775E5A">
        <w:rPr>
          <w:noProof/>
        </w:rPr>
        <w:t>(World Health Organization, 2020)</w:t>
      </w:r>
      <w:r w:rsidR="009A251B" w:rsidRPr="00775E5A">
        <w:fldChar w:fldCharType="end"/>
      </w:r>
      <w:r w:rsidR="007E7D06" w:rsidRPr="00775E5A">
        <w:t xml:space="preserve">. </w:t>
      </w:r>
      <w:r w:rsidR="00416B83" w:rsidRPr="00775E5A">
        <w:t xml:space="preserve">An example of tailoring to a specific </w:t>
      </w:r>
      <w:r w:rsidR="00B16B1A" w:rsidRPr="00775E5A">
        <w:t xml:space="preserve">pain </w:t>
      </w:r>
      <w:r w:rsidR="00416B83" w:rsidRPr="00775E5A">
        <w:t>condition</w:t>
      </w:r>
      <w:r w:rsidR="00AB2F24" w:rsidRPr="00775E5A">
        <w:t xml:space="preserve"> </w:t>
      </w:r>
      <w:r w:rsidR="00A31DF4" w:rsidRPr="00775E5A">
        <w:t xml:space="preserve">whilst also </w:t>
      </w:r>
      <w:r w:rsidR="00B16B1A" w:rsidRPr="00775E5A">
        <w:t>embodying</w:t>
      </w:r>
      <w:r w:rsidR="00A31DF4" w:rsidRPr="00775E5A">
        <w:t xml:space="preserve"> </w:t>
      </w:r>
      <w:r w:rsidR="00B16B1A" w:rsidRPr="00775E5A">
        <w:t xml:space="preserve">a </w:t>
      </w:r>
      <w:r w:rsidR="00A31DF4" w:rsidRPr="00775E5A">
        <w:t xml:space="preserve">multidisciplinary approach is provided by </w:t>
      </w:r>
      <w:r w:rsidR="001B325F" w:rsidRPr="00775E5A">
        <w:t xml:space="preserve">‘Teens Taking Charge’ </w:t>
      </w:r>
      <w:r w:rsidR="001B325F" w:rsidRPr="00775E5A">
        <w:fldChar w:fldCharType="begin">
          <w:fldData xml:space="preserve">PEVuZE5vdGU+PENpdGU+PEF1dGhvcj5Db25uZWxseTwvQXV0aG9yPjxZZWFyPjIwMTk8L1llYXI+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=
</w:fldData>
        </w:fldChar>
      </w:r>
      <w:r w:rsidR="001B325F" w:rsidRPr="00775E5A">
        <w:instrText xml:space="preserve"> ADDIN EN.CITE </w:instrText>
      </w:r>
      <w:r w:rsidR="001B325F" w:rsidRPr="00775E5A">
        <w:fldChar w:fldCharType="begin">
          <w:fldData xml:space="preserve">PEVuZE5vdGU+PENpdGU+PEF1dGhvcj5Db25uZWxseTwvQXV0aG9yPjxZZWFyPjIwMTk8L1llYXI+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=
</w:fldData>
        </w:fldChar>
      </w:r>
      <w:r w:rsidR="001B325F" w:rsidRPr="00775E5A">
        <w:instrText xml:space="preserve"> ADDIN EN.CITE.DATA </w:instrText>
      </w:r>
      <w:r w:rsidR="001B325F" w:rsidRPr="00775E5A">
        <w:fldChar w:fldCharType="end"/>
      </w:r>
      <w:r w:rsidR="001B325F" w:rsidRPr="00775E5A">
        <w:fldChar w:fldCharType="separate"/>
      </w:r>
      <w:r w:rsidR="001B325F" w:rsidRPr="00775E5A">
        <w:rPr>
          <w:noProof/>
        </w:rPr>
        <w:t>(Connelly et al., 2019; Stinson et al., 2010a)</w:t>
      </w:r>
      <w:r w:rsidR="001B325F" w:rsidRPr="00775E5A">
        <w:fldChar w:fldCharType="end"/>
      </w:r>
      <w:r w:rsidR="00A31DF4" w:rsidRPr="00775E5A">
        <w:t xml:space="preserve">. This </w:t>
      </w:r>
      <w:r w:rsidR="00B16B1A" w:rsidRPr="00775E5A">
        <w:t>intervention encompassed all target chronic pain management strategies</w:t>
      </w:r>
      <w:r w:rsidR="00B80889" w:rsidRPr="00775E5A">
        <w:t>, as defined by the current study,</w:t>
      </w:r>
      <w:r w:rsidR="00B16B1A" w:rsidRPr="00775E5A">
        <w:t xml:space="preserve"> and was specific to JIA</w:t>
      </w:r>
      <w:r w:rsidR="001B325F" w:rsidRPr="00775E5A">
        <w:t xml:space="preserve"> (</w:t>
      </w:r>
      <w:hyperlink r:id="rId16" w:history="1">
        <w:r w:rsidR="001B325F" w:rsidRPr="00775E5A">
          <w:rPr>
            <w:rStyle w:val="Hyperlink"/>
            <w:color w:val="auto"/>
          </w:rPr>
          <w:t>https://teens.aboutkidshealth.ca/jiateenhub</w:t>
        </w:r>
      </w:hyperlink>
      <w:r w:rsidR="001B325F" w:rsidRPr="00775E5A">
        <w:t>).</w:t>
      </w:r>
    </w:p>
    <w:p w14:paraId="63417FFD" w14:textId="1907CA49" w:rsidR="00867FF0" w:rsidRPr="007A45D1" w:rsidRDefault="00B9260C" w:rsidP="00562F05">
      <w:r w:rsidRPr="00775E5A">
        <w:t>I</w:t>
      </w:r>
      <w:r w:rsidR="00C62624" w:rsidRPr="00775E5A">
        <w:t>t may be</w:t>
      </w:r>
      <w:r w:rsidR="00640AA7" w:rsidRPr="00775E5A">
        <w:t xml:space="preserve"> beneficial </w:t>
      </w:r>
      <w:r w:rsidR="00B82350" w:rsidRPr="00775E5A">
        <w:t>for</w:t>
      </w:r>
      <w:r w:rsidR="00640AA7" w:rsidRPr="00775E5A">
        <w:t xml:space="preserve"> intervention development teams </w:t>
      </w:r>
      <w:r w:rsidR="00C62624" w:rsidRPr="00775E5A">
        <w:t>to consider whether</w:t>
      </w:r>
      <w:r w:rsidR="009A251B" w:rsidRPr="00775E5A">
        <w:t xml:space="preserve"> online</w:t>
      </w:r>
      <w:r w:rsidR="00034311" w:rsidRPr="00775E5A">
        <w:t xml:space="preserve"> intervention</w:t>
      </w:r>
      <w:r w:rsidR="00C62624" w:rsidRPr="00775E5A">
        <w:t xml:space="preserve">s </w:t>
      </w:r>
      <w:r w:rsidR="00E65282" w:rsidRPr="00775E5A">
        <w:t xml:space="preserve">that </w:t>
      </w:r>
      <w:r w:rsidR="00C62624" w:rsidRPr="00775E5A">
        <w:t xml:space="preserve">target </w:t>
      </w:r>
      <w:r w:rsidR="002F57A8" w:rsidRPr="00775E5A">
        <w:t xml:space="preserve">a specific pain </w:t>
      </w:r>
      <w:r w:rsidR="00E65282" w:rsidRPr="00775E5A">
        <w:t>condition or focus</w:t>
      </w:r>
      <w:r w:rsidR="004C0A2D" w:rsidRPr="00775E5A">
        <w:t xml:space="preserve"> </w:t>
      </w:r>
      <w:r w:rsidR="00E65282" w:rsidRPr="00775E5A">
        <w:t>on a specific technique (such as CBT) could</w:t>
      </w:r>
      <w:r w:rsidR="00C62624" w:rsidRPr="00775E5A">
        <w:t xml:space="preserve"> be extended to </w:t>
      </w:r>
      <w:r w:rsidR="002F57A8" w:rsidRPr="00775E5A">
        <w:t>incorporat</w:t>
      </w:r>
      <w:r w:rsidR="00A23C1D" w:rsidRPr="00775E5A">
        <w:t>e</w:t>
      </w:r>
      <w:r w:rsidR="00D8020F" w:rsidRPr="00775E5A">
        <w:t xml:space="preserve"> a broader range of</w:t>
      </w:r>
      <w:r w:rsidR="002F57A8" w:rsidRPr="00775E5A">
        <w:t xml:space="preserve"> content on physical, psychological, and pharmacological </w:t>
      </w:r>
      <w:r w:rsidR="00D8020F" w:rsidRPr="00775E5A">
        <w:t>components</w:t>
      </w:r>
      <w:r w:rsidR="002F57A8" w:rsidRPr="00775E5A">
        <w:t xml:space="preserve"> of pain management.</w:t>
      </w:r>
      <w:r w:rsidR="00907985" w:rsidRPr="00775E5A">
        <w:t xml:space="preserve"> </w:t>
      </w:r>
      <w:r w:rsidR="002905FF" w:rsidRPr="00775E5A">
        <w:t>This may be a cost-effective way to</w:t>
      </w:r>
      <w:r w:rsidR="00B82350" w:rsidRPr="00775E5A">
        <w:t xml:space="preserve"> </w:t>
      </w:r>
      <w:r w:rsidR="00C80822" w:rsidRPr="00775E5A">
        <w:t>further develop online</w:t>
      </w:r>
      <w:r w:rsidR="002905FF" w:rsidRPr="00775E5A">
        <w:t xml:space="preserve"> interventions</w:t>
      </w:r>
      <w:r w:rsidR="00907985" w:rsidRPr="00775E5A">
        <w:t xml:space="preserve"> </w:t>
      </w:r>
      <w:r w:rsidR="00D8020F" w:rsidRPr="00775E5A">
        <w:t xml:space="preserve">such that they can be applied </w:t>
      </w:r>
      <w:r w:rsidR="00907985" w:rsidRPr="00775E5A">
        <w:t xml:space="preserve">across </w:t>
      </w:r>
      <w:r w:rsidR="00A23C1D" w:rsidRPr="00775E5A">
        <w:t>a broader range of chronic pain conditions</w:t>
      </w:r>
      <w:r w:rsidR="005C5430" w:rsidRPr="00775E5A">
        <w:t>, rather than developing new intervention</w:t>
      </w:r>
      <w:r w:rsidR="001037A9" w:rsidRPr="00775E5A">
        <w:t>s</w:t>
      </w:r>
      <w:r w:rsidR="005C5430" w:rsidRPr="00775E5A">
        <w:t xml:space="preserve"> </w:t>
      </w:r>
      <w:r w:rsidR="001037A9" w:rsidRPr="00775E5A">
        <w:t>for specific conditions from scratch</w:t>
      </w:r>
      <w:r w:rsidR="00A23C1D" w:rsidRPr="00775E5A">
        <w:t>.</w:t>
      </w:r>
      <w:r w:rsidR="002F57A8" w:rsidRPr="00775E5A">
        <w:t xml:space="preserve"> </w:t>
      </w:r>
      <w:r w:rsidR="004C0A2D" w:rsidRPr="00775E5A">
        <w:t>An</w:t>
      </w:r>
      <w:r w:rsidR="00E236EB" w:rsidRPr="00775E5A">
        <w:t xml:space="preserve"> example</w:t>
      </w:r>
      <w:r w:rsidR="004C0A2D" w:rsidRPr="00775E5A">
        <w:t xml:space="preserve"> of this</w:t>
      </w:r>
      <w:r w:rsidR="006C770D" w:rsidRPr="00775E5A">
        <w:t xml:space="preserve"> is</w:t>
      </w:r>
      <w:r w:rsidR="00034311" w:rsidRPr="00775E5A">
        <w:t xml:space="preserve"> Web</w:t>
      </w:r>
      <w:r w:rsidR="00C50DDD" w:rsidRPr="00775E5A">
        <w:t>-</w:t>
      </w:r>
      <w:r w:rsidR="00034311" w:rsidRPr="00775E5A">
        <w:t>MAP</w:t>
      </w:r>
      <w:r w:rsidR="006C770D" w:rsidRPr="00775E5A">
        <w:t>, which</w:t>
      </w:r>
      <w:r w:rsidR="00034311" w:rsidRPr="00775E5A">
        <w:t xml:space="preserve"> has been trialled for mixed </w:t>
      </w:r>
      <w:r w:rsidR="00886AA0" w:rsidRPr="00775E5A">
        <w:t>chronic pain</w:t>
      </w:r>
      <w:r w:rsidR="00034311" w:rsidRPr="00775E5A">
        <w:t xml:space="preserve"> and headache </w:t>
      </w:r>
      <w:r w:rsidR="00034311" w:rsidRPr="007A45D1">
        <w:fldChar w:fldCharType="begin">
          <w:fldData xml:space="preserve">PEVuZE5vdGU+PENpdGU+PEF1dGhvcj5QYWxlcm1vPC9BdXRob3I+PFllYXI+MjAxNjwvWWVhcj48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</w:fldData>
        </w:fldChar>
      </w:r>
      <w:r w:rsidR="000E02BE" w:rsidRPr="007A45D1">
        <w:instrText xml:space="preserve"> ADDIN EN.CITE </w:instrText>
      </w:r>
      <w:r w:rsidR="000E02BE" w:rsidRPr="007A45D1">
        <w:fldChar w:fldCharType="begin">
          <w:fldData xml:space="preserve">PEVuZE5vdGU+PENpdGU+PEF1dGhvcj5QYWxlcm1vPC9BdXRob3I+PFllYXI+MjAxNjwvWWVhcj48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</w:fldData>
        </w:fldChar>
      </w:r>
      <w:r w:rsidR="000E02BE" w:rsidRPr="007A45D1">
        <w:instrText xml:space="preserve"> ADDIN EN.CITE.DATA </w:instrText>
      </w:r>
      <w:r w:rsidR="000E02BE" w:rsidRPr="007A45D1">
        <w:fldChar w:fldCharType="end"/>
      </w:r>
      <w:r w:rsidR="00034311" w:rsidRPr="007A45D1">
        <w:fldChar w:fldCharType="separate"/>
      </w:r>
      <w:r w:rsidR="000E02BE" w:rsidRPr="007A45D1">
        <w:rPr>
          <w:noProof/>
        </w:rPr>
        <w:t>(Palermo et al., 2016; Law et al., 2015)</w:t>
      </w:r>
      <w:r w:rsidR="00034311" w:rsidRPr="007A45D1">
        <w:fldChar w:fldCharType="end"/>
      </w:r>
      <w:r w:rsidR="003030E7" w:rsidRPr="007A45D1">
        <w:t>.</w:t>
      </w:r>
      <w:r w:rsidR="00C62624" w:rsidRPr="007A45D1">
        <w:t xml:space="preserve"> </w:t>
      </w:r>
      <w:r w:rsidR="00562F05" w:rsidRPr="007A45D1">
        <w:t>Further,</w:t>
      </w:r>
      <w:r w:rsidR="00CE3CCC" w:rsidRPr="007A45D1">
        <w:t xml:space="preserve"> online</w:t>
      </w:r>
      <w:r w:rsidR="00562F05" w:rsidRPr="007A45D1">
        <w:t xml:space="preserve"> multidisciplinary interventions for chronic pain may be especially useful in adolescent populations, as the current adolescent generation are native internet users, with 99% of 12- to 15-year-olds accessing online content for more than 20-hours a week </w:t>
      </w:r>
      <w:r w:rsidR="00562F05" w:rsidRPr="007A45D1">
        <w:fldChar w:fldCharType="begin"/>
      </w:r>
      <w:r w:rsidR="00562F05" w:rsidRPr="007A45D1">
        <w:instrText xml:space="preserve"> ADDIN EN.CITE &lt;EndNote&gt;&lt;Cite&gt;&lt;Author&gt;Ofcom&lt;/Author&gt;&lt;Year&gt;2019&lt;/Year&gt;&lt;RecNum&gt;1380&lt;/RecNum&gt;&lt;DisplayText&gt;(Ofcom, 2019)&lt;/DisplayText&gt;&lt;record&gt;&lt;rec-number&gt;1380&lt;/rec-number&gt;&lt;foreign-keys&gt;&lt;key app="EN" db-id="wtz2e9dsaat9e9edrwrvfaw70e5td5dx0vdw" timestamp="1575982979"&gt;1380&lt;/key&gt;&lt;/foreign-keys&gt;&lt;ref-type name="Journal Article"&gt;17&lt;/ref-type&gt;&lt;contributors&gt;&lt;authors&gt;&lt;author&gt;Ofcom&lt;/author&gt;&lt;/authors&gt;&lt;/contributors&gt;&lt;titles&gt;&lt;title&gt;Children and Parents: Media Use and Attitudes Report 2018&lt;/title&gt;&lt;/titles&gt;&lt;dates&gt;&lt;year&gt;2019&lt;/year&gt;&lt;/dates&gt;&lt;urls&gt;&lt;related-urls&gt;&lt;url&gt;https://www.ofcom.org.uk/__data/assets/pdf_file/0024/134907/children-and-parents-media-use-and-attitudes-2018.pdf&lt;/url&gt;&lt;/related-urls&gt;&lt;/urls&gt;&lt;/record&gt;&lt;/Cite&gt;&lt;/EndNote&gt;</w:instrText>
      </w:r>
      <w:r w:rsidR="00562F05" w:rsidRPr="007A45D1">
        <w:fldChar w:fldCharType="separate"/>
      </w:r>
      <w:r w:rsidR="00562F05" w:rsidRPr="007A45D1">
        <w:rPr>
          <w:noProof/>
        </w:rPr>
        <w:t>(Ofcom, 2019)</w:t>
      </w:r>
      <w:r w:rsidR="00562F05" w:rsidRPr="007A45D1">
        <w:fldChar w:fldCharType="end"/>
      </w:r>
      <w:r w:rsidR="00562F05" w:rsidRPr="007A45D1">
        <w:t xml:space="preserve">.  </w:t>
      </w:r>
    </w:p>
    <w:p w14:paraId="276FC55E" w14:textId="5C7AB1DB" w:rsidR="00034311" w:rsidRPr="00FE6578" w:rsidRDefault="0054425E" w:rsidP="00E334A0">
      <w:r w:rsidRPr="007A45D1">
        <w:t xml:space="preserve">The rapid development of </w:t>
      </w:r>
      <w:r w:rsidR="00BA66F7" w:rsidRPr="007A45D1">
        <w:t xml:space="preserve">evidence-based </w:t>
      </w:r>
      <w:r w:rsidRPr="007A45D1">
        <w:t xml:space="preserve">online interventions </w:t>
      </w:r>
      <w:r w:rsidR="00AF347A" w:rsidRPr="007A45D1">
        <w:t>i</w:t>
      </w:r>
      <w:r w:rsidR="00E64BE4" w:rsidRPr="007A45D1">
        <w:t>s warranted in</w:t>
      </w:r>
      <w:r w:rsidR="00AF347A" w:rsidRPr="007A45D1">
        <w:t xml:space="preserve"> the context of the COVID-19 pandemic, which has resulted in further reduced access to specialist </w:t>
      </w:r>
      <w:r w:rsidR="00E64BE4" w:rsidRPr="007A45D1">
        <w:t>pain services</w:t>
      </w:r>
      <w:r w:rsidR="007E74D1" w:rsidRPr="007A45D1">
        <w:t xml:space="preserve"> in-person</w:t>
      </w:r>
      <w:r w:rsidR="00B46F36" w:rsidRPr="007A45D1">
        <w:t xml:space="preserve">. </w:t>
      </w:r>
      <w:r w:rsidR="00D37F47" w:rsidRPr="007A45D1">
        <w:t xml:space="preserve">Though many existing services </w:t>
      </w:r>
      <w:r w:rsidR="00355F85" w:rsidRPr="007A45D1">
        <w:t>have</w:t>
      </w:r>
      <w:r w:rsidR="00FC628A" w:rsidRPr="007A45D1">
        <w:t xml:space="preserve"> recently</w:t>
      </w:r>
      <w:r w:rsidR="00355F85" w:rsidRPr="007A45D1">
        <w:t xml:space="preserve"> introduced online clinics</w:t>
      </w:r>
      <w:r w:rsidR="00BD2D76" w:rsidRPr="007A45D1">
        <w:t xml:space="preserve">, online interventions </w:t>
      </w:r>
      <w:r w:rsidR="00DF3010" w:rsidRPr="007A45D1">
        <w:t>have the potential to support clinics</w:t>
      </w:r>
      <w:r w:rsidR="007F009A" w:rsidRPr="007A45D1">
        <w:t xml:space="preserve"> as complementary </w:t>
      </w:r>
      <w:r w:rsidR="0019041D" w:rsidRPr="007A45D1">
        <w:t>resources</w:t>
      </w:r>
      <w:r w:rsidR="0012631D" w:rsidRPr="007A45D1">
        <w:t xml:space="preserve"> by creating</w:t>
      </w:r>
      <w:r w:rsidR="00EB6AA2" w:rsidRPr="007A45D1">
        <w:t xml:space="preserve"> more flexible pain </w:t>
      </w:r>
      <w:r w:rsidR="00EB6AA2" w:rsidRPr="007A45D1">
        <w:lastRenderedPageBreak/>
        <w:t>management plans</w:t>
      </w:r>
      <w:r w:rsidR="00A82C1F" w:rsidRPr="007A45D1">
        <w:t xml:space="preserve"> and </w:t>
      </w:r>
      <w:r w:rsidR="004002A6" w:rsidRPr="007A45D1">
        <w:t>encouraging</w:t>
      </w:r>
      <w:r w:rsidR="00B610E6" w:rsidRPr="007A45D1">
        <w:t xml:space="preserve"> self-management</w:t>
      </w:r>
      <w:r w:rsidR="004323EF" w:rsidRPr="007A45D1">
        <w:t xml:space="preserve"> </w:t>
      </w:r>
      <w:r w:rsidR="004323EF" w:rsidRPr="007A45D1">
        <w:fldChar w:fldCharType="begin"/>
      </w:r>
      <w:r w:rsidR="004323EF" w:rsidRPr="007A45D1">
        <w:instrText xml:space="preserve"> ADDIN EN.CITE &lt;EndNote&gt;&lt;Cite&gt;&lt;Author&gt;Eccleston&lt;/Author&gt;&lt;Year&gt;2020&lt;/Year&gt;&lt;RecNum&gt;1590&lt;/RecNum&gt;&lt;DisplayText&gt;(Eccleston et al., 2020)&lt;/DisplayText&gt;&lt;record&gt;&lt;rec-number&gt;1590&lt;/rec-number&gt;&lt;foreign-keys&gt;&lt;key app="EN" db-id="wtz2e9dsaat9e9edrwrvfaw70e5td5dx0vdw" timestamp="1620739536"&gt;1590&lt;/key&gt;&lt;/foreign-keys&gt;&lt;ref-type name="Journal Article"&gt;17&lt;/ref-type&gt;&lt;contributors&gt;&lt;authors&gt;&lt;author&gt;Eccleston, Christopher&lt;/author&gt;&lt;author&gt;Blyth, Fiona M.&lt;/author&gt;&lt;author&gt;Dear, Blake F.&lt;/author&gt;&lt;author&gt;Fisher, Emma A.&lt;/author&gt;&lt;author&gt;Keefe, Francis J.&lt;/author&gt;&lt;author&gt;Lynch, Mary E.&lt;/author&gt;&lt;author&gt;Palermo, Tonya M.&lt;/author&gt;&lt;author&gt;Reid, M. Carrington&lt;/author&gt;&lt;author&gt;Williams, Amanda C de C&lt;/author&gt;&lt;/authors&gt;&lt;/contributors&gt;&lt;titles&gt;&lt;title&gt;Managing patients with chronic pain during the COVID-19 outbreak: considerations for the rapid introduction of remotely supported (eHealth) pain management services&lt;/title&gt;&lt;secondary-title&gt;PAIN&lt;/secondary-title&gt;&lt;/titles&gt;&lt;periodical&gt;&lt;full-title&gt;PAIN&lt;/full-title&gt;&lt;/periodical&gt;&lt;pages&gt;889-893&lt;/pages&gt;&lt;volume&gt;161&lt;/volume&gt;&lt;number&gt;5&lt;/number&gt;&lt;dates&gt;&lt;year&gt;2020&lt;/year&gt;&lt;/dates&gt;&lt;isbn&gt;0304-3959&lt;/isbn&gt;&lt;accession-num&gt;00006396-202005000-00003&lt;/accession-num&gt;&lt;urls&gt;&lt;related-urls&gt;&lt;url&gt;https://journals.lww.com/pain/Fulltext/2020/05000/Managing_patients_with_chronic_pain_during_the.3.aspx&lt;/url&gt;&lt;/related-urls&gt;&lt;/urls&gt;&lt;electronic-resource-num&gt;10.1097/j.pain.0000000000001885&lt;/electronic-resource-num&gt;&lt;/record&gt;&lt;/Cite&gt;&lt;/EndNote&gt;</w:instrText>
      </w:r>
      <w:r w:rsidR="004323EF" w:rsidRPr="007A45D1">
        <w:fldChar w:fldCharType="separate"/>
      </w:r>
      <w:r w:rsidR="004323EF" w:rsidRPr="007A45D1">
        <w:rPr>
          <w:noProof/>
        </w:rPr>
        <w:t>(Eccleston et al., 2020)</w:t>
      </w:r>
      <w:r w:rsidR="004323EF" w:rsidRPr="007A45D1">
        <w:fldChar w:fldCharType="end"/>
      </w:r>
      <w:r w:rsidR="00063FEA" w:rsidRPr="007A45D1">
        <w:t>.</w:t>
      </w:r>
      <w:r w:rsidR="001E150F" w:rsidRPr="007A45D1">
        <w:t xml:space="preserve"> </w:t>
      </w:r>
      <w:r w:rsidR="00B46F36" w:rsidRPr="007A45D1">
        <w:t>There has</w:t>
      </w:r>
      <w:r w:rsidR="00F128A2" w:rsidRPr="007A45D1">
        <w:t xml:space="preserve"> also</w:t>
      </w:r>
      <w:r w:rsidR="00AE2AF2" w:rsidRPr="007A45D1">
        <w:t xml:space="preserve"> </w:t>
      </w:r>
      <w:r w:rsidR="00B46F36" w:rsidRPr="007A45D1">
        <w:t xml:space="preserve">been suggestion that the prevalence of chronic pain </w:t>
      </w:r>
      <w:r w:rsidR="004E1ED2" w:rsidRPr="007A45D1">
        <w:t xml:space="preserve">may increase as </w:t>
      </w:r>
      <w:r w:rsidR="001A30AA" w:rsidRPr="007A45D1">
        <w:t xml:space="preserve">a </w:t>
      </w:r>
      <w:r w:rsidR="000166E3" w:rsidRPr="007A45D1">
        <w:t xml:space="preserve">consequence </w:t>
      </w:r>
      <w:r w:rsidR="001A30AA" w:rsidRPr="007A45D1">
        <w:t>of the COVID-19 pandemic</w:t>
      </w:r>
      <w:r w:rsidR="00694FDF" w:rsidRPr="007A45D1">
        <w:t xml:space="preserve"> </w:t>
      </w:r>
      <w:r w:rsidR="000E5376" w:rsidRPr="007A45D1">
        <w:fldChar w:fldCharType="begin"/>
      </w:r>
      <w:r w:rsidR="000E5376" w:rsidRPr="007A45D1">
        <w:instrText xml:space="preserve"> ADDIN EN.CITE &lt;EndNote&gt;&lt;Cite&gt;&lt;Author&gt;Clauw&lt;/Author&gt;&lt;Year&gt;2020&lt;/Year&gt;&lt;RecNum&gt;1589&lt;/RecNum&gt;&lt;DisplayText&gt;(Clauw et al., 2020)&lt;/DisplayText&gt;&lt;record&gt;&lt;rec-number&gt;1589&lt;/rec-number&gt;&lt;foreign-keys&gt;&lt;key app="EN" db-id="wtz2e9dsaat9e9edrwrvfaw70e5td5dx0vdw" timestamp="1617968532"&gt;1589&lt;/key&gt;&lt;/foreign-keys&gt;&lt;ref-type name="Journal Article"&gt;17&lt;/ref-type&gt;&lt;contributors&gt;&lt;authors&gt;&lt;author&gt;Clauw, Daniel J.&lt;/author&gt;&lt;author&gt;Häuser, Winfried&lt;/author&gt;&lt;author&gt;Cohen, Steven P.&lt;/author&gt;&lt;author&gt;Fitzcharles, Mary-Ann&lt;/author&gt;&lt;/authors&gt;&lt;/contributors&gt;&lt;titles&gt;&lt;title&gt;Considering the potential for an increase in chronic pain after the COVID-19 pandemic&lt;/title&gt;&lt;secondary-title&gt;PAIN&lt;/secondary-title&gt;&lt;/titles&gt;&lt;periodical&gt;&lt;full-title&gt;PAIN&lt;/full-title&gt;&lt;/periodical&gt;&lt;pages&gt;1694-1697&lt;/pages&gt;&lt;volume&gt;161&lt;/volume&gt;&lt;number&gt;8&lt;/number&gt;&lt;dates&gt;&lt;year&gt;2020&lt;/year&gt;&lt;/dates&gt;&lt;isbn&gt;0304-3959&lt;/isbn&gt;&lt;accession-num&gt;00006396-202008000-00003&lt;/accession-num&gt;&lt;urls&gt;&lt;related-urls&gt;&lt;url&gt;https://journals.lww.com/pain/Fulltext/2020/08000/Considering_the_potential_for_an_increase_in.3.aspx&lt;/url&gt;&lt;/related-urls&gt;&lt;/urls&gt;&lt;electronic-resource-num&gt;10.1097/j.pain.0000000000001950&lt;/electronic-resource-num&gt;&lt;/record&gt;&lt;/Cite&gt;&lt;/EndNote&gt;</w:instrText>
      </w:r>
      <w:r w:rsidR="000E5376" w:rsidRPr="007A45D1">
        <w:fldChar w:fldCharType="separate"/>
      </w:r>
      <w:r w:rsidR="000E5376" w:rsidRPr="007A45D1">
        <w:rPr>
          <w:noProof/>
        </w:rPr>
        <w:t>(Clauw et al., 2020)</w:t>
      </w:r>
      <w:r w:rsidR="000E5376" w:rsidRPr="007A45D1">
        <w:fldChar w:fldCharType="end"/>
      </w:r>
      <w:r w:rsidR="008813AA" w:rsidRPr="007A45D1">
        <w:t>, hence improving the availability of multidisciplinary interventions may become very important</w:t>
      </w:r>
      <w:r w:rsidR="00416131" w:rsidRPr="007A45D1">
        <w:t xml:space="preserve">. </w:t>
      </w:r>
      <w:r w:rsidR="00C75F39" w:rsidRPr="007A45D1">
        <w:t xml:space="preserve">However, the extent to which </w:t>
      </w:r>
      <w:r w:rsidR="008F0458" w:rsidRPr="007A45D1">
        <w:t xml:space="preserve">multidisciplinary pain management </w:t>
      </w:r>
      <w:r w:rsidR="00C75F39" w:rsidRPr="007A45D1">
        <w:t xml:space="preserve">can be delivered online is highly dependent on patient needs. </w:t>
      </w:r>
      <w:r w:rsidR="004517F0" w:rsidRPr="007A45D1">
        <w:t xml:space="preserve">Online self-management </w:t>
      </w:r>
      <w:r w:rsidR="005D1F89" w:rsidRPr="007A45D1">
        <w:t xml:space="preserve">of chronic pain </w:t>
      </w:r>
      <w:r w:rsidR="004517F0" w:rsidRPr="007A45D1">
        <w:t xml:space="preserve">should only be </w:t>
      </w:r>
      <w:r w:rsidR="00186460" w:rsidRPr="007A45D1">
        <w:t>recommended</w:t>
      </w:r>
      <w:r w:rsidR="004517F0" w:rsidRPr="007A45D1">
        <w:t xml:space="preserve"> </w:t>
      </w:r>
      <w:r w:rsidR="005D1F89" w:rsidRPr="007A45D1">
        <w:t xml:space="preserve">to paediatric </w:t>
      </w:r>
      <w:r w:rsidR="0014327E" w:rsidRPr="007A45D1">
        <w:t xml:space="preserve">patients </w:t>
      </w:r>
      <w:r w:rsidR="004517F0" w:rsidRPr="007A45D1">
        <w:t>followin</w:t>
      </w:r>
      <w:r w:rsidR="005D1F89" w:rsidRPr="007A45D1">
        <w:t xml:space="preserve">g </w:t>
      </w:r>
      <w:r w:rsidR="0014327E" w:rsidRPr="007A45D1">
        <w:t>assessment by a multidisciplinary team</w:t>
      </w:r>
      <w:r w:rsidR="00DF2199" w:rsidRPr="007A45D1">
        <w:t xml:space="preserve"> </w:t>
      </w:r>
      <w:r w:rsidR="00DF2199" w:rsidRPr="007A45D1">
        <w:fldChar w:fldCharType="begin"/>
      </w:r>
      <w:r w:rsidR="00DF2199" w:rsidRPr="007A45D1">
        <w:instrText xml:space="preserve"> ADDIN EN.CITE &lt;EndNote&gt;&lt;Cite&gt;&lt;Author&gt;Liossi&lt;/Author&gt;&lt;Year&gt;2016&lt;/Year&gt;&lt;RecNum&gt;105&lt;/RecNum&gt;&lt;DisplayText&gt;(Liossi &amp;amp; Howard, 2016)&lt;/DisplayText&gt;&lt;record&gt;&lt;rec-number&gt;105&lt;/rec-number&gt;&lt;foreign-keys&gt;&lt;key app="EN" db-id="wtz2e9dsaat9e9edrwrvfaw70e5td5dx0vdw" timestamp="1527076193"&gt;105&lt;/key&gt;&lt;/foreign-keys&gt;&lt;ref-type name="Journal Article"&gt;17&lt;/ref-type&gt;&lt;contributors&gt;&lt;authors&gt;&lt;author&gt;Liossi, Christina&lt;/author&gt;&lt;author&gt;Howard, Richard F.&lt;/author&gt;&lt;/authors&gt;&lt;/contributors&gt;&lt;titles&gt;&lt;title&gt;Pediatric Chronic Pain: Biopsychosocial Assessment and Formulation&lt;/title&gt;&lt;secondary-title&gt;Pediatrics&lt;/secondary-title&gt;&lt;short-title&gt;Pediatric Chronic Pain&lt;/short-title&gt;&lt;/titles&gt;&lt;periodical&gt;&lt;full-title&gt;PEDIATRICS&lt;/full-title&gt;&lt;/periodical&gt;&lt;pages&gt;e20160331&lt;/pages&gt;&lt;volume&gt;138&lt;/volume&gt;&lt;dates&gt;&lt;year&gt;2016&lt;/year&gt;&lt;pub-dates&gt;&lt;date&gt;11/2016&lt;/date&gt;&lt;/pub-dates&gt;&lt;/dates&gt;&lt;isbn&gt;0031-4005, 1098-4275&lt;/isbn&gt;&lt;urls&gt;&lt;/urls&gt;&lt;electronic-resource-num&gt;10.1542/peds.2016-0331&lt;/electronic-resource-num&gt;&lt;remote-database-name&gt;CrossRef&lt;/remote-database-name&gt;&lt;language&gt;en&lt;/language&gt;&lt;access-date&gt;2017-11-28 14:12:42&lt;/access-date&gt;&lt;/record&gt;&lt;/Cite&gt;&lt;/EndNote&gt;</w:instrText>
      </w:r>
      <w:r w:rsidR="00DF2199" w:rsidRPr="007A45D1">
        <w:fldChar w:fldCharType="separate"/>
      </w:r>
      <w:r w:rsidR="00DF2199" w:rsidRPr="007A45D1">
        <w:rPr>
          <w:noProof/>
        </w:rPr>
        <w:t>(Liossi &amp; Howard, 2016)</w:t>
      </w:r>
      <w:r w:rsidR="00DF2199" w:rsidRPr="007A45D1">
        <w:fldChar w:fldCharType="end"/>
      </w:r>
      <w:r w:rsidR="00186460" w:rsidRPr="007A45D1">
        <w:t>, and formulation of a treatment plan</w:t>
      </w:r>
      <w:r w:rsidR="00061217" w:rsidRPr="007A45D1">
        <w:t xml:space="preserve"> that includes online </w:t>
      </w:r>
      <w:r w:rsidR="00E66B8F" w:rsidRPr="007A45D1">
        <w:t>intervention</w:t>
      </w:r>
      <w:r w:rsidR="00D25099" w:rsidRPr="007A45D1">
        <w:t xml:space="preserve"> in an appropriate way</w:t>
      </w:r>
      <w:r w:rsidR="00E66B8F" w:rsidRPr="007A45D1">
        <w:t xml:space="preserve">. </w:t>
      </w:r>
      <w:r w:rsidR="005D4032" w:rsidRPr="007A45D1">
        <w:t>Parts of c</w:t>
      </w:r>
      <w:r w:rsidR="00D25099" w:rsidRPr="007A45D1">
        <w:t>linical</w:t>
      </w:r>
      <w:r w:rsidR="003B3A39" w:rsidRPr="007A45D1">
        <w:t xml:space="preserve"> assessment can be conducted remotely, as h</w:t>
      </w:r>
      <w:r w:rsidR="007C6733" w:rsidRPr="007A45D1">
        <w:t>a</w:t>
      </w:r>
      <w:r w:rsidR="003B3A39" w:rsidRPr="007A45D1">
        <w:t xml:space="preserve">s been </w:t>
      </w:r>
      <w:r w:rsidR="007C6733" w:rsidRPr="007A45D1">
        <w:t>d</w:t>
      </w:r>
      <w:r w:rsidR="003B3A39" w:rsidRPr="007A45D1">
        <w:t>one throughout the COVID-19 pandemic</w:t>
      </w:r>
      <w:r w:rsidR="007C6733" w:rsidRPr="007A45D1">
        <w:t xml:space="preserve"> </w:t>
      </w:r>
      <w:r w:rsidR="00D25099" w:rsidRPr="007A45D1">
        <w:fldChar w:fldCharType="begin"/>
      </w:r>
      <w:r w:rsidR="00D25099" w:rsidRPr="007A45D1">
        <w:instrText xml:space="preserve"> ADDIN EN.CITE &lt;EndNote&gt;&lt;Cite&gt;&lt;Author&gt;Eccleston&lt;/Author&gt;&lt;Year&gt;2020&lt;/Year&gt;&lt;RecNum&gt;1590&lt;/RecNum&gt;&lt;DisplayText&gt;(Eccleston et al., 2020)&lt;/DisplayText&gt;&lt;record&gt;&lt;rec-number&gt;1590&lt;/rec-number&gt;&lt;foreign-keys&gt;&lt;key app="EN" db-id="wtz2e9dsaat9e9edrwrvfaw70e5td5dx0vdw" timestamp="1620739536"&gt;1590&lt;/key&gt;&lt;/foreign-keys&gt;&lt;ref-type name="Journal Article"&gt;17&lt;/ref-type&gt;&lt;contributors&gt;&lt;authors&gt;&lt;author&gt;Eccleston, Christopher&lt;/author&gt;&lt;author&gt;Blyth, Fiona M.&lt;/author&gt;&lt;author&gt;Dear, Blake F.&lt;/author&gt;&lt;author&gt;Fisher, Emma A.&lt;/author&gt;&lt;author&gt;Keefe, Francis J.&lt;/author&gt;&lt;author&gt;Lynch, Mary E.&lt;/author&gt;&lt;author&gt;Palermo, Tonya M.&lt;/author&gt;&lt;author&gt;Reid, M. Carrington&lt;/author&gt;&lt;author&gt;Williams, Amanda C de C&lt;/author&gt;&lt;/authors&gt;&lt;/contributors&gt;&lt;titles&gt;&lt;title&gt;Managing patients with chronic pain during the COVID-19 outbreak: considerations for the rapid introduction of remotely supported (eHealth) pain management services&lt;/title&gt;&lt;secondary-title&gt;PAIN&lt;/secondary-title&gt;&lt;/titles&gt;&lt;periodical&gt;&lt;full-title&gt;PAIN&lt;/full-title&gt;&lt;/periodical&gt;&lt;pages&gt;889-893&lt;/pages&gt;&lt;volume&gt;161&lt;/volume&gt;&lt;number&gt;5&lt;/number&gt;&lt;dates&gt;&lt;year&gt;2020&lt;/year&gt;&lt;/dates&gt;&lt;isbn&gt;0304-3959&lt;/isbn&gt;&lt;accession-num&gt;00006396-202005000-00003&lt;/accession-num&gt;&lt;urls&gt;&lt;related-urls&gt;&lt;url&gt;https://journals.lww.com/pain/Fulltext/2020/05000/Managing_patients_with_chronic_pain_during_the.3.aspx&lt;/url&gt;&lt;/related-urls&gt;&lt;/urls&gt;&lt;electronic-resource-num&gt;10.1097/j.pain.0000000000001885&lt;/electronic-resource-num&gt;&lt;/record&gt;&lt;/Cite&gt;&lt;/EndNote&gt;</w:instrText>
      </w:r>
      <w:r w:rsidR="00D25099" w:rsidRPr="007A45D1">
        <w:fldChar w:fldCharType="separate"/>
      </w:r>
      <w:r w:rsidR="00D25099" w:rsidRPr="007A45D1">
        <w:rPr>
          <w:noProof/>
        </w:rPr>
        <w:t>(Eccleston et al., 2020)</w:t>
      </w:r>
      <w:r w:rsidR="00D25099" w:rsidRPr="007A45D1">
        <w:fldChar w:fldCharType="end"/>
      </w:r>
      <w:r w:rsidR="007C6733" w:rsidRPr="007A45D1">
        <w:t xml:space="preserve">. </w:t>
      </w:r>
      <w:r w:rsidR="00D6561D" w:rsidRPr="007A45D1">
        <w:t>Additionally</w:t>
      </w:r>
      <w:r w:rsidR="00D25099" w:rsidRPr="007A45D1">
        <w:t>, there are</w:t>
      </w:r>
      <w:r w:rsidR="004F55AD" w:rsidRPr="007A45D1">
        <w:t xml:space="preserve"> </w:t>
      </w:r>
      <w:r w:rsidR="007C6733" w:rsidRPr="007A45D1">
        <w:t>treatment</w:t>
      </w:r>
      <w:r w:rsidR="007C6733" w:rsidRPr="005D4032">
        <w:t xml:space="preserve"> </w:t>
      </w:r>
      <w:r w:rsidR="004F55AD" w:rsidRPr="005D4032">
        <w:t>components that</w:t>
      </w:r>
      <w:r w:rsidR="009922A5" w:rsidRPr="005D4032">
        <w:t xml:space="preserve"> cannot be feasibly delivered online, such as</w:t>
      </w:r>
      <w:r w:rsidR="00C75F39" w:rsidRPr="005D4032">
        <w:t xml:space="preserve"> tailored physi</w:t>
      </w:r>
      <w:r w:rsidR="00C75F39" w:rsidRPr="00FE6578">
        <w:t>otherapy, and this may explain the finding of a lack of physiotherapy content</w:t>
      </w:r>
      <w:r w:rsidR="00CE3CCC" w:rsidRPr="00FE6578">
        <w:t xml:space="preserve"> in the current </w:t>
      </w:r>
      <w:r w:rsidR="003417FF" w:rsidRPr="00FE6578">
        <w:t>review</w:t>
      </w:r>
      <w:r w:rsidR="00C75F39" w:rsidRPr="00FE6578">
        <w:t xml:space="preserve">. </w:t>
      </w:r>
      <w:r w:rsidR="007D6137" w:rsidRPr="00FE6578">
        <w:t>Although</w:t>
      </w:r>
      <w:r w:rsidR="00C75F39" w:rsidRPr="00FE6578">
        <w:t xml:space="preserve">, as shown by ‘Teens Taking Charge’ </w:t>
      </w:r>
      <w:r w:rsidR="00C75F39" w:rsidRPr="00FE6578">
        <w:fldChar w:fldCharType="begin">
          <w:fldData xml:space="preserve">PEVuZE5vdGU+PENpdGU+PEF1dGhvcj5Db25uZWxseTwvQXV0aG9yPjxZZWFyPjIwMTk8L1llYXI+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=
</w:fldData>
        </w:fldChar>
      </w:r>
      <w:r w:rsidR="00C75F39" w:rsidRPr="00FE6578">
        <w:instrText xml:space="preserve"> ADDIN EN.CITE </w:instrText>
      </w:r>
      <w:r w:rsidR="00C75F39" w:rsidRPr="00FE6578">
        <w:fldChar w:fldCharType="begin">
          <w:fldData xml:space="preserve">PEVuZE5vdGU+PENpdGU+PEF1dGhvcj5Db25uZWxseTwvQXV0aG9yPjxZZWFyPjIwMTk8L1llYXI+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=
</w:fldData>
        </w:fldChar>
      </w:r>
      <w:r w:rsidR="00C75F39" w:rsidRPr="00FE6578">
        <w:instrText xml:space="preserve"> ADDIN EN.CITE.DATA </w:instrText>
      </w:r>
      <w:r w:rsidR="00C75F39" w:rsidRPr="00FE6578">
        <w:fldChar w:fldCharType="end"/>
      </w:r>
      <w:r w:rsidR="00C75F39" w:rsidRPr="00FE6578">
        <w:fldChar w:fldCharType="separate"/>
      </w:r>
      <w:r w:rsidR="00C75F39" w:rsidRPr="00FE6578">
        <w:rPr>
          <w:noProof/>
        </w:rPr>
        <w:t>(Connelly et al., 2019; Stinson et al., 2010a)</w:t>
      </w:r>
      <w:r w:rsidR="00C75F39" w:rsidRPr="00FE6578">
        <w:fldChar w:fldCharType="end"/>
      </w:r>
      <w:r w:rsidR="00C75F39" w:rsidRPr="00FE6578">
        <w:t>, high quality video examples of basic physiotherapy exercises can be included in online interventions.</w:t>
      </w:r>
    </w:p>
    <w:p w14:paraId="1607952C" w14:textId="715DA688" w:rsidR="00E863AB" w:rsidRPr="00775E5A" w:rsidRDefault="000F3FCD" w:rsidP="00F73BA6">
      <w:r w:rsidRPr="00775E5A">
        <w:t xml:space="preserve">Three </w:t>
      </w:r>
      <w:r w:rsidR="00CD5960" w:rsidRPr="00775E5A">
        <w:t>interventions</w:t>
      </w:r>
      <w:r w:rsidR="00A4587C" w:rsidRPr="00775E5A">
        <w:t xml:space="preserve"> </w:t>
      </w:r>
      <w:r w:rsidR="002C4C56" w:rsidRPr="00775E5A">
        <w:t xml:space="preserve">identified in the current study </w:t>
      </w:r>
      <w:r w:rsidR="00A4587C" w:rsidRPr="00775E5A">
        <w:t>included peer support in the form of online group</w:t>
      </w:r>
      <w:r w:rsidR="00FD7A16" w:rsidRPr="00775E5A">
        <w:t>s</w:t>
      </w:r>
      <w:r w:rsidR="00A4587C" w:rsidRPr="00775E5A">
        <w:t xml:space="preserve"> or message boards </w:t>
      </w:r>
      <w:r w:rsidR="00A4587C" w:rsidRPr="00775E5A">
        <w:fldChar w:fldCharType="begin">
          <w:fldData xml:space="preserve">PEVuZE5vdGU+PENpdGU+PEF1dGhvcj5ZZWg8L0F1dGhvcj48WWVhcj4yMDEzPC9ZZWFyPjxSZWNO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</w:fldData>
        </w:fldChar>
      </w:r>
      <w:r w:rsidR="00367FEA" w:rsidRPr="00775E5A">
        <w:instrText xml:space="preserve"> ADDIN EN.CITE </w:instrText>
      </w:r>
      <w:r w:rsidR="00367FEA" w:rsidRPr="00775E5A">
        <w:fldChar w:fldCharType="begin">
          <w:fldData xml:space="preserve">PEVuZE5vdGU+PENpdGU+PEF1dGhvcj5ZZWg8L0F1dGhvcj48WWVhcj4yMDEzPC9ZZWFyPjxSZWNO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</w:fldData>
        </w:fldChar>
      </w:r>
      <w:r w:rsidR="00367FEA" w:rsidRPr="00775E5A">
        <w:instrText xml:space="preserve"> ADDIN EN.CITE.DATA </w:instrText>
      </w:r>
      <w:r w:rsidR="00367FEA" w:rsidRPr="00775E5A">
        <w:fldChar w:fldCharType="end"/>
      </w:r>
      <w:r w:rsidR="00A4587C" w:rsidRPr="00775E5A">
        <w:fldChar w:fldCharType="separate"/>
      </w:r>
      <w:r w:rsidRPr="00775E5A">
        <w:rPr>
          <w:noProof/>
        </w:rPr>
        <w:t>(Yeh et al., 2013; Donovan et al., 2013; Stinson et al., 2014)</w:t>
      </w:r>
      <w:r w:rsidR="00A4587C" w:rsidRPr="00775E5A">
        <w:fldChar w:fldCharType="end"/>
      </w:r>
      <w:r w:rsidR="00A4587C" w:rsidRPr="00775E5A">
        <w:t xml:space="preserve">. </w:t>
      </w:r>
      <w:r w:rsidR="000C3B1F" w:rsidRPr="00775E5A">
        <w:t xml:space="preserve">Though </w:t>
      </w:r>
      <w:r w:rsidR="00622003" w:rsidRPr="00775E5A">
        <w:t>p</w:t>
      </w:r>
      <w:r w:rsidR="00A4587C" w:rsidRPr="00775E5A">
        <w:t xml:space="preserve">eer support is </w:t>
      </w:r>
      <w:r w:rsidR="00622003" w:rsidRPr="00775E5A">
        <w:t xml:space="preserve">not a treatment, it is </w:t>
      </w:r>
      <w:r w:rsidR="00A4587C" w:rsidRPr="00775E5A">
        <w:t xml:space="preserve">a critical element of </w:t>
      </w:r>
      <w:r w:rsidR="00E863AB" w:rsidRPr="00775E5A">
        <w:t xml:space="preserve">the social domain of the biopsychosocial approach </w:t>
      </w:r>
      <w:r w:rsidR="00E863AB" w:rsidRPr="00775E5A">
        <w:fldChar w:fldCharType="begin"/>
      </w:r>
      <w:r w:rsidR="00367FEA" w:rsidRPr="00775E5A">
        <w:instrText xml:space="preserve"> ADDIN EN.CITE &lt;EndNote&gt;&lt;Cite&gt;&lt;Author&gt;Liossi&lt;/Author&gt;&lt;Year&gt;2016&lt;/Year&gt;&lt;RecNum&gt;105&lt;/RecNum&gt;&lt;DisplayText&gt;(Liossi &amp;amp; Howard, 2016)&lt;/DisplayText&gt;&lt;record&gt;&lt;rec-number&gt;105&lt;/rec-number&gt;&lt;foreign-keys&gt;&lt;key app="EN" db-id="wtz2e9dsaat9e9edrwrvfaw70e5td5dx0vdw" timestamp="1527076193"&gt;105&lt;/key&gt;&lt;/foreign-keys&gt;&lt;ref-type name="Journal Article"&gt;17&lt;/ref-type&gt;&lt;contributors&gt;&lt;authors&gt;&lt;author&gt;Liossi, Christina&lt;/author&gt;&lt;author&gt;Howard, Richard F.&lt;/author&gt;&lt;/authors&gt;&lt;/contributors&gt;&lt;titles&gt;&lt;title&gt;Pediatric Chronic Pain: Biopsychosocial Assessment and Formulation&lt;/title&gt;&lt;secondary-title&gt;Pediatrics&lt;/secondary-title&gt;&lt;short-title&gt;Pediatric Chronic Pain&lt;/short-title&gt;&lt;/titles&gt;&lt;periodical&gt;&lt;full-title&gt;PEDIATRICS&lt;/full-title&gt;&lt;/periodical&gt;&lt;pages&gt;e20160331&lt;/pages&gt;&lt;volume&gt;138&lt;/volume&gt;&lt;dates&gt;&lt;year&gt;2016&lt;/year&gt;&lt;pub-dates&gt;&lt;date&gt;11/2016&lt;/date&gt;&lt;/pub-dates&gt;&lt;/dates&gt;&lt;isbn&gt;0031-4005, 1098-4275&lt;/isbn&gt;&lt;urls&gt;&lt;/urls&gt;&lt;electronic-resource-num&gt;10.1542/peds.2016-0331&lt;/electronic-resource-num&gt;&lt;remote-database-name&gt;CrossRef&lt;/remote-database-name&gt;&lt;language&gt;en&lt;/language&gt;&lt;access-date&gt;2017-11-28 14:12:42&lt;/access-date&gt;&lt;/record&gt;&lt;/Cite&gt;&lt;/EndNote&gt;</w:instrText>
      </w:r>
      <w:r w:rsidR="00E863AB" w:rsidRPr="00775E5A">
        <w:fldChar w:fldCharType="separate"/>
      </w:r>
      <w:r w:rsidR="00651E85" w:rsidRPr="00775E5A">
        <w:rPr>
          <w:noProof/>
        </w:rPr>
        <w:t>(Liossi &amp; Howard, 2016)</w:t>
      </w:r>
      <w:r w:rsidR="00E863AB" w:rsidRPr="00775E5A">
        <w:fldChar w:fldCharType="end"/>
      </w:r>
      <w:r w:rsidR="00946745" w:rsidRPr="00775E5A">
        <w:t xml:space="preserve">, and </w:t>
      </w:r>
      <w:r w:rsidR="001654F2" w:rsidRPr="00775E5A">
        <w:t xml:space="preserve">youth with chronic pain often struggle to </w:t>
      </w:r>
      <w:r w:rsidR="00E63CCE" w:rsidRPr="00775E5A">
        <w:t xml:space="preserve">form strong friendships </w:t>
      </w:r>
      <w:r w:rsidR="00E63CCE" w:rsidRPr="00775E5A">
        <w:fldChar w:fldCharType="begin"/>
      </w:r>
      <w:r w:rsidR="00E63CCE" w:rsidRPr="00775E5A">
        <w:instrText xml:space="preserve"> ADDIN EN.CITE &lt;EndNote&gt;&lt;Cite&gt;&lt;Author&gt;Forgeron&lt;/Author&gt;&lt;Year&gt;2011&lt;/Year&gt;&lt;RecNum&gt;1312&lt;/RecNum&gt;&lt;DisplayText&gt;(Forgeron et al., 2011)&lt;/DisplayText&gt;&lt;record&gt;&lt;rec-number&gt;1312&lt;/rec-number&gt;&lt;foreign-keys&gt;&lt;key app="EN" db-id="wtz2e9dsaat9e9edrwrvfaw70e5td5dx0vdw" timestamp="1563201758"&gt;1312&lt;/key&gt;&lt;/foreign-keys&gt;&lt;ref-type name="Journal Article"&gt;17&lt;/ref-type&gt;&lt;contributors&gt;&lt;authors&gt;&lt;author&gt;Forgeron, Paula A.&lt;/author&gt;&lt;author&gt;McGrath, Patrick&lt;/author&gt;&lt;author&gt;Stevens, Bonnie&lt;/author&gt;&lt;author&gt;Evans, Joan&lt;/author&gt;&lt;author&gt;Dick, Bruce&lt;/author&gt;&lt;author&gt;Finley, G. Allen&lt;/author&gt;&lt;author&gt;Carlson, Torie&lt;/author&gt;&lt;/authors&gt;&lt;/contributors&gt;&lt;titles&gt;&lt;title&gt;Social information processing in adolescents with chronic pain: My friends don’t really understand me&lt;/title&gt;&lt;secondary-title&gt;PAIN&lt;/secondary-title&gt;&lt;/titles&gt;&lt;periodical&gt;&lt;full-title&gt;PAIN&lt;/full-title&gt;&lt;/periodical&gt;&lt;pages&gt;2773-2780&lt;/pages&gt;&lt;volume&gt;152&lt;/volume&gt;&lt;number&gt;12&lt;/number&gt;&lt;keywords&gt;&lt;keyword&gt;Adolescent chronic pain&lt;/keyword&gt;&lt;keyword&gt;Friendships&lt;/keyword&gt;&lt;keyword&gt;Peer relationships&lt;/keyword&gt;&lt;keyword&gt;Social information processing&lt;/keyword&gt;&lt;keyword&gt;Pediatric pain&lt;/keyword&gt;&lt;keyword&gt;Social relationships&lt;/keyword&gt;&lt;/keywords&gt;&lt;dates&gt;&lt;year&gt;2011&lt;/year&gt;&lt;pub-dates&gt;&lt;date&gt;2011/12/01/&lt;/date&gt;&lt;/pub-dates&gt;&lt;/dates&gt;&lt;isbn&gt;0304-3959&lt;/isbn&gt;&lt;urls&gt;&lt;related-urls&gt;&lt;url&gt;http://www.sciencedirect.com/science/article/pii/S0304395911005409&lt;/url&gt;&lt;/related-urls&gt;&lt;/urls&gt;&lt;electronic-resource-num&gt;https://doi.org/10.1016/j.pain.2011.09.001&lt;/electronic-resource-num&gt;&lt;/record&gt;&lt;/Cite&gt;&lt;/EndNote&gt;</w:instrText>
      </w:r>
      <w:r w:rsidR="00E63CCE" w:rsidRPr="00775E5A">
        <w:fldChar w:fldCharType="separate"/>
      </w:r>
      <w:r w:rsidR="00E63CCE" w:rsidRPr="00775E5A">
        <w:rPr>
          <w:noProof/>
        </w:rPr>
        <w:t>(Forgeron et al., 2011)</w:t>
      </w:r>
      <w:r w:rsidR="00E63CCE" w:rsidRPr="00775E5A">
        <w:fldChar w:fldCharType="end"/>
      </w:r>
      <w:r w:rsidR="00622003" w:rsidRPr="00775E5A">
        <w:t xml:space="preserve">. There is potential for encouraging peer </w:t>
      </w:r>
      <w:r w:rsidRPr="00775E5A">
        <w:t xml:space="preserve">support </w:t>
      </w:r>
      <w:r w:rsidR="00DE7B63" w:rsidRPr="00775E5A">
        <w:t>through use of</w:t>
      </w:r>
      <w:r w:rsidR="00622003" w:rsidRPr="00775E5A">
        <w:t xml:space="preserve"> online interventions</w:t>
      </w:r>
      <w:r w:rsidRPr="00775E5A">
        <w:t xml:space="preserve">, especially </w:t>
      </w:r>
      <w:r w:rsidR="00CD5960" w:rsidRPr="00775E5A">
        <w:t>for adolescents</w:t>
      </w:r>
      <w:r w:rsidRPr="00775E5A">
        <w:t xml:space="preserve">, </w:t>
      </w:r>
      <w:r w:rsidR="00CD5960" w:rsidRPr="00775E5A">
        <w:t xml:space="preserve">for whom </w:t>
      </w:r>
      <w:r w:rsidRPr="00775E5A">
        <w:t xml:space="preserve">social media is a core part of their daily lives </w:t>
      </w:r>
      <w:r w:rsidRPr="00775E5A">
        <w:fldChar w:fldCharType="begin"/>
      </w:r>
      <w:r w:rsidRPr="00775E5A">
        <w:instrText xml:space="preserve"> ADDIN EN.CITE &lt;EndNote&gt;&lt;Cite&gt;&lt;Author&gt;Ofcom&lt;/Author&gt;&lt;Year&gt;2019&lt;/Year&gt;&lt;RecNum&gt;1380&lt;/RecNum&gt;&lt;DisplayText&gt;(Ofcom, 2019)&lt;/DisplayText&gt;&lt;record&gt;&lt;rec-number&gt;1380&lt;/rec-number&gt;&lt;foreign-keys&gt;&lt;key app="EN" db-id="wtz2e9dsaat9e9edrwrvfaw70e5td5dx0vdw" timestamp="1575982979"&gt;1380&lt;/key&gt;&lt;/foreign-keys&gt;&lt;ref-type name="Journal Article"&gt;17&lt;/ref-type&gt;&lt;contributors&gt;&lt;authors&gt;&lt;author&gt;Ofcom&lt;/author&gt;&lt;/authors&gt;&lt;/contributors&gt;&lt;titles&gt;&lt;title&gt;Children and Parents: Media Use and Attitudes Report 2018&lt;/title&gt;&lt;/titles&gt;&lt;dates&gt;&lt;year&gt;2019&lt;/year&gt;&lt;/dates&gt;&lt;urls&gt;&lt;related-urls&gt;&lt;url&gt;https://www.ofcom.org.uk/__data/assets/pdf_file/0024/134907/children-and-parents-media-use-and-attitudes-2018.pdf&lt;/url&gt;&lt;/related-urls&gt;&lt;/urls&gt;&lt;/record&gt;&lt;/Cite&gt;&lt;/EndNote&gt;</w:instrText>
      </w:r>
      <w:r w:rsidRPr="00775E5A">
        <w:fldChar w:fldCharType="separate"/>
      </w:r>
      <w:r w:rsidRPr="00775E5A">
        <w:rPr>
          <w:noProof/>
        </w:rPr>
        <w:t>(Ofcom, 2019)</w:t>
      </w:r>
      <w:r w:rsidRPr="00775E5A">
        <w:fldChar w:fldCharType="end"/>
      </w:r>
      <w:r w:rsidR="00E863AB" w:rsidRPr="00775E5A">
        <w:t>.</w:t>
      </w:r>
      <w:r w:rsidR="002F0FDB" w:rsidRPr="00775E5A">
        <w:t xml:space="preserve"> </w:t>
      </w:r>
      <w:r w:rsidR="00DF0A65" w:rsidRPr="00775E5A">
        <w:t>Recent r</w:t>
      </w:r>
      <w:r w:rsidR="00B43313" w:rsidRPr="00775E5A">
        <w:t xml:space="preserve">esearch investigating the internet needs of adolescents with chronic pain and their parents </w:t>
      </w:r>
      <w:r w:rsidR="00DF0A65" w:rsidRPr="00775E5A">
        <w:t xml:space="preserve">has also highlighted social media as a </w:t>
      </w:r>
      <w:r w:rsidR="00DD22B8" w:rsidRPr="00775E5A">
        <w:t xml:space="preserve">resource that adolescents use to </w:t>
      </w:r>
      <w:r w:rsidR="002D15E4" w:rsidRPr="00775E5A">
        <w:t>help with pain management</w:t>
      </w:r>
      <w:r w:rsidR="00CA62A9" w:rsidRPr="00775E5A">
        <w:t xml:space="preserve"> </w:t>
      </w:r>
      <w:r w:rsidR="00BF416C" w:rsidRPr="00775E5A">
        <w:fldChar w:fldCharType="begin"/>
      </w:r>
      <w:r w:rsidR="00BF416C" w:rsidRPr="00775E5A">
        <w:instrText xml:space="preserve"> ADDIN EN.CITE &lt;EndNote&gt;&lt;Cite&gt;&lt;Author&gt;Hurley-Wallace&lt;/Author&gt;&lt;Year&gt;2020&lt;/Year&gt;&lt;RecNum&gt;1529&lt;/RecNum&gt;&lt;DisplayText&gt;(Hurley-Wallace et al., 2020)&lt;/DisplayText&gt;&lt;record&gt;&lt;rec-number&gt;1529&lt;/rec-number&gt;&lt;foreign-keys&gt;&lt;key app="EN" db-id="wtz2e9dsaat9e9edrwrvfaw70e5td5dx0vdw" timestamp="1596472212"&gt;1529&lt;/key&gt;&lt;/foreign-keys&gt;&lt;ref-type name="Journal Article"&gt;17&lt;/ref-type&gt;&lt;contributors&gt;&lt;authors&gt;&lt;author&gt;Hurley-Wallace, Anna&lt;/author&gt;&lt;author&gt;Schoth, Daniel E.&lt;/author&gt;&lt;author&gt;Lilley, Suzanne&lt;/author&gt;&lt;author&gt;Williams, Glyn&lt;/author&gt;&lt;author&gt;Liossi, Christina&lt;/author&gt;&lt;/authors&gt;&lt;/contributors&gt;&lt;titles&gt;&lt;title&gt;Online paediatric chronic pain management: assessing the needs of UK adolescents and parents, using a cross-sectional survey&lt;/title&gt;&lt;secondary-title&gt;British Journal of Pain&lt;/secondary-title&gt;&lt;/titles&gt;&lt;periodical&gt;&lt;full-title&gt;British Journal of Pain&lt;/full-title&gt;&lt;/periodical&gt;&lt;pages&gt;2049463720940341&lt;/pages&gt;&lt;dates&gt;&lt;year&gt;2020&lt;/year&gt;&lt;/dates&gt;&lt;publisher&gt;SAGE Publications&lt;/publisher&gt;&lt;isbn&gt;2049-4637&lt;/isbn&gt;&lt;urls&gt;&lt;related-urls&gt;&lt;url&gt;https://doi.org/10.1177/2049463720940341&lt;/url&gt;&lt;/related-urls&gt;&lt;/urls&gt;&lt;electronic-resource-num&gt;10.1177/2049463720940341&lt;/electronic-resource-num&gt;&lt;access-date&gt;2020/08/03&lt;/access-date&gt;&lt;/record&gt;&lt;/Cite&gt;&lt;/EndNote&gt;</w:instrText>
      </w:r>
      <w:r w:rsidR="00BF416C" w:rsidRPr="00775E5A">
        <w:fldChar w:fldCharType="separate"/>
      </w:r>
      <w:r w:rsidR="00BF416C" w:rsidRPr="00775E5A">
        <w:rPr>
          <w:noProof/>
        </w:rPr>
        <w:t>(Hurley-Wallace et al., 2020)</w:t>
      </w:r>
      <w:r w:rsidR="00BF416C" w:rsidRPr="00775E5A">
        <w:fldChar w:fldCharType="end"/>
      </w:r>
      <w:r w:rsidR="005F05CD" w:rsidRPr="00775E5A">
        <w:t>. T</w:t>
      </w:r>
      <w:r w:rsidR="002D15E4" w:rsidRPr="00775E5A">
        <w:t xml:space="preserve">he exact </w:t>
      </w:r>
      <w:r w:rsidR="00CA62A9" w:rsidRPr="00775E5A">
        <w:t>pattern of usage</w:t>
      </w:r>
      <w:r w:rsidR="00BF416C" w:rsidRPr="00775E5A">
        <w:t xml:space="preserve"> of popular</w:t>
      </w:r>
      <w:r w:rsidR="005F05CD" w:rsidRPr="00775E5A">
        <w:t xml:space="preserve"> social media</w:t>
      </w:r>
      <w:r w:rsidR="00BF416C" w:rsidRPr="00775E5A">
        <w:t xml:space="preserve"> platforms, such as Instagram,</w:t>
      </w:r>
      <w:r w:rsidR="00B02317" w:rsidRPr="00775E5A">
        <w:t xml:space="preserve"> and how it relates to pain management</w:t>
      </w:r>
      <w:r w:rsidR="00CA62A9" w:rsidRPr="00775E5A">
        <w:t xml:space="preserve"> in this population is unknown, </w:t>
      </w:r>
      <w:r w:rsidR="005F05CD" w:rsidRPr="00775E5A">
        <w:t>though warrants investigation in future research</w:t>
      </w:r>
      <w:r w:rsidR="00BF416C" w:rsidRPr="00775E5A">
        <w:t>.</w:t>
      </w:r>
      <w:r w:rsidR="00B43313" w:rsidRPr="00775E5A">
        <w:t xml:space="preserve"> </w:t>
      </w:r>
      <w:r w:rsidR="002F0FDB" w:rsidRPr="00775E5A">
        <w:t>O</w:t>
      </w:r>
      <w:r w:rsidR="00E863AB" w:rsidRPr="00775E5A">
        <w:t xml:space="preserve">ne peer support </w:t>
      </w:r>
      <w:r w:rsidR="00E03118" w:rsidRPr="00775E5A">
        <w:t xml:space="preserve">platform that has been </w:t>
      </w:r>
      <w:r w:rsidR="00DF0A65" w:rsidRPr="00775E5A">
        <w:t xml:space="preserve">developed in an academic setting and </w:t>
      </w:r>
      <w:r w:rsidR="00B02317" w:rsidRPr="00775E5A">
        <w:t>applied</w:t>
      </w:r>
      <w:r w:rsidRPr="00775E5A">
        <w:t xml:space="preserve"> successfully</w:t>
      </w:r>
      <w:r w:rsidR="005D16B4" w:rsidRPr="00775E5A">
        <w:t xml:space="preserve"> </w:t>
      </w:r>
      <w:r w:rsidR="00B02317" w:rsidRPr="00775E5A">
        <w:t>in</w:t>
      </w:r>
      <w:r w:rsidR="00E03118" w:rsidRPr="00775E5A">
        <w:t xml:space="preserve"> adolescent </w:t>
      </w:r>
      <w:r w:rsidR="00886AA0" w:rsidRPr="00775E5A">
        <w:t>chronic pain</w:t>
      </w:r>
      <w:r w:rsidR="00E03118" w:rsidRPr="00775E5A">
        <w:t xml:space="preserve"> is</w:t>
      </w:r>
      <w:r w:rsidR="00E863AB" w:rsidRPr="00775E5A">
        <w:t xml:space="preserve"> iPeer2Peer</w:t>
      </w:r>
      <w:r w:rsidR="00E03118" w:rsidRPr="00775E5A">
        <w:t xml:space="preserve">, which was originally developed for JIA </w:t>
      </w:r>
      <w:r w:rsidR="00E863AB" w:rsidRPr="00775E5A">
        <w:fldChar w:fldCharType="begin">
          <w:fldData xml:space="preserve">cnNpb246ICZxdW90OzAmcXVvdDssIGlzQXBwV2ViOiBmYWxzZSwgd2ViTG9nb1VybDogJnF1b3Q7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=
</w:fldData>
        </w:fldChar>
      </w:r>
      <w:r w:rsidR="00367FEA" w:rsidRPr="00775E5A">
        <w:instrText xml:space="preserve"> ADDIN EN.CITE </w:instrText>
      </w:r>
      <w:r w:rsidR="00367FEA" w:rsidRPr="00775E5A">
        <w:fldChar w:fldCharType="begin">
          <w:fldData xml:space="preserve">PEVuZE5vdGU+PENpdGU+PEF1dGhvcj5BaG9sYSBLb2h1dDwvQXV0aG9yPjxZZWFyPjIwMTY8L1ll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==
</w:fldData>
        </w:fldChar>
      </w:r>
      <w:r w:rsidR="00367FEA" w:rsidRPr="00775E5A">
        <w:instrText xml:space="preserve"> ADDIN EN.CITE.DATA </w:instrText>
      </w:r>
      <w:r w:rsidR="00367FEA" w:rsidRPr="00775E5A">
        <w:fldChar w:fldCharType="end"/>
      </w:r>
      <w:r w:rsidR="00367FEA" w:rsidRPr="00775E5A">
        <w:fldChar w:fldCharType="begin">
          <w:fldData xml:space="preserve">Q0FnSUNBZ0lDQWdJRHhzYVNCamJHRnpjejBpWTJocGJHUXRiR2x6ZENJK0RRb2dJQ0FnSUNBZ0lD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==
</w:fldData>
        </w:fldChar>
      </w:r>
      <w:r w:rsidR="00367FEA" w:rsidRPr="00775E5A">
        <w:instrText xml:space="preserve"> ADDIN EN.CITE.DATA </w:instrText>
      </w:r>
      <w:r w:rsidR="00367FEA" w:rsidRPr="00775E5A">
        <w:fldChar w:fldCharType="end"/>
      </w:r>
      <w:r w:rsidR="00367FEA" w:rsidRPr="00775E5A">
        <w:fldChar w:fldCharType="begin">
          <w:fldData xml:space="preserve">cnNpb246ICZxdW90OzAmcXVvdDssIGlzQXBwV2ViOiBmYWxzZSwgd2ViTG9nb1VybDogJnF1b3Q7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=
</w:fldData>
        </w:fldChar>
      </w:r>
      <w:r w:rsidR="00367FEA" w:rsidRPr="00775E5A">
        <w:instrText xml:space="preserve"> ADDIN EN.CITE.DATA </w:instrText>
      </w:r>
      <w:r w:rsidR="00367FEA" w:rsidRPr="00775E5A">
        <w:fldChar w:fldCharType="end"/>
      </w:r>
      <w:r w:rsidR="00E863AB" w:rsidRPr="00775E5A">
        <w:fldChar w:fldCharType="separate"/>
      </w:r>
      <w:r w:rsidR="000C1999" w:rsidRPr="00775E5A">
        <w:rPr>
          <w:noProof/>
        </w:rPr>
        <w:t>(Ahola Kohut et al., 2016; Stinson et al., 2016)</w:t>
      </w:r>
      <w:r w:rsidR="00E863AB" w:rsidRPr="00775E5A">
        <w:fldChar w:fldCharType="end"/>
      </w:r>
      <w:r w:rsidR="00E863AB" w:rsidRPr="00775E5A">
        <w:t xml:space="preserve">. The programme provides training </w:t>
      </w:r>
      <w:r w:rsidR="002439EE" w:rsidRPr="00775E5A">
        <w:t xml:space="preserve">for ‘peer mentors’ (16 to 25-year-olds) </w:t>
      </w:r>
      <w:r w:rsidR="00E863AB" w:rsidRPr="00775E5A">
        <w:t xml:space="preserve">on a variety of topics, </w:t>
      </w:r>
      <w:r w:rsidR="00F3549A" w:rsidRPr="00775E5A">
        <w:t>then mentors connect with adolescents using Skype calls</w:t>
      </w:r>
      <w:r w:rsidR="00E863AB" w:rsidRPr="00775E5A">
        <w:t xml:space="preserve">. </w:t>
      </w:r>
    </w:p>
    <w:p w14:paraId="43640347" w14:textId="0609218E" w:rsidR="00EC2290" w:rsidRPr="00775E5A" w:rsidRDefault="00F73BA6" w:rsidP="00A24EA7">
      <w:r w:rsidRPr="00775E5A">
        <w:t>Eight out of 13 interventions contained parent-facing content, which either directly mirrored or complimented the child or adolescent-facing content</w:t>
      </w:r>
      <w:r w:rsidR="007070E2" w:rsidRPr="00775E5A">
        <w:t xml:space="preserve"> (</w:t>
      </w:r>
      <w:r w:rsidR="00F97542" w:rsidRPr="00775E5A">
        <w:t>tableS1</w:t>
      </w:r>
      <w:r w:rsidR="007070E2" w:rsidRPr="00775E5A">
        <w:t>)</w:t>
      </w:r>
      <w:r w:rsidRPr="00775E5A">
        <w:t xml:space="preserve">. </w:t>
      </w:r>
      <w:r w:rsidR="002D4357" w:rsidRPr="00775E5A">
        <w:t>T</w:t>
      </w:r>
      <w:r w:rsidR="00ED5AAA" w:rsidRPr="00775E5A">
        <w:t xml:space="preserve">heoretical models, such as the </w:t>
      </w:r>
      <w:r w:rsidR="00B11E43" w:rsidRPr="00775E5A">
        <w:t>I</w:t>
      </w:r>
      <w:r w:rsidR="00ED5AAA" w:rsidRPr="00775E5A">
        <w:t xml:space="preserve">nterpersonal </w:t>
      </w:r>
      <w:r w:rsidR="00B11E43" w:rsidRPr="00775E5A">
        <w:t>F</w:t>
      </w:r>
      <w:r w:rsidR="00ED5AAA" w:rsidRPr="00775E5A">
        <w:t>ear-</w:t>
      </w:r>
      <w:r w:rsidR="00B11E43" w:rsidRPr="00775E5A">
        <w:t>A</w:t>
      </w:r>
      <w:r w:rsidR="00ED5AAA" w:rsidRPr="00775E5A">
        <w:t xml:space="preserve">voidance </w:t>
      </w:r>
      <w:r w:rsidR="00B11E43" w:rsidRPr="00775E5A">
        <w:t>M</w:t>
      </w:r>
      <w:r w:rsidR="00ED5AAA" w:rsidRPr="00775E5A">
        <w:t xml:space="preserve">odel </w:t>
      </w:r>
      <w:r w:rsidR="00ED5AAA" w:rsidRPr="00775E5A">
        <w:fldChar w:fldCharType="begin">
          <w:fldData xml:space="preserve">PEVuZE5vdGU+PENpdGU+PEF1dGhvcj5TaW1vbnM8L0F1dGhvcj48WWVhcj4yMDEyPC9ZZWFyPjxS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</w:fldData>
        </w:fldChar>
      </w:r>
      <w:r w:rsidR="00367FEA" w:rsidRPr="00775E5A">
        <w:instrText xml:space="preserve"> ADDIN EN.CITE </w:instrText>
      </w:r>
      <w:r w:rsidR="00367FEA" w:rsidRPr="00775E5A">
        <w:fldChar w:fldCharType="begin">
          <w:fldData xml:space="preserve">PEVuZE5vdGU+PENpdGU+PEF1dGhvcj5TaW1vbnM8L0F1dGhvcj48WWVhcj4yMDEyPC9ZZWFyPjxS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</w:fldData>
        </w:fldChar>
      </w:r>
      <w:r w:rsidR="00367FEA" w:rsidRPr="00775E5A">
        <w:instrText xml:space="preserve"> ADDIN EN.CITE.DATA </w:instrText>
      </w:r>
      <w:r w:rsidR="00367FEA" w:rsidRPr="00775E5A">
        <w:fldChar w:fldCharType="end"/>
      </w:r>
      <w:r w:rsidR="00ED5AAA" w:rsidRPr="00775E5A">
        <w:fldChar w:fldCharType="separate"/>
      </w:r>
      <w:r w:rsidR="004C65E9" w:rsidRPr="00775E5A">
        <w:rPr>
          <w:noProof/>
        </w:rPr>
        <w:t>(Simons &amp; Kaczynski, 2012; Goubert &amp; Simons, 2014)</w:t>
      </w:r>
      <w:r w:rsidR="00ED5AAA" w:rsidRPr="00775E5A">
        <w:fldChar w:fldCharType="end"/>
      </w:r>
      <w:r w:rsidR="00ED5AAA" w:rsidRPr="00775E5A">
        <w:t>,</w:t>
      </w:r>
      <w:r w:rsidR="00E478E2" w:rsidRPr="00775E5A">
        <w:t xml:space="preserve"> and research</w:t>
      </w:r>
      <w:r w:rsidR="00ED5AAA" w:rsidRPr="00775E5A">
        <w:t xml:space="preserve"> </w:t>
      </w:r>
      <w:r w:rsidR="00954A2A" w:rsidRPr="00775E5A">
        <w:fldChar w:fldCharType="begin">
          <w:fldData xml:space="preserve">PEVuZE5vdGU+PENpdGU+PEF1dGhvcj5QYWxlcm1vPC9BdXRob3I+PFllYXI+MjAwNzwvWWVhcj48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</w:fldData>
        </w:fldChar>
      </w:r>
      <w:r w:rsidR="00367FEA" w:rsidRPr="00775E5A">
        <w:instrText xml:space="preserve"> ADDIN EN.CITE </w:instrText>
      </w:r>
      <w:r w:rsidR="00367FEA" w:rsidRPr="00775E5A">
        <w:fldChar w:fldCharType="begin">
          <w:fldData xml:space="preserve">PEVuZE5vdGU+PENpdGU+PEF1dGhvcj5QYWxlcm1vPC9BdXRob3I+PFllYXI+MjAwNzwvWWVhcj48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</w:fldData>
        </w:fldChar>
      </w:r>
      <w:r w:rsidR="00367FEA" w:rsidRPr="00775E5A">
        <w:instrText xml:space="preserve"> ADDIN EN.CITE.DATA </w:instrText>
      </w:r>
      <w:r w:rsidR="00367FEA" w:rsidRPr="00775E5A">
        <w:fldChar w:fldCharType="end"/>
      </w:r>
      <w:r w:rsidR="00954A2A" w:rsidRPr="00775E5A">
        <w:fldChar w:fldCharType="separate"/>
      </w:r>
      <w:r w:rsidR="00A71374" w:rsidRPr="00775E5A">
        <w:rPr>
          <w:noProof/>
        </w:rPr>
        <w:t>(Palermo et al., 2007; Simons et al., 2008; Logan et al., 2012; Palermo et al., 2014)</w:t>
      </w:r>
      <w:r w:rsidR="00954A2A" w:rsidRPr="00775E5A">
        <w:fldChar w:fldCharType="end"/>
      </w:r>
      <w:r w:rsidR="00E478E2" w:rsidRPr="00775E5A">
        <w:t xml:space="preserve"> </w:t>
      </w:r>
      <w:r w:rsidR="00ED5AAA" w:rsidRPr="00775E5A">
        <w:t>have emphasised that parental factors play an important role in</w:t>
      </w:r>
      <w:r w:rsidR="00B11E43" w:rsidRPr="00775E5A">
        <w:t xml:space="preserve"> paediatric</w:t>
      </w:r>
      <w:r w:rsidR="00ED5AAA" w:rsidRPr="00775E5A">
        <w:t xml:space="preserve"> </w:t>
      </w:r>
      <w:r w:rsidR="00886AA0" w:rsidRPr="00775E5A">
        <w:t>chronic pain</w:t>
      </w:r>
      <w:r w:rsidR="00ED5AAA" w:rsidRPr="00775E5A">
        <w:t xml:space="preserve"> maintenance. In relation to Web-MAP2 </w:t>
      </w:r>
      <w:r w:rsidR="00ED5AAA" w:rsidRPr="00775E5A">
        <w:fldChar w:fldCharType="begin">
          <w:fldData xml:space="preserve">PEVuZE5vdGU+PENpdGU+PEF1dGhvcj5QYWxlcm1vPC9BdXRob3I+PFllYXI+MjAxNjwvWWVhcj48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</w:fldData>
        </w:fldChar>
      </w:r>
      <w:r w:rsidR="00367FEA" w:rsidRPr="00775E5A">
        <w:instrText xml:space="preserve"> ADDIN EN.CITE </w:instrText>
      </w:r>
      <w:r w:rsidR="00367FEA" w:rsidRPr="00775E5A">
        <w:fldChar w:fldCharType="begin">
          <w:fldData xml:space="preserve">PEVuZE5vdGU+PENpdGU+PEF1dGhvcj5QYWxlcm1vPC9BdXRob3I+PFllYXI+MjAxNjwvWWVhcj48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</w:fldData>
        </w:fldChar>
      </w:r>
      <w:r w:rsidR="00367FEA" w:rsidRPr="00775E5A">
        <w:instrText xml:space="preserve"> ADDIN EN.CITE.DATA </w:instrText>
      </w:r>
      <w:r w:rsidR="00367FEA" w:rsidRPr="00775E5A">
        <w:fldChar w:fldCharType="end"/>
      </w:r>
      <w:r w:rsidR="00ED5AAA" w:rsidRPr="00775E5A">
        <w:fldChar w:fldCharType="separate"/>
      </w:r>
      <w:r w:rsidR="000C1999" w:rsidRPr="00775E5A">
        <w:rPr>
          <w:noProof/>
        </w:rPr>
        <w:t>(Palermo et al., 2016)</w:t>
      </w:r>
      <w:r w:rsidR="00ED5AAA" w:rsidRPr="00775E5A">
        <w:fldChar w:fldCharType="end"/>
      </w:r>
      <w:r w:rsidR="00ED5AAA" w:rsidRPr="00775E5A">
        <w:t xml:space="preserve">, the effects of adolescent-parent agreement of treatment goals has been investigated </w:t>
      </w:r>
      <w:r w:rsidR="00ED5AAA" w:rsidRPr="00775E5A">
        <w:fldChar w:fldCharType="begin"/>
      </w:r>
      <w:r w:rsidR="000E02BE" w:rsidRPr="00775E5A">
        <w:instrText xml:space="preserve"> ADDIN EN.CITE &lt;EndNote&gt;&lt;Cite&gt;&lt;Author&gt;Fisher&lt;/Author&gt;&lt;Year&gt;2017&lt;/Year&gt;&lt;RecNum&gt;1258&lt;/RecNum&gt;&lt;DisplayText&gt;(Fisher et al., 2017)&lt;/DisplayText&gt;&lt;record&gt;&lt;rec-number&gt;1258&lt;/rec-number&gt;&lt;foreign-keys&gt;&lt;key app="EN" db-id="wtz2e9dsaat9e9edrwrvfaw70e5td5dx0vdw" timestamp="1554903475"&gt;1258&lt;/key&gt;&lt;/foreign-keys&gt;&lt;ref-type name="Journal Article"&gt;17&lt;/ref-type&gt;&lt;contributors&gt;&lt;authors&gt;&lt;author&gt;Fisher, Emma&lt;/author&gt;&lt;author&gt;Bromberg, Maggie H.&lt;/author&gt;&lt;author&gt;Tai, Gabrielle&lt;/author&gt;&lt;author&gt;Palermo, Tonya M.&lt;/author&gt;&lt;/authors&gt;&lt;/contributors&gt;&lt;auth-address&gt;Fisher, Emma, Center for Child Health, Behavior, and Development, Seattle Children’s Research Institute, Seattle, WA, US&lt;/auth-address&gt;&lt;titles&gt;&lt;title&gt;Adolescent and parent treatment goals in an Internet-delivered chronic pain self-management program: Does agreement of treatment goals matter?&lt;/title&gt;&lt;secondary-title&gt;Journal of Pediatric Psychology&lt;/secondary-title&gt;&lt;/titles&gt;&lt;periodical&gt;&lt;full-title&gt;Journal of Pediatric Psychology&lt;/full-title&gt;&lt;/periodical&gt;&lt;pages&gt;657-666&lt;/pages&gt;&lt;volume&gt;42&lt;/volume&gt;&lt;number&gt;6&lt;/number&gt;&lt;keywords&gt;&lt;keyword&gt;adolescents&lt;/keyword&gt;&lt;keyword&gt;cognitive-behavioral therapy&lt;/keyword&gt;&lt;keyword&gt;pain&lt;/keyword&gt;&lt;keyword&gt;parents&lt;/keyword&gt;&lt;keyword&gt;self-management treatment&lt;/keyword&gt;&lt;keyword&gt;Chronic Pain&lt;/keyword&gt;&lt;keyword&gt;Goals&lt;/keyword&gt;&lt;keyword&gt;Online Therapy&lt;/keyword&gt;&lt;keyword&gt;Pain Management&lt;/keyword&gt;&lt;keyword&gt;Self-Management&lt;/keyword&gt;&lt;keyword&gt;Adolescent Characteristics&lt;/keyword&gt;&lt;/keywords&gt;&lt;dates&gt;&lt;year&gt;2017&lt;/year&gt;&lt;/dates&gt;&lt;publisher&gt;Oxford University Press&lt;/publisher&gt;&lt;isbn&gt;0146-8693&amp;#xD;1465-735X&lt;/isbn&gt;&lt;accession-num&gt;2017-44674-009&lt;/accession-num&gt;&lt;urls&gt;&lt;related-urls&gt;&lt;url&gt;http://search.ebscohost.com/login.aspx?direct=true&amp;amp;db=psyh&amp;amp;AN=2017-44674-009&amp;amp;site=ehost-live&lt;/url&gt;&lt;url&gt;Emma.Fisher@seattlechildrens.org&lt;/url&gt;&lt;url&gt;https://www.ncbi.nlm.nih.gov/pmc/articles/PMC5896637/pdf/jsw098.pdf&lt;/url&gt;&lt;/related-urls&gt;&lt;/urls&gt;&lt;remote-database-name&gt;psyh&lt;/remote-database-name&gt;&lt;remote-database-provider&gt;EBSCOhost&lt;/remote-database-provider&gt;&lt;/record&gt;&lt;/Cite&gt;&lt;/EndNote&gt;</w:instrText>
      </w:r>
      <w:r w:rsidR="00ED5AAA" w:rsidRPr="00775E5A">
        <w:fldChar w:fldCharType="separate"/>
      </w:r>
      <w:r w:rsidR="00A71374" w:rsidRPr="00775E5A">
        <w:rPr>
          <w:noProof/>
        </w:rPr>
        <w:t>(Fisher et al., 2017)</w:t>
      </w:r>
      <w:r w:rsidR="00ED5AAA" w:rsidRPr="00775E5A">
        <w:fldChar w:fldCharType="end"/>
      </w:r>
      <w:r w:rsidR="00E40EF5" w:rsidRPr="00775E5A">
        <w:t xml:space="preserve">. Whilst participating in the Web-MAP2 intervention, </w:t>
      </w:r>
      <w:r w:rsidR="00ED5AAA" w:rsidRPr="00775E5A">
        <w:t>122 adolescent-parent pairs were asked to select two treatment goals</w:t>
      </w:r>
      <w:r w:rsidR="00E40EF5" w:rsidRPr="00775E5A">
        <w:t>.</w:t>
      </w:r>
      <w:r w:rsidR="00AF1B84" w:rsidRPr="00775E5A">
        <w:t xml:space="preserve"> P</w:t>
      </w:r>
      <w:r w:rsidR="00ED5AAA" w:rsidRPr="00775E5A">
        <w:t xml:space="preserve">airs that chose the same goals had reduced pain intensity post-treatment, which was maintained at follow-up. The strongest effect of goal agreement on pain intensity was found </w:t>
      </w:r>
      <w:r w:rsidR="009A382B" w:rsidRPr="00775E5A">
        <w:t xml:space="preserve">for </w:t>
      </w:r>
      <w:r w:rsidR="00ED5AAA" w:rsidRPr="00775E5A">
        <w:t>physical activity</w:t>
      </w:r>
      <w:r w:rsidR="009A382B" w:rsidRPr="00775E5A">
        <w:t xml:space="preserve"> goals</w:t>
      </w:r>
      <w:r w:rsidR="006753E0" w:rsidRPr="00775E5A">
        <w:t xml:space="preserve"> </w:t>
      </w:r>
      <w:r w:rsidR="009A382B" w:rsidRPr="00775E5A">
        <w:fldChar w:fldCharType="begin"/>
      </w:r>
      <w:r w:rsidR="000E02BE" w:rsidRPr="00775E5A">
        <w:instrText xml:space="preserve"> ADDIN EN.CITE &lt;EndNote&gt;&lt;Cite&gt;&lt;Author&gt;Fisher&lt;/Author&gt;&lt;Year&gt;2017&lt;/Year&gt;&lt;RecNum&gt;1258&lt;/RecNum&gt;&lt;DisplayText&gt;(Fisher et al., 2017)&lt;/DisplayText&gt;&lt;record&gt;&lt;rec-number&gt;1258&lt;/rec-number&gt;&lt;foreign-keys&gt;&lt;key app="EN" db-id="wtz2e9dsaat9e9edrwrvfaw70e5td5dx0vdw" timestamp="1554903475"&gt;1258&lt;/key&gt;&lt;/foreign-keys&gt;&lt;ref-type name="Journal Article"&gt;17&lt;/ref-type&gt;&lt;contributors&gt;&lt;authors&gt;&lt;author&gt;Fisher, Emma&lt;/author&gt;&lt;author&gt;Bromberg, Maggie H.&lt;/author&gt;&lt;author&gt;Tai, Gabrielle&lt;/author&gt;&lt;author&gt;Palermo, Tonya M.&lt;/author&gt;&lt;/authors&gt;&lt;/contributors&gt;&lt;auth-address&gt;Fisher, Emma, Center for Child Health, Behavior, and Development, Seattle Children’s Research Institute, Seattle, WA, US&lt;/auth-address&gt;&lt;titles&gt;&lt;title&gt;Adolescent and parent treatment goals in an Internet-delivered chronic pain self-management program: Does agreement of treatment goals matter?&lt;/title&gt;&lt;secondary-title&gt;Journal of Pediatric Psychology&lt;/secondary-title&gt;&lt;/titles&gt;&lt;periodical&gt;&lt;full-title&gt;Journal of Pediatric Psychology&lt;/full-title&gt;&lt;/periodical&gt;&lt;pages&gt;657-666&lt;/pages&gt;&lt;volume&gt;42&lt;/volume&gt;&lt;number&gt;6&lt;/number&gt;&lt;keywords&gt;&lt;keyword&gt;adolescents&lt;/keyword&gt;&lt;keyword&gt;cognitive-behavioral therapy&lt;/keyword&gt;&lt;keyword&gt;pain&lt;/keyword&gt;&lt;keyword&gt;parents&lt;/keyword&gt;&lt;keyword&gt;self-management treatment&lt;/keyword&gt;&lt;keyword&gt;Chronic Pain&lt;/keyword&gt;&lt;keyword&gt;Goals&lt;/keyword&gt;&lt;keyword&gt;Online Therapy&lt;/keyword&gt;&lt;keyword&gt;Pain Management&lt;/keyword&gt;&lt;keyword&gt;Self-Management&lt;/keyword&gt;&lt;keyword&gt;Adolescent Characteristics&lt;/keyword&gt;&lt;/keywords&gt;&lt;dates&gt;&lt;year&gt;2017&lt;/year&gt;&lt;/dates&gt;&lt;publisher&gt;Oxford University Press&lt;/publisher&gt;&lt;isbn&gt;0146-8693&amp;#xD;1465-735X&lt;/isbn&gt;&lt;accession-num&gt;2017-44674-009&lt;/accession-num&gt;&lt;urls&gt;&lt;related-urls&gt;&lt;url&gt;http://search.ebscohost.com/login.aspx?direct=true&amp;amp;db=psyh&amp;amp;AN=2017-44674-009&amp;amp;site=ehost-live&lt;/url&gt;&lt;url&gt;Emma.Fisher@seattlechildrens.org&lt;/url&gt;&lt;url&gt;https://www.ncbi.nlm.nih.gov/pmc/articles/PMC5896637/pdf/jsw098.pdf&lt;/url&gt;&lt;/related-urls&gt;&lt;/urls&gt;&lt;remote-database-name&gt;psyh&lt;/remote-database-name&gt;&lt;remote-database-provider&gt;EBSCOhost&lt;/remote-database-provider&gt;&lt;/record&gt;&lt;/Cite&gt;&lt;/EndNote&gt;</w:instrText>
      </w:r>
      <w:r w:rsidR="009A382B" w:rsidRPr="00775E5A">
        <w:fldChar w:fldCharType="separate"/>
      </w:r>
      <w:r w:rsidR="009A382B" w:rsidRPr="00775E5A">
        <w:rPr>
          <w:noProof/>
        </w:rPr>
        <w:t>(Fisher et al., 2017)</w:t>
      </w:r>
      <w:r w:rsidR="009A382B" w:rsidRPr="00775E5A">
        <w:fldChar w:fldCharType="end"/>
      </w:r>
      <w:r w:rsidR="00ED5AAA" w:rsidRPr="00775E5A">
        <w:t xml:space="preserve">. </w:t>
      </w:r>
      <w:r w:rsidR="00875A95" w:rsidRPr="00775E5A">
        <w:t xml:space="preserve">The success of </w:t>
      </w:r>
      <w:r w:rsidR="00A54F55" w:rsidRPr="00775E5A">
        <w:t>incorporati</w:t>
      </w:r>
      <w:r w:rsidR="00875A95" w:rsidRPr="00775E5A">
        <w:t>ng</w:t>
      </w:r>
      <w:r w:rsidR="00A54F55" w:rsidRPr="00775E5A">
        <w:t xml:space="preserve"> of parent-facing module</w:t>
      </w:r>
      <w:r w:rsidR="00875A95" w:rsidRPr="00775E5A">
        <w:t>s</w:t>
      </w:r>
      <w:r w:rsidR="00A54F55" w:rsidRPr="00775E5A">
        <w:t xml:space="preserve"> in terms of improving treatment outcomes is likely to depend on t</w:t>
      </w:r>
      <w:r w:rsidR="00875A95" w:rsidRPr="00775E5A">
        <w:t xml:space="preserve">he individual case of chronic pain. </w:t>
      </w:r>
      <w:r w:rsidR="000425B6" w:rsidRPr="00775E5A">
        <w:t xml:space="preserve">Current best practice for the management of </w:t>
      </w:r>
      <w:r w:rsidR="000425B6" w:rsidRPr="00775E5A">
        <w:lastRenderedPageBreak/>
        <w:t xml:space="preserve">chronic pain in children </w:t>
      </w:r>
      <w:r w:rsidR="00051B5A" w:rsidRPr="00775E5A">
        <w:t xml:space="preserve">states that treatment </w:t>
      </w:r>
      <w:r w:rsidR="003F6C33" w:rsidRPr="00775E5A">
        <w:t>should be child and family-centred</w:t>
      </w:r>
      <w:r w:rsidR="00774B9C" w:rsidRPr="00775E5A">
        <w:t xml:space="preserve"> </w:t>
      </w:r>
      <w:r w:rsidR="00BF7C33" w:rsidRPr="00775E5A">
        <w:fldChar w:fldCharType="begin"/>
      </w:r>
      <w:r w:rsidR="00BF7C33" w:rsidRPr="00775E5A">
        <w:instrText xml:space="preserve"> ADDIN EN.CITE &lt;EndNote&gt;&lt;Cite&gt;&lt;Author&gt;World Health Organization&lt;/Author&gt;&lt;Year&gt;2020&lt;/Year&gt;&lt;RecNum&gt;1586&lt;/RecNum&gt;&lt;DisplayText&gt;(World Health Organization, 2020)&lt;/DisplayText&gt;&lt;record&gt;&lt;rec-number&gt;1586&lt;/rec-number&gt;&lt;foreign-keys&gt;&lt;key app="EN" db-id="wtz2e9dsaat9e9edrwrvfaw70e5td5dx0vdw" timestamp="1617801640"&gt;1586&lt;/key&gt;&lt;/foreign-keys&gt;&lt;ref-type name="Generic"&gt;13&lt;/ref-type&gt;&lt;contributors&gt;&lt;authors&gt;&lt;author&gt;World Health Organization,&lt;/author&gt;&lt;/authors&gt;&lt;/contributors&gt;&lt;titles&gt;&lt;title&gt;Guidelines on the management of chronic pain in children&lt;/title&gt;&lt;/titles&gt;&lt;dates&gt;&lt;year&gt;2020&lt;/year&gt;&lt;/dates&gt;&lt;pub-location&gt;Geneva&lt;/pub-location&gt;&lt;isbn&gt;9789240017870&lt;/isbn&gt;&lt;urls&gt;&lt;related-urls&gt;&lt;url&gt;https://www.who.int/publications/i/item/9789240017870&lt;/url&gt;&lt;/related-urls&gt;&lt;/urls&gt;&lt;/record&gt;&lt;/Cite&gt;&lt;/EndNote&gt;</w:instrText>
      </w:r>
      <w:r w:rsidR="00BF7C33" w:rsidRPr="00775E5A">
        <w:fldChar w:fldCharType="separate"/>
      </w:r>
      <w:r w:rsidR="00BF7C33" w:rsidRPr="00775E5A">
        <w:rPr>
          <w:noProof/>
        </w:rPr>
        <w:t>(World Health Organization, 2020)</w:t>
      </w:r>
      <w:r w:rsidR="00BF7C33" w:rsidRPr="00775E5A">
        <w:fldChar w:fldCharType="end"/>
      </w:r>
      <w:r w:rsidR="00BF7C33" w:rsidRPr="00775E5A">
        <w:t>. However,</w:t>
      </w:r>
      <w:r w:rsidR="00BD5C4B" w:rsidRPr="00775E5A">
        <w:t xml:space="preserve"> whether parent-facing content is included </w:t>
      </w:r>
      <w:r w:rsidR="000E5ED0" w:rsidRPr="00775E5A">
        <w:t>may also depend on the target age range for the online intervention,</w:t>
      </w:r>
      <w:r w:rsidR="009933F6" w:rsidRPr="00775E5A">
        <w:t xml:space="preserve"> as </w:t>
      </w:r>
      <w:r w:rsidR="00BC045D" w:rsidRPr="00775E5A">
        <w:t xml:space="preserve">adolescents aged 15-years and up do not seem to benefit as much from this type of intervention </w:t>
      </w:r>
      <w:r w:rsidR="00BD5C4B" w:rsidRPr="00775E5A">
        <w:fldChar w:fldCharType="begin"/>
      </w:r>
      <w:r w:rsidR="00BD5C4B" w:rsidRPr="00775E5A">
        <w:instrText xml:space="preserve"> ADDIN EN.CITE &lt;EndNote&gt;&lt;Cite&gt;&lt;Author&gt;Murray&lt;/Author&gt;&lt;Year&gt;2019&lt;/Year&gt;&lt;RecNum&gt;1428&lt;/RecNum&gt;&lt;DisplayText&gt;(Murray et al., 2019)&lt;/DisplayText&gt;&lt;record&gt;&lt;rec-number&gt;1428&lt;/rec-number&gt;&lt;foreign-keys&gt;&lt;key app="EN" db-id="wtz2e9dsaat9e9edrwrvfaw70e5td5dx0vdw" timestamp="1588159752"&gt;1428&lt;/key&gt;&lt;/foreign-keys&gt;&lt;ref-type name="Journal Article"&gt;17&lt;/ref-type&gt;&lt;contributors&gt;&lt;authors&gt;&lt;author&gt;Murray, Caitlin B.&lt;/author&gt;&lt;author&gt;de la Vega, Rocio&lt;/author&gt;&lt;author&gt;Loren, Dorothy M.&lt;/author&gt;&lt;author&gt;Palermo, Tonya M.&lt;/author&gt;&lt;/authors&gt;&lt;/contributors&gt;&lt;titles&gt;&lt;title&gt;Moderators of internet-delivered cognitive-behavioral therapy for adolescents with chronic pain: Who benefits from treatment at long-term follow-up?&lt;/title&gt;&lt;secondary-title&gt;The Journal of Pain&lt;/secondary-title&gt;&lt;/titles&gt;&lt;periodical&gt;&lt;full-title&gt;The Journal of Pain&lt;/full-title&gt;&lt;/periodical&gt;&lt;keywords&gt;&lt;keyword&gt;Treatment moderators&lt;/keyword&gt;&lt;keyword&gt;pediatric pain&lt;/keyword&gt;&lt;keyword&gt;adolescents&lt;/keyword&gt;&lt;keyword&gt;cognitive behavioral therapy&lt;/keyword&gt;&lt;keyword&gt;eHealth&lt;/keyword&gt;&lt;keyword&gt;No terms assigned&lt;/keyword&gt;&lt;/keywords&gt;&lt;dates&gt;&lt;year&gt;2019&lt;/year&gt;&lt;/dates&gt;&lt;publisher&gt;Elsevier Science&lt;/publisher&gt;&lt;isbn&gt;1526-5900&amp;#xD;1528-8447&lt;/isbn&gt;&lt;accession-num&gt;2019-70055-001&lt;/accession-num&gt;&lt;urls&gt;&lt;related-urls&gt;&lt;url&gt;http://search.ebscohost.com/login.aspx?direct=true&amp;amp;db=psyh&amp;amp;AN=2019-70055-001&amp;amp;site=ehost-live&lt;/url&gt;&lt;url&gt;https://www.sciencedirect.com/science/article/abs/pii/S1526590019308235?via%3Dihub&lt;/url&gt;&lt;/related-urls&gt;&lt;/urls&gt;&lt;electronic-resource-num&gt;10.1016/j.jpain.2019.10.001&lt;/electronic-resource-num&gt;&lt;remote-database-name&gt;APA PsycInfo&lt;/remote-database-name&gt;&lt;remote-database-provider&gt;EBSCOhost&lt;/remote-database-provider&gt;&lt;/record&gt;&lt;/Cite&gt;&lt;/EndNote&gt;</w:instrText>
      </w:r>
      <w:r w:rsidR="00BD5C4B" w:rsidRPr="00775E5A">
        <w:fldChar w:fldCharType="separate"/>
      </w:r>
      <w:r w:rsidR="00BD5C4B" w:rsidRPr="00775E5A">
        <w:rPr>
          <w:noProof/>
        </w:rPr>
        <w:t>(Murray et al., 2019)</w:t>
      </w:r>
      <w:r w:rsidR="00BD5C4B" w:rsidRPr="00775E5A">
        <w:fldChar w:fldCharType="end"/>
      </w:r>
      <w:r w:rsidR="00BC045D" w:rsidRPr="00775E5A">
        <w:t>.</w:t>
      </w:r>
      <w:r w:rsidR="00BD5C4B" w:rsidRPr="00775E5A">
        <w:t xml:space="preserve"> There is </w:t>
      </w:r>
      <w:r w:rsidR="00BF0E7B" w:rsidRPr="00775E5A">
        <w:t>also the option of providing the online intervention to</w:t>
      </w:r>
      <w:r w:rsidR="00182B74" w:rsidRPr="00775E5A">
        <w:t xml:space="preserve"> </w:t>
      </w:r>
      <w:r w:rsidR="00FE302D" w:rsidRPr="00775E5A">
        <w:t xml:space="preserve">the child or </w:t>
      </w:r>
      <w:r w:rsidR="00182B74" w:rsidRPr="00775E5A">
        <w:t xml:space="preserve">adolescent </w:t>
      </w:r>
      <w:r w:rsidR="00BF0E7B" w:rsidRPr="00775E5A">
        <w:t>with adjunctive</w:t>
      </w:r>
      <w:r w:rsidR="00970426" w:rsidRPr="00775E5A">
        <w:t xml:space="preserve"> in-person</w:t>
      </w:r>
      <w:r w:rsidR="00BF0E7B" w:rsidRPr="00775E5A">
        <w:t xml:space="preserve"> </w:t>
      </w:r>
      <w:r w:rsidR="00A44B26" w:rsidRPr="00775E5A">
        <w:t xml:space="preserve">parent or family-based </w:t>
      </w:r>
      <w:r w:rsidR="00970426" w:rsidRPr="00775E5A">
        <w:t>therapy</w:t>
      </w:r>
      <w:r w:rsidR="007330A3" w:rsidRPr="00775E5A">
        <w:t xml:space="preserve">, though little guidance exists on how to adapt interventions </w:t>
      </w:r>
      <w:r w:rsidR="00C0458E" w:rsidRPr="00775E5A">
        <w:t xml:space="preserve">for paediatric chronic pain </w:t>
      </w:r>
      <w:r w:rsidR="007330A3" w:rsidRPr="00775E5A">
        <w:t xml:space="preserve">to be developmentally appropriate </w:t>
      </w:r>
      <w:r w:rsidR="00182B74" w:rsidRPr="00775E5A">
        <w:fldChar w:fldCharType="begin"/>
      </w:r>
      <w:r w:rsidR="00182B74" w:rsidRPr="00775E5A">
        <w:instrText xml:space="preserve"> ADDIN EN.CITE &lt;EndNote&gt;&lt;Cite&gt;&lt;Author&gt;Palermo&lt;/Author&gt;&lt;Year&gt;2014&lt;/Year&gt;&lt;RecNum&gt;1192&lt;/RecNum&gt;&lt;DisplayText&gt;(Palermo et al., 2014)&lt;/DisplayText&gt;&lt;record&gt;&lt;rec-number&gt;1192&lt;/rec-number&gt;&lt;foreign-keys&gt;&lt;key app="EN" db-id="wtz2e9dsaat9e9edrwrvfaw70e5td5dx0vdw" timestamp="1552048228"&gt;1192&lt;/key&gt;&lt;/foreign-keys&gt;&lt;ref-type name="Journal Article"&gt;17&lt;/ref-type&gt;&lt;contributors&gt;&lt;authors&gt;&lt;author&gt;Palermo, Tonya M.&lt;/author&gt;&lt;author&gt;Valrie, Cecelia R.&lt;/author&gt;&lt;author&gt;Karlson, Cynthia W.&lt;/author&gt;&lt;/authors&gt;&lt;/contributors&gt;&lt;titles&gt;&lt;title&gt;Family and parent influences on pediatric chronic pain: a developmental perspective&lt;/title&gt;&lt;secondary-title&gt;The American psychologist&lt;/secondary-title&gt;&lt;/titles&gt;&lt;periodical&gt;&lt;full-title&gt;The American psychologist&lt;/full-title&gt;&lt;/periodical&gt;&lt;pages&gt;142-152&lt;/pages&gt;&lt;volume&gt;69&lt;/volume&gt;&lt;number&gt;2&lt;/number&gt;&lt;dates&gt;&lt;year&gt;2014&lt;/year&gt;&lt;pub-dates&gt;&lt;date&gt;Feb-Mar&lt;/date&gt;&lt;/pub-dates&gt;&lt;/dates&gt;&lt;isbn&gt;1935-990X&amp;#xD;0003-066X&lt;/isbn&gt;&lt;accession-num&gt;24547800&lt;/accession-num&gt;&lt;urls&gt;&lt;related-urls&gt;&lt;url&gt;https://www.ncbi.nlm.nih.gov/pubmed/24547800&lt;/url&gt;&lt;url&gt;https://www.ncbi.nlm.nih.gov/pmc/PMC4056332/&lt;/url&gt;&lt;/related-urls&gt;&lt;/urls&gt;&lt;electronic-resource-num&gt;10.1037/a0035216&lt;/electronic-resource-num&gt;&lt;remote-database-name&gt;PubMed&lt;/remote-database-name&gt;&lt;/record&gt;&lt;/Cite&gt;&lt;/EndNote&gt;</w:instrText>
      </w:r>
      <w:r w:rsidR="00182B74" w:rsidRPr="00775E5A">
        <w:fldChar w:fldCharType="separate"/>
      </w:r>
      <w:r w:rsidR="00182B74" w:rsidRPr="00775E5A">
        <w:rPr>
          <w:noProof/>
        </w:rPr>
        <w:t>(Palermo et al., 2014)</w:t>
      </w:r>
      <w:r w:rsidR="00182B74" w:rsidRPr="00775E5A">
        <w:fldChar w:fldCharType="end"/>
      </w:r>
      <w:r w:rsidR="007330A3" w:rsidRPr="00775E5A">
        <w:t>.</w:t>
      </w:r>
    </w:p>
    <w:p w14:paraId="56CF5FBF" w14:textId="1AAE7555" w:rsidR="00B07BD0" w:rsidRPr="00775E5A" w:rsidRDefault="00FE302D" w:rsidP="00A24EA7">
      <w:r w:rsidRPr="00775E5A">
        <w:t xml:space="preserve">One of the interventions identified in the current study, </w:t>
      </w:r>
      <w:r w:rsidR="00AF1B84" w:rsidRPr="00775E5A">
        <w:t>‘Teens Taking Charge’</w:t>
      </w:r>
      <w:r w:rsidRPr="00775E5A">
        <w:t>,</w:t>
      </w:r>
      <w:r w:rsidR="00AF1B84" w:rsidRPr="00775E5A">
        <w:t xml:space="preserve"> </w:t>
      </w:r>
      <w:r w:rsidR="00034311" w:rsidRPr="00775E5A">
        <w:t xml:space="preserve">contained a ‘looking forward’ component, </w:t>
      </w:r>
      <w:r w:rsidR="008435B4" w:rsidRPr="00775E5A">
        <w:t xml:space="preserve">consisting </w:t>
      </w:r>
      <w:r w:rsidR="00034311" w:rsidRPr="00775E5A">
        <w:t>of guidance on vocational prospects for young people</w:t>
      </w:r>
      <w:r w:rsidR="00B96E41" w:rsidRPr="00775E5A">
        <w:t xml:space="preserve">, </w:t>
      </w:r>
      <w:r w:rsidR="00034311" w:rsidRPr="00775E5A">
        <w:t xml:space="preserve">as well as information about </w:t>
      </w:r>
      <w:r w:rsidR="00C50B8A" w:rsidRPr="00775E5A">
        <w:t>transitioning</w:t>
      </w:r>
      <w:r w:rsidR="00034311" w:rsidRPr="00775E5A">
        <w:t xml:space="preserve"> into adult healthcare </w:t>
      </w:r>
      <w:r w:rsidR="00E863AB" w:rsidRPr="00775E5A">
        <w:fldChar w:fldCharType="begin">
          <w:fldData xml:space="preserve">PEVuZE5vdGU+PENpdGU+PEF1dGhvcj5TdGluc29uPC9BdXRob3I+PFllYXI+MjAxMDwvWWVhcj48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</w:fldData>
        </w:fldChar>
      </w:r>
      <w:r w:rsidR="00367FEA" w:rsidRPr="00775E5A">
        <w:instrText xml:space="preserve"> ADDIN EN.CITE </w:instrText>
      </w:r>
      <w:r w:rsidR="00367FEA" w:rsidRPr="00775E5A">
        <w:fldChar w:fldCharType="begin">
          <w:fldData xml:space="preserve">PEVuZE5vdGU+PENpdGU+PEF1dGhvcj5TdGluc29uPC9BdXRob3I+PFllYXI+MjAxMDwvWWVhcj48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</w:fldData>
        </w:fldChar>
      </w:r>
      <w:r w:rsidR="00367FEA" w:rsidRPr="00775E5A">
        <w:instrText xml:space="preserve"> ADDIN EN.CITE.DATA </w:instrText>
      </w:r>
      <w:r w:rsidR="00367FEA" w:rsidRPr="00775E5A">
        <w:fldChar w:fldCharType="end"/>
      </w:r>
      <w:r w:rsidR="00E863AB" w:rsidRPr="00775E5A">
        <w:fldChar w:fldCharType="separate"/>
      </w:r>
      <w:r w:rsidR="000C1999" w:rsidRPr="00775E5A">
        <w:rPr>
          <w:noProof/>
        </w:rPr>
        <w:t>(Stinson et al., 2010b; Stinson et al., 2010a)</w:t>
      </w:r>
      <w:r w:rsidR="00E863AB" w:rsidRPr="00775E5A">
        <w:fldChar w:fldCharType="end"/>
      </w:r>
      <w:r w:rsidR="00034311" w:rsidRPr="00775E5A">
        <w:t>.</w:t>
      </w:r>
      <w:r w:rsidR="00137E5D" w:rsidRPr="00775E5A">
        <w:t xml:space="preserve"> Similarly</w:t>
      </w:r>
      <w:r w:rsidR="00E863AB" w:rsidRPr="00775E5A">
        <w:t>, the iCanCope</w:t>
      </w:r>
      <w:r w:rsidR="00E863AB" w:rsidRPr="00775E5A">
        <w:rPr>
          <w:rFonts w:cs="Arial"/>
        </w:rPr>
        <w:t>™</w:t>
      </w:r>
      <w:r w:rsidR="00E863AB" w:rsidRPr="00775E5A">
        <w:t xml:space="preserve"> design include</w:t>
      </w:r>
      <w:r w:rsidR="0041285D" w:rsidRPr="00775E5A">
        <w:t>d</w:t>
      </w:r>
      <w:r w:rsidR="00E863AB" w:rsidRPr="00775E5A">
        <w:t xml:space="preserve"> a section on ‘transition readiness’.</w:t>
      </w:r>
      <w:r w:rsidR="00034311" w:rsidRPr="00775E5A">
        <w:t xml:space="preserve"> </w:t>
      </w:r>
      <w:r w:rsidR="00080D84" w:rsidRPr="00775E5A">
        <w:t>Transition from paediatric to adult care can be challenging for</w:t>
      </w:r>
      <w:r w:rsidR="00384A0B" w:rsidRPr="00775E5A">
        <w:t xml:space="preserve"> </w:t>
      </w:r>
      <w:r w:rsidR="001D0641" w:rsidRPr="00775E5A">
        <w:t>young people</w:t>
      </w:r>
      <w:r w:rsidR="00A133A8" w:rsidRPr="00775E5A">
        <w:t xml:space="preserve">; research on JIA indicates that </w:t>
      </w:r>
      <w:r w:rsidR="00046F52" w:rsidRPr="00775E5A">
        <w:t>the perceived quality of healthcare during transitional stage is low</w:t>
      </w:r>
      <w:r w:rsidR="004C4A6E" w:rsidRPr="00775E5A">
        <w:t xml:space="preserve"> </w:t>
      </w:r>
      <w:r w:rsidR="001D0641" w:rsidRPr="00775E5A">
        <w:fldChar w:fldCharType="begin"/>
      </w:r>
      <w:r w:rsidR="00A71374" w:rsidRPr="00775E5A">
        <w:instrText xml:space="preserve"> ADDIN EN.CITE &lt;EndNote&gt;&lt;Cite&gt;&lt;Author&gt;Shaw&lt;/Author&gt;&lt;Year&gt;2007&lt;/Year&gt;&lt;RecNum&gt;1525&lt;/RecNum&gt;&lt;DisplayText&gt;(Shaw et al., 2007)&lt;/DisplayText&gt;&lt;record&gt;&lt;rec-number&gt;1525&lt;/rec-number&gt;&lt;foreign-keys&gt;&lt;key app="EN" db-id="wtz2e9dsaat9e9edrwrvfaw70e5td5dx0vdw" timestamp="1595358889"&gt;1525&lt;/key&gt;&lt;/foreign-keys&gt;&lt;ref-type name="Journal Article"&gt;17&lt;/ref-type&gt;&lt;contributors&gt;&lt;authors&gt;&lt;author&gt;Shaw, K. L.&lt;/author&gt;&lt;author&gt;Southwood, T. R.&lt;/author&gt;&lt;author&gt;McDonagh, J. E.&lt;/author&gt;&lt;author&gt;the British Society of, Paediatric&lt;/author&gt;&lt;author&gt;Adolescent, Rheumatology&lt;/author&gt;&lt;/authors&gt;&lt;/contributors&gt;&lt;titles&gt;&lt;title&gt;Young people’s satisfaction of transitional care in adolescent rheumatology in the UK&lt;/title&gt;&lt;secondary-title&gt;Child: Care, Health and Development&lt;/secondary-title&gt;&lt;/titles&gt;&lt;periodical&gt;&lt;full-title&gt;Child: Care, Health and Development&lt;/full-title&gt;&lt;/periodical&gt;&lt;pages&gt;368-379&lt;/pages&gt;&lt;volume&gt;33&lt;/volume&gt;&lt;number&gt;4&lt;/number&gt;&lt;keywords&gt;&lt;keyword&gt;adolescence&lt;/keyword&gt;&lt;keyword&gt;chronic illness&lt;/keyword&gt;&lt;keyword&gt;parental satisfaction&lt;/keyword&gt;&lt;keyword&gt;service evaluation&lt;/keyword&gt;&lt;keyword&gt;transition&lt;/keyword&gt;&lt;/keywords&gt;&lt;dates&gt;&lt;year&gt;2007&lt;/year&gt;&lt;pub-dates&gt;&lt;date&gt;2007/07/01&lt;/date&gt;&lt;/pub-dates&gt;&lt;/dates&gt;&lt;publisher&gt;John Wiley &amp;amp; Sons, Ltd&lt;/publisher&gt;&lt;isbn&gt;0305-1862&lt;/isbn&gt;&lt;urls&gt;&lt;related-urls&gt;&lt;url&gt;https://doi.org/10.1111/j.1365-2214.2006.00698.x&lt;/url&gt;&lt;/related-urls&gt;&lt;/urls&gt;&lt;electronic-resource-num&gt;10.1111/j.1365-2214.2006.00698.x&lt;/electronic-resource-num&gt;&lt;access-date&gt;2020/07/21&lt;/access-date&gt;&lt;/record&gt;&lt;/Cite&gt;&lt;/EndNote&gt;</w:instrText>
      </w:r>
      <w:r w:rsidR="001D0641" w:rsidRPr="00775E5A">
        <w:fldChar w:fldCharType="separate"/>
      </w:r>
      <w:r w:rsidR="00A71374" w:rsidRPr="00775E5A">
        <w:rPr>
          <w:noProof/>
        </w:rPr>
        <w:t>(Shaw et al., 2007)</w:t>
      </w:r>
      <w:r w:rsidR="001D0641" w:rsidRPr="00775E5A">
        <w:fldChar w:fldCharType="end"/>
      </w:r>
      <w:r w:rsidR="00161A9D" w:rsidRPr="00775E5A">
        <w:t xml:space="preserve">, </w:t>
      </w:r>
      <w:r w:rsidR="00234710" w:rsidRPr="00775E5A">
        <w:t>and that an ideal programme</w:t>
      </w:r>
      <w:r w:rsidR="002054AE" w:rsidRPr="00775E5A">
        <w:t xml:space="preserve"> would</w:t>
      </w:r>
      <w:r w:rsidR="00234710" w:rsidRPr="00775E5A">
        <w:t xml:space="preserve"> </w:t>
      </w:r>
      <w:r w:rsidR="002054AE" w:rsidRPr="00775E5A">
        <w:t>address psychosocial and educational/vocational needs</w:t>
      </w:r>
      <w:r w:rsidR="00B267D7" w:rsidRPr="00775E5A">
        <w:t xml:space="preserve"> </w:t>
      </w:r>
      <w:r w:rsidR="00C74623" w:rsidRPr="00775E5A">
        <w:fldChar w:fldCharType="begin"/>
      </w:r>
      <w:r w:rsidR="00A71374" w:rsidRPr="00775E5A">
        <w:instrText xml:space="preserve"> ADDIN EN.CITE &lt;EndNote&gt;&lt;Cite&gt;&lt;Author&gt;Shaw&lt;/Author&gt;&lt;Year&gt;2004&lt;/Year&gt;&lt;RecNum&gt;1527&lt;/RecNum&gt;&lt;DisplayText&gt;(Shaw et al., 2004)&lt;/DisplayText&gt;&lt;record&gt;&lt;rec-number&gt;1527&lt;/rec-number&gt;&lt;foreign-keys&gt;&lt;key app="EN" db-id="wtz2e9dsaat9e9edrwrvfaw70e5td5dx0vdw" timestamp="1595359114"&gt;1527&lt;/key&gt;&lt;/foreign-keys&gt;&lt;ref-type name="Journal Article"&gt;17&lt;/ref-type&gt;&lt;contributors&gt;&lt;authors&gt;&lt;author&gt;Shaw, K. L.&lt;/author&gt;&lt;author&gt;Southwood, T. R.&lt;/author&gt;&lt;author&gt;McDonagh, J. E.&lt;/author&gt;&lt;author&gt;on behalf of the British Paediatric Rheumatology Group&lt;/author&gt;&lt;/authors&gt;&lt;/contributors&gt;&lt;titles&gt;&lt;title&gt;Transitional care for adolescents with juvenile idiopathic arthritis: a Delphi study&lt;/title&gt;&lt;secondary-title&gt;Rheumatology&lt;/secondary-title&gt;&lt;/titles&gt;&lt;periodical&gt;&lt;full-title&gt;Rheumatology&lt;/full-title&gt;&lt;/periodical&gt;&lt;pages&gt;1000-1006&lt;/pages&gt;&lt;volume&gt;43&lt;/volume&gt;&lt;number&gt;8&lt;/number&gt;&lt;dates&gt;&lt;year&gt;2004&lt;/year&gt;&lt;/dates&gt;&lt;isbn&gt;1462-0324&lt;/isbn&gt;&lt;urls&gt;&lt;related-urls&gt;&lt;url&gt;https://doi.org/10.1093/rheumatology/keh216&lt;/url&gt;&lt;/related-urls&gt;&lt;/urls&gt;&lt;electronic-resource-num&gt;10.1093/rheumatology/keh216&lt;/electronic-resource-num&gt;&lt;access-date&gt;7/21/2020&lt;/access-date&gt;&lt;/record&gt;&lt;/Cite&gt;&lt;/EndNote&gt;</w:instrText>
      </w:r>
      <w:r w:rsidR="00C74623" w:rsidRPr="00775E5A">
        <w:fldChar w:fldCharType="separate"/>
      </w:r>
      <w:r w:rsidR="00A71374" w:rsidRPr="00775E5A">
        <w:rPr>
          <w:noProof/>
        </w:rPr>
        <w:t>(Shaw et al., 2004)</w:t>
      </w:r>
      <w:r w:rsidR="00C74623" w:rsidRPr="00775E5A">
        <w:fldChar w:fldCharType="end"/>
      </w:r>
      <w:r w:rsidR="002054AE" w:rsidRPr="00775E5A">
        <w:t>.</w:t>
      </w:r>
      <w:r w:rsidR="00C74623" w:rsidRPr="00775E5A">
        <w:t xml:space="preserve"> </w:t>
      </w:r>
      <w:r w:rsidR="00D521E6" w:rsidRPr="00775E5A">
        <w:t xml:space="preserve">From a developmental perspective, adolescents with </w:t>
      </w:r>
      <w:r w:rsidR="00886AA0" w:rsidRPr="00775E5A">
        <w:t>chronic pain</w:t>
      </w:r>
      <w:r w:rsidR="00D521E6" w:rsidRPr="00775E5A">
        <w:t xml:space="preserve"> </w:t>
      </w:r>
      <w:r w:rsidR="001A7D23" w:rsidRPr="00775E5A">
        <w:t xml:space="preserve">may struggle with vocational </w:t>
      </w:r>
      <w:r w:rsidR="002E4724" w:rsidRPr="00775E5A">
        <w:t>prospects</w:t>
      </w:r>
      <w:r w:rsidR="00932B8C" w:rsidRPr="00775E5A">
        <w:t xml:space="preserve"> as a </w:t>
      </w:r>
      <w:r w:rsidR="001A3790" w:rsidRPr="00775E5A">
        <w:t xml:space="preserve">result </w:t>
      </w:r>
      <w:r w:rsidR="00932B8C" w:rsidRPr="00775E5A">
        <w:t xml:space="preserve">of </w:t>
      </w:r>
      <w:r w:rsidR="00B267D7" w:rsidRPr="00775E5A">
        <w:t>poor</w:t>
      </w:r>
      <w:r w:rsidR="00932B8C" w:rsidRPr="00775E5A">
        <w:t xml:space="preserve"> school functioning</w:t>
      </w:r>
      <w:r w:rsidR="000D424B" w:rsidRPr="00775E5A">
        <w:t xml:space="preserve">, however more research on </w:t>
      </w:r>
      <w:r w:rsidR="00160512" w:rsidRPr="00775E5A">
        <w:t xml:space="preserve">specific </w:t>
      </w:r>
      <w:r w:rsidR="000D424B" w:rsidRPr="00775E5A">
        <w:t xml:space="preserve">health systems </w:t>
      </w:r>
      <w:r w:rsidR="00160512" w:rsidRPr="00775E5A">
        <w:t xml:space="preserve">factors </w:t>
      </w:r>
      <w:r w:rsidR="004C619A" w:rsidRPr="00775E5A">
        <w:t>that impact</w:t>
      </w:r>
      <w:r w:rsidR="00160512" w:rsidRPr="00775E5A">
        <w:t xml:space="preserve"> chronic pain treatment in older adolescents is </w:t>
      </w:r>
      <w:r w:rsidR="004C619A" w:rsidRPr="00775E5A">
        <w:t xml:space="preserve">needed </w:t>
      </w:r>
      <w:r w:rsidR="00B51A2B" w:rsidRPr="00775E5A">
        <w:fldChar w:fldCharType="begin"/>
      </w:r>
      <w:r w:rsidR="00A71374" w:rsidRPr="00775E5A">
        <w:instrText xml:space="preserve"> ADDIN EN.CITE &lt;EndNote&gt;&lt;Cite&gt;&lt;Author&gt;Rosenbloom&lt;/Author&gt;&lt;Year&gt;2017&lt;/Year&gt;&lt;RecNum&gt;1528&lt;/RecNum&gt;&lt;DisplayText&gt;(Rosenbloom et al., 2017)&lt;/DisplayText&gt;&lt;record&gt;&lt;rec-number&gt;1528&lt;/rec-number&gt;&lt;foreign-keys&gt;&lt;key app="EN" db-id="wtz2e9dsaat9e9edrwrvfaw70e5td5dx0vdw" timestamp="1595359563"&gt;1528&lt;/key&gt;&lt;/foreign-keys&gt;&lt;ref-type name="Journal Article"&gt;17&lt;/ref-type&gt;&lt;contributors&gt;&lt;authors&gt;&lt;author&gt;Rosenbloom, Brittany N.&lt;/author&gt;&lt;author&gt;Rabbitts, Jennifer A.&lt;/author&gt;&lt;author&gt;Palermo, Tonya M.&lt;/author&gt;&lt;/authors&gt;&lt;/contributors&gt;&lt;titles&gt;&lt;title&gt;A developmental perspective on the impact of chronic pain in late adolescence and early adulthood: implications for assessment and intervention&lt;/title&gt;&lt;secondary-title&gt;Pain&lt;/secondary-title&gt;&lt;alt-title&gt;Pain&lt;/alt-title&gt;&lt;/titles&gt;&lt;periodical&gt;&lt;full-title&gt;PAIN&lt;/full-title&gt;&lt;/periodical&gt;&lt;alt-periodical&gt;&lt;full-title&gt;PAIN&lt;/full-title&gt;&lt;/alt-periodical&gt;&lt;pages&gt;1629-1632&lt;/pages&gt;&lt;volume&gt;158&lt;/volume&gt;&lt;number&gt;9&lt;/number&gt;&lt;keywords&gt;&lt;keyword&gt;Adolescent&lt;/keyword&gt;&lt;keyword&gt;*Adolescent Development&lt;/keyword&gt;&lt;keyword&gt;Adult&lt;/keyword&gt;&lt;keyword&gt;Chronic Pain/*psychology&lt;/keyword&gt;&lt;keyword&gt;*Employment&lt;/keyword&gt;&lt;keyword&gt;Humans&lt;/keyword&gt;&lt;keyword&gt;*Social Behavior&lt;/keyword&gt;&lt;keyword&gt;Young Adult&lt;/keyword&gt;&lt;/keywords&gt;&lt;dates&gt;&lt;year&gt;2017&lt;/year&gt;&lt;/dates&gt;&lt;isbn&gt;1872-6623&amp;#xD;0304-3959&lt;/isbn&gt;&lt;accession-num&gt;28267063&lt;/accession-num&gt;&lt;urls&gt;&lt;related-urls&gt;&lt;url&gt;https://pubmed.ncbi.nlm.nih.gov/28267063&lt;/url&gt;&lt;url&gt;https://www.ncbi.nlm.nih.gov/pmc/articles/PMC5561523/&lt;/url&gt;&lt;/related-urls&gt;&lt;/urls&gt;&lt;electronic-resource-num&gt;10.1097/j.pain.0000000000000888&lt;/electronic-resource-num&gt;&lt;remote-database-name&gt;PubMed&lt;/remote-database-name&gt;&lt;language&gt;eng&lt;/language&gt;&lt;/record&gt;&lt;/Cite&gt;&lt;/EndNote&gt;</w:instrText>
      </w:r>
      <w:r w:rsidR="00B51A2B" w:rsidRPr="00775E5A">
        <w:fldChar w:fldCharType="separate"/>
      </w:r>
      <w:r w:rsidR="00A71374" w:rsidRPr="00775E5A">
        <w:rPr>
          <w:noProof/>
        </w:rPr>
        <w:t>(Rosenbloom et al., 2017)</w:t>
      </w:r>
      <w:r w:rsidR="00B51A2B" w:rsidRPr="00775E5A">
        <w:fldChar w:fldCharType="end"/>
      </w:r>
      <w:r w:rsidR="004C619A" w:rsidRPr="00775E5A">
        <w:t>.</w:t>
      </w:r>
      <w:r w:rsidR="005F5720" w:rsidRPr="00775E5A">
        <w:t xml:space="preserve"> </w:t>
      </w:r>
      <w:r w:rsidR="00574BC1" w:rsidRPr="00775E5A">
        <w:t>R</w:t>
      </w:r>
      <w:r w:rsidR="0040647C" w:rsidRPr="00775E5A">
        <w:t xml:space="preserve">esearch has </w:t>
      </w:r>
      <w:r w:rsidR="001A3790" w:rsidRPr="00775E5A">
        <w:t xml:space="preserve">identified </w:t>
      </w:r>
      <w:r w:rsidR="00D53303" w:rsidRPr="00775E5A">
        <w:t xml:space="preserve">a trend between paediatric chronic pain and psychiatric disorder lifetime prevalence </w:t>
      </w:r>
      <w:r w:rsidR="00D53303" w:rsidRPr="00775E5A">
        <w:fldChar w:fldCharType="begin"/>
      </w:r>
      <w:r w:rsidR="00D53303" w:rsidRPr="00775E5A">
        <w:instrText xml:space="preserve"> ADDIN EN.CITE &lt;EndNote&gt;&lt;Cite&gt;&lt;Author&gt;Campo&lt;/Author&gt;&lt;Year&gt;2001&lt;/Year&gt;&lt;RecNum&gt;1530&lt;/RecNum&gt;&lt;DisplayText&gt;(Campo et al., 2001)&lt;/DisplayText&gt;&lt;record&gt;&lt;rec-number&gt;1530&lt;/rec-number&gt;&lt;foreign-keys&gt;&lt;key app="EN" db-id="wtz2e9dsaat9e9edrwrvfaw70e5td5dx0vdw" timestamp="1596473177"&gt;1530&lt;/key&gt;&lt;/foreign-keys&gt;&lt;ref-type name="Journal Article"&gt;17&lt;/ref-type&gt;&lt;contributors&gt;&lt;authors&gt;&lt;author&gt;Campo, John V.&lt;/author&gt;&lt;author&gt;Di Lorenzo, Carlo&lt;/author&gt;&lt;author&gt;Chiappetta, Laurel&lt;/author&gt;&lt;author&gt;Bridge, Jeff&lt;/author&gt;&lt;author&gt;Colborn, D. Kathleen&lt;/author&gt;&lt;author&gt;Gartner, J. Carlton&lt;/author&gt;&lt;author&gt;Gaffney, Paul&lt;/author&gt;&lt;author&gt;Kocoshis, Samuel&lt;/author&gt;&lt;author&gt;Brent, David&lt;/author&gt;&lt;/authors&gt;&lt;/contributors&gt;&lt;titles&gt;&lt;title&gt;Adult Outcomes of Pediatric Recurrent Abdominal Pain: Do They Just Grow Out of It?&lt;/title&gt;&lt;secondary-title&gt;Pediatrics&lt;/secondary-title&gt;&lt;/titles&gt;&lt;periodical&gt;&lt;full-title&gt;PEDIATRICS&lt;/full-title&gt;&lt;/periodical&gt;&lt;pages&gt;e1&lt;/pages&gt;&lt;volume&gt;108&lt;/volume&gt;&lt;number&gt;1&lt;/number&gt;&lt;dates&gt;&lt;year&gt;2001&lt;/year&gt;&lt;/dates&gt;&lt;urls&gt;&lt;related-urls&gt;&lt;url&gt;http://pediatrics.aappublications.org/content/108/1/e1.abstract&lt;/url&gt;&lt;/related-urls&gt;&lt;/urls&gt;&lt;electronic-resource-num&gt;10.1542/peds.108.1.e1&lt;/electronic-resource-num&gt;&lt;/record&gt;&lt;/Cite&gt;&lt;/EndNote&gt;</w:instrText>
      </w:r>
      <w:r w:rsidR="00D53303" w:rsidRPr="00775E5A">
        <w:fldChar w:fldCharType="separate"/>
      </w:r>
      <w:r w:rsidR="00D53303" w:rsidRPr="00775E5A">
        <w:rPr>
          <w:noProof/>
        </w:rPr>
        <w:t>(Campo et al., 2001)</w:t>
      </w:r>
      <w:r w:rsidR="00D53303" w:rsidRPr="00775E5A">
        <w:fldChar w:fldCharType="end"/>
      </w:r>
      <w:r w:rsidR="00D53303" w:rsidRPr="00775E5A">
        <w:t>.</w:t>
      </w:r>
      <w:r w:rsidR="0063513E" w:rsidRPr="00775E5A">
        <w:t xml:space="preserve"> </w:t>
      </w:r>
      <w:r w:rsidR="00132072" w:rsidRPr="00775E5A">
        <w:t>Cohort studies have</w:t>
      </w:r>
      <w:r w:rsidR="00574BC1" w:rsidRPr="00775E5A">
        <w:t xml:space="preserve"> also found that </w:t>
      </w:r>
      <w:r w:rsidR="0063513E" w:rsidRPr="00775E5A">
        <w:t>chronic pain</w:t>
      </w:r>
      <w:r w:rsidR="00404DC0" w:rsidRPr="00775E5A">
        <w:t xml:space="preserve"> and fatigue</w:t>
      </w:r>
      <w:r w:rsidR="0063513E" w:rsidRPr="00775E5A">
        <w:t xml:space="preserve"> severity predict</w:t>
      </w:r>
      <w:r w:rsidR="00574BC1" w:rsidRPr="00775E5A">
        <w:t xml:space="preserve">s </w:t>
      </w:r>
      <w:r w:rsidR="0063513E" w:rsidRPr="00775E5A">
        <w:t xml:space="preserve">impaired social functioning in adulthood </w:t>
      </w:r>
      <w:r w:rsidR="00404DC0" w:rsidRPr="00775E5A">
        <w:fldChar w:fldCharType="begin"/>
      </w:r>
      <w:r w:rsidR="00404DC0" w:rsidRPr="00775E5A">
        <w:instrText xml:space="preserve"> ADDIN EN.CITE &lt;EndNote&gt;&lt;Cite&gt;&lt;Author&gt;Westendorp&lt;/Author&gt;&lt;Year&gt;2016&lt;/Year&gt;&lt;RecNum&gt;1531&lt;/RecNum&gt;&lt;DisplayText&gt;(Westendorp et al., 2016)&lt;/DisplayText&gt;&lt;record&gt;&lt;rec-number&gt;1531&lt;/rec-number&gt;&lt;foreign-keys&gt;&lt;key app="EN" db-id="wtz2e9dsaat9e9edrwrvfaw70e5td5dx0vdw" timestamp="1596473843"&gt;1531&lt;/key&gt;&lt;/foreign-keys&gt;&lt;ref-type name="Journal Article"&gt;17&lt;/ref-type&gt;&lt;contributors&gt;&lt;authors&gt;&lt;author&gt;Westendorp, T.&lt;/author&gt;&lt;author&gt;Verbunt, J. A.&lt;/author&gt;&lt;author&gt;Remerie, S. C.&lt;/author&gt;&lt;author&gt;de Blécourt, A. C. E.&lt;/author&gt;&lt;author&gt;van Baalen, B.&lt;/author&gt;&lt;author&gt;Smeets, R. J. E. M.&lt;/author&gt;&lt;/authors&gt;&lt;/contributors&gt;&lt;titles&gt;&lt;title&gt;Social functioning in adulthood: Understanding long-term outcomes of adolescents with chronic pain/fatigue treated at inpatient rehabilitation programs&lt;/title&gt;&lt;secondary-title&gt;European Journal of Pain&lt;/secondary-title&gt;&lt;/titles&gt;&lt;periodical&gt;&lt;full-title&gt;European Journal of Pain&lt;/full-title&gt;&lt;/periodical&gt;&lt;pages&gt;1121-1130&lt;/pages&gt;&lt;volume&gt;20&lt;/volume&gt;&lt;number&gt;7&lt;/number&gt;&lt;dates&gt;&lt;year&gt;2016&lt;/year&gt;&lt;pub-dates&gt;&lt;date&gt;2016/08/01&lt;/date&gt;&lt;/pub-dates&gt;&lt;/dates&gt;&lt;publisher&gt;John Wiley &amp;amp; Sons, Ltd&lt;/publisher&gt;&lt;isbn&gt;1090-3801&lt;/isbn&gt;&lt;urls&gt;&lt;related-urls&gt;&lt;url&gt;https://doi.org/10.1002/ejp.836&lt;/url&gt;&lt;/related-urls&gt;&lt;/urls&gt;&lt;electronic-resource-num&gt;10.1002/ejp.836&lt;/electronic-resource-num&gt;&lt;access-date&gt;2020/08/03&lt;/access-date&gt;&lt;/record&gt;&lt;/Cite&gt;&lt;/EndNote&gt;</w:instrText>
      </w:r>
      <w:r w:rsidR="00404DC0" w:rsidRPr="00775E5A">
        <w:fldChar w:fldCharType="separate"/>
      </w:r>
      <w:r w:rsidR="00404DC0" w:rsidRPr="00775E5A">
        <w:rPr>
          <w:noProof/>
        </w:rPr>
        <w:t>(Westendorp et al., 2016)</w:t>
      </w:r>
      <w:r w:rsidR="00404DC0" w:rsidRPr="00775E5A">
        <w:fldChar w:fldCharType="end"/>
      </w:r>
      <w:r w:rsidR="0063513E" w:rsidRPr="00775E5A">
        <w:t>.</w:t>
      </w:r>
      <w:r w:rsidR="00AD794C" w:rsidRPr="00775E5A">
        <w:t xml:space="preserve"> Part of the solution</w:t>
      </w:r>
      <w:r w:rsidR="0073221C" w:rsidRPr="00775E5A">
        <w:t xml:space="preserve"> to this</w:t>
      </w:r>
      <w:r w:rsidR="00AD794C" w:rsidRPr="00775E5A">
        <w:t xml:space="preserve"> </w:t>
      </w:r>
      <w:r w:rsidR="0073221C" w:rsidRPr="00775E5A">
        <w:t>issue</w:t>
      </w:r>
      <w:r w:rsidR="00AD794C" w:rsidRPr="00775E5A">
        <w:t xml:space="preserve"> </w:t>
      </w:r>
      <w:r w:rsidR="009B3708" w:rsidRPr="00775E5A">
        <w:t>could be to bridge t</w:t>
      </w:r>
      <w:r w:rsidR="00AD794C" w:rsidRPr="00775E5A">
        <w:t xml:space="preserve">he </w:t>
      </w:r>
      <w:r w:rsidR="00412C56" w:rsidRPr="00775E5A">
        <w:t>paediatri</w:t>
      </w:r>
      <w:r w:rsidR="00F104D7" w:rsidRPr="00775E5A">
        <w:t xml:space="preserve">c-to-adult healthcare </w:t>
      </w:r>
      <w:r w:rsidR="00AD794C" w:rsidRPr="00775E5A">
        <w:t xml:space="preserve">transition by providing continuation of </w:t>
      </w:r>
      <w:r w:rsidR="00862550" w:rsidRPr="00775E5A">
        <w:t>multidisciplinary</w:t>
      </w:r>
      <w:r w:rsidR="00AD794C" w:rsidRPr="00775E5A">
        <w:t xml:space="preserve"> pain management </w:t>
      </w:r>
      <w:r w:rsidR="00F104D7" w:rsidRPr="00775E5A">
        <w:t xml:space="preserve">to older adolescents </w:t>
      </w:r>
      <w:r w:rsidR="00AD794C" w:rsidRPr="00775E5A">
        <w:t>online</w:t>
      </w:r>
      <w:r w:rsidR="0073221C" w:rsidRPr="00775E5A">
        <w:t>.</w:t>
      </w:r>
    </w:p>
    <w:p w14:paraId="3D65A12C" w14:textId="109E6774" w:rsidR="00BC58D9" w:rsidRPr="00775E5A" w:rsidRDefault="00E863AB" w:rsidP="00BC58D9">
      <w:r w:rsidRPr="00775E5A">
        <w:t>Overall, underpinning well-established theo</w:t>
      </w:r>
      <w:r w:rsidR="007E6DD8" w:rsidRPr="00775E5A">
        <w:t>retical frameworks were</w:t>
      </w:r>
      <w:r w:rsidR="00E318F7" w:rsidRPr="00775E5A">
        <w:t xml:space="preserve"> integrated </w:t>
      </w:r>
      <w:r w:rsidRPr="00775E5A">
        <w:t xml:space="preserve">in the majority of interventions reviewed, </w:t>
      </w:r>
      <w:r w:rsidR="00E318F7" w:rsidRPr="00775E5A">
        <w:t>though many of the development papers did not explicitly reference these</w:t>
      </w:r>
      <w:r w:rsidR="00CC1D6C" w:rsidRPr="00775E5A">
        <w:t xml:space="preserve">. </w:t>
      </w:r>
      <w:r w:rsidR="00E318F7" w:rsidRPr="00775E5A">
        <w:t xml:space="preserve">Theoretical frameworks </w:t>
      </w:r>
      <w:r w:rsidRPr="00775E5A">
        <w:t xml:space="preserve">can be important in the implementation of evidence into practice as outlined by the Theoretical Domains Framework </w:t>
      </w:r>
      <w:r w:rsidRPr="00775E5A">
        <w:fldChar w:fldCharType="begin"/>
      </w:r>
      <w:r w:rsidR="000C1999" w:rsidRPr="00775E5A">
        <w:instrText xml:space="preserve"> ADDIN EN.CITE &lt;EndNote&gt;&lt;Cite&gt;&lt;Author&gt;French&lt;/Author&gt;&lt;Year&gt;2012&lt;/Year&gt;&lt;RecNum&gt;1435&lt;/RecNum&gt;&lt;DisplayText&gt;(French et al., 2012)&lt;/DisplayText&gt;&lt;record&gt;&lt;rec-number&gt;1435&lt;/rec-number&gt;&lt;foreign-keys&gt;&lt;key app="EN" db-id="wtz2e9dsaat9e9edrwrvfaw70e5td5dx0vdw" timestamp="1588177424"&gt;1435&lt;/key&gt;&lt;/foreign-keys&gt;&lt;ref-type name="Journal Article"&gt;17&lt;/ref-type&gt;&lt;contributors&gt;&lt;authors&gt;&lt;author&gt;French, Simon D.&lt;/author&gt;&lt;author&gt;Green, Sally E.&lt;/author&gt;&lt;author&gt;O’Connor, Denise A.&lt;/author&gt;&lt;author&gt;McKenzie, Joanne E.&lt;/author&gt;&lt;author&gt;Francis, Jill J.&lt;/author&gt;&lt;author&gt;Michie, Susan&lt;/author&gt;&lt;author&gt;Buchbinder, Rachelle&lt;/author&gt;&lt;author&gt;Schattner, Peter&lt;/author&gt;&lt;author&gt;Spike, Neil&lt;/author&gt;&lt;author&gt;Grimshaw, Jeremy M.&lt;/author&gt;&lt;/authors&gt;&lt;/contributors&gt;&lt;titles&gt;&lt;title&gt;Developing theory-informed behaviour change interventions to implement evidence into practice: a systematic approach using the Theoretical Domains Framework&lt;/title&gt;&lt;secondary-title&gt;Implementation Science&lt;/secondary-title&gt;&lt;/titles&gt;&lt;periodical&gt;&lt;full-title&gt;Implementation Science&lt;/full-title&gt;&lt;/periodical&gt;&lt;pages&gt;38&lt;/pages&gt;&lt;volume&gt;7&lt;/volume&gt;&lt;number&gt;1&lt;/number&gt;&lt;dates&gt;&lt;year&gt;2012&lt;/year&gt;&lt;pub-dates&gt;&lt;date&gt;2012/04/24&lt;/date&gt;&lt;/pub-dates&gt;&lt;/dates&gt;&lt;isbn&gt;1748-5908&lt;/isbn&gt;&lt;urls&gt;&lt;related-urls&gt;&lt;url&gt;https://doi.org/10.1186/1748-5908-7-38&lt;/url&gt;&lt;/related-urls&gt;&lt;/urls&gt;&lt;electronic-resource-num&gt;10.1186/1748-5908-7-38&lt;/electronic-resource-num&gt;&lt;/record&gt;&lt;/Cite&gt;&lt;/EndNote&gt;</w:instrText>
      </w:r>
      <w:r w:rsidRPr="00775E5A">
        <w:fldChar w:fldCharType="separate"/>
      </w:r>
      <w:r w:rsidR="000C1999" w:rsidRPr="00775E5A">
        <w:rPr>
          <w:noProof/>
        </w:rPr>
        <w:t>(French et al., 2012)</w:t>
      </w:r>
      <w:r w:rsidRPr="00775E5A">
        <w:fldChar w:fldCharType="end"/>
      </w:r>
      <w:r w:rsidRPr="00775E5A">
        <w:t>. However, basing intervention content on an underlying theoretical framework does not necessarily result in improved int</w:t>
      </w:r>
      <w:r w:rsidR="00DC0529" w:rsidRPr="00775E5A">
        <w:t xml:space="preserve">ervention effectiveness, as </w:t>
      </w:r>
      <w:r w:rsidRPr="00775E5A">
        <w:t xml:space="preserve">shown by a review of reviews </w:t>
      </w:r>
      <w:r w:rsidRPr="00775E5A">
        <w:fldChar w:fldCharType="begin"/>
      </w:r>
      <w:r w:rsidR="00A71374" w:rsidRPr="00775E5A">
        <w:instrText xml:space="preserve"> ADDIN EN.CITE &lt;EndNote&gt;&lt;Cite&gt;&lt;Author&gt;Dalgetty&lt;/Author&gt;&lt;Year&gt;2019&lt;/Year&gt;&lt;RecNum&gt;1336&lt;/RecNum&gt;&lt;DisplayText&gt;(Dalgetty et al., 2019)&lt;/DisplayText&gt;&lt;record&gt;&lt;rec-number&gt;1336&lt;/rec-number&gt;&lt;foreign-keys&gt;&lt;key app="EN" db-id="wtz2e9dsaat9e9edrwrvfaw70e5td5dx0vdw" timestamp="1570800635"&gt;1336&lt;/key&gt;&lt;/foreign-keys&gt;&lt;ref-type name="Journal Article"&gt;17&lt;/ref-type&gt;&lt;contributors&gt;&lt;authors&gt;&lt;author&gt;Dalgetty, Rebecca&lt;/author&gt;&lt;author&gt;Miller, Christopher B.&lt;/author&gt;&lt;author&gt;Dombrowski, Stephan U.&lt;/author&gt;&lt;/authors&gt;&lt;/contributors&gt;&lt;titles&gt;&lt;title&gt;Examining the theory-effectiveness hypothesis: A systematic review of systematic reviews&lt;/title&gt;&lt;secondary-title&gt;British Journal of Health Psychology&lt;/secondary-title&gt;&lt;/titles&gt;&lt;periodical&gt;&lt;full-title&gt;British Journal of Health Psychology&lt;/full-title&gt;&lt;/periodical&gt;&lt;pages&gt;334-356&lt;/pages&gt;&lt;volume&gt;24&lt;/volume&gt;&lt;number&gt;2&lt;/number&gt;&lt;keywords&gt;&lt;keyword&gt;effectiveness&lt;/keyword&gt;&lt;keyword&gt;health interventions&lt;/keyword&gt;&lt;keyword&gt;systematic reviews&lt;/keyword&gt;&lt;keyword&gt;theory&lt;/keyword&gt;&lt;/keywords&gt;&lt;dates&gt;&lt;year&gt;2019&lt;/year&gt;&lt;pub-dates&gt;&lt;date&gt;2019/05/01&lt;/date&gt;&lt;/pub-dates&gt;&lt;/dates&gt;&lt;publisher&gt;John Wiley &amp;amp; Sons, Ltd (10.1111)&lt;/publisher&gt;&lt;isbn&gt;1359-107X&lt;/isbn&gt;&lt;urls&gt;&lt;related-urls&gt;&lt;url&gt;https://doi.org/10.1111/bjhp.12356&lt;/url&gt;&lt;/related-urls&gt;&lt;/urls&gt;&lt;electronic-resource-num&gt;10.1111/bjhp.12356&lt;/electronic-resource-num&gt;&lt;access-date&gt;2019/10/11&lt;/access-date&gt;&lt;/record&gt;&lt;/Cite&gt;&lt;/EndNote&gt;</w:instrText>
      </w:r>
      <w:r w:rsidRPr="00775E5A">
        <w:fldChar w:fldCharType="separate"/>
      </w:r>
      <w:r w:rsidR="00A71374" w:rsidRPr="00775E5A">
        <w:rPr>
          <w:noProof/>
        </w:rPr>
        <w:t>(Dalgetty et al., 2019)</w:t>
      </w:r>
      <w:r w:rsidRPr="00775E5A">
        <w:fldChar w:fldCharType="end"/>
      </w:r>
      <w:r w:rsidRPr="00775E5A">
        <w:t xml:space="preserve">. In accordance with the MRC guidance </w:t>
      </w:r>
      <w:r w:rsidRPr="00775E5A">
        <w:fldChar w:fldCharType="begin"/>
      </w:r>
      <w:r w:rsidR="004C6804" w:rsidRPr="00775E5A">
        <w:instrText xml:space="preserve"> ADDIN EN.CITE &lt;EndNote&gt;&lt;Cite&gt;&lt;Author&gt;O&amp;apos;Cathain&lt;/Author&gt;&lt;Year&gt;2019&lt;/Year&gt;&lt;RecNum&gt;1317&lt;/RecNum&gt;&lt;DisplayText&gt;(O&amp;apos;Cathain et al., 2019)&lt;/DisplayText&gt;&lt;record&gt;&lt;rec-number&gt;1317&lt;/rec-number&gt;&lt;foreign-keys&gt;&lt;key app="EN" db-id="wtz2e9dsaat9e9edrwrvfaw70e5td5dx0vdw" timestamp="1566398305"&gt;1317&lt;/key&gt;&lt;/foreign-keys&gt;&lt;ref-type name="Journal Article"&gt;17&lt;/ref-type&gt;&lt;contributors&gt;&lt;authors&gt;&lt;author&gt;O&amp;apos;Cathain, Alicia&lt;/author&gt;&lt;author&gt;Croot, Liz&lt;/author&gt;&lt;author&gt;Duncan, Edward&lt;/author&gt;&lt;author&gt;Rousseau, Nikki&lt;/author&gt;&lt;author&gt;Sworn, Katie&lt;/author&gt;&lt;author&gt;Turner, Katrina M.&lt;/author&gt;&lt;author&gt;Yardley, Lucy&lt;/author&gt;&lt;author&gt;Hoddinott, Pat&lt;/author&gt;&lt;/authors&gt;&lt;/contributors&gt;&lt;titles&gt;&lt;title&gt;Guidance on how to develop complex interventions to improve health and healthcare&lt;/title&gt;&lt;secondary-title&gt;BMJ Open&lt;/secondary-title&gt;&lt;/titles&gt;&lt;periodical&gt;&lt;full-title&gt;BMJ Open&lt;/full-title&gt;&lt;/periodical&gt;&lt;pages&gt;e029954&lt;/pages&gt;&lt;volume&gt;9&lt;/volume&gt;&lt;number&gt;8&lt;/number&gt;&lt;dates&gt;&lt;year&gt;2019&lt;/year&gt;&lt;/dates&gt;&lt;urls&gt;&lt;related-urls&gt;&lt;url&gt;http://bmjopen.bmj.com/content/9/8/e029954.abstract&lt;/url&gt;&lt;/related-urls&gt;&lt;/urls&gt;&lt;electronic-resource-num&gt;10.1136/bmjopen-2019-029954&lt;/electronic-resource-num&gt;&lt;/record&gt;&lt;/Cite&gt;&lt;/EndNote&gt;</w:instrText>
      </w:r>
      <w:r w:rsidRPr="00775E5A">
        <w:fldChar w:fldCharType="separate"/>
      </w:r>
      <w:r w:rsidR="004C6804" w:rsidRPr="00775E5A">
        <w:rPr>
          <w:noProof/>
        </w:rPr>
        <w:t>(O'Cathain et al., 2019)</w:t>
      </w:r>
      <w:r w:rsidRPr="00775E5A">
        <w:fldChar w:fldCharType="end"/>
      </w:r>
      <w:r w:rsidRPr="00775E5A">
        <w:t xml:space="preserve">, it is recommended that stakeholder </w:t>
      </w:r>
      <w:r w:rsidR="005B7200" w:rsidRPr="00775E5A">
        <w:t>feedback is</w:t>
      </w:r>
      <w:r w:rsidRPr="00775E5A">
        <w:t xml:space="preserve"> incorporated into the intervention development process. This can be done by supplementing development frameworks such as the Person-Based Approach </w:t>
      </w:r>
      <w:r w:rsidRPr="00775E5A">
        <w:fldChar w:fldCharType="begin"/>
      </w:r>
      <w:r w:rsidR="00A71374" w:rsidRPr="00775E5A">
        <w:instrText xml:space="preserve"> ADDIN EN.CITE &lt;EndNote&gt;&lt;Cite&gt;&lt;Author&gt;Yardley&lt;/Author&gt;&lt;Year&gt;2015&lt;/Year&gt;&lt;RecNum&gt;1099&lt;/RecNum&gt;&lt;DisplayText&gt;(Yardley et al., 2015)&lt;/DisplayText&gt;&lt;record&gt;&lt;rec-number&gt;1099&lt;/rec-number&gt;&lt;foreign-keys&gt;&lt;key app="EN" db-id="wtz2e9dsaat9e9edrwrvfaw70e5td5dx0vdw" timestamp="1533638764"&gt;1099&lt;/key&gt;&lt;/foreign-keys&gt;&lt;ref-type name="Journal Article"&gt;17&lt;/ref-type&gt;&lt;contributors&gt;&lt;authors&gt;&lt;author&gt;Yardley, L.&lt;/author&gt;&lt;author&gt;Morrison, L.&lt;/author&gt;&lt;author&gt;Bradbury, K.&lt;/author&gt;&lt;author&gt;Muller, I.&lt;/author&gt;&lt;/authors&gt;&lt;/contributors&gt;&lt;auth-address&gt;Department of Psychology, Faculty of Social and Human Sciences, University of Southampton, Southampton, United Kingdom. L.Yardley@soton.ac.uk.&lt;/auth-addres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edition&gt;2015/02/03&lt;/edition&gt;&lt;keywords&gt;&lt;keyword&gt;*Health Behavior&lt;/keyword&gt;&lt;keyword&gt;Humans&lt;/keyword&gt;&lt;keyword&gt;Internet&lt;/keyword&gt;&lt;keyword&gt;*Patient Care Planning&lt;/keyword&gt;&lt;keyword&gt;Patient Education as Topic/*methods&lt;/keyword&gt;&lt;keyword&gt;Qualitative Research&lt;/keyword&gt;&lt;keyword&gt;*Self Care&lt;/keyword&gt;&lt;keyword&gt;behavior change.&lt;/keyword&gt;&lt;keyword&gt;evaluation studies&lt;/keyword&gt;&lt;keyword&gt;feasibility studies&lt;/keyword&gt;&lt;keyword&gt;health promotion&lt;/keyword&gt;&lt;keyword&gt;patient education&lt;/keyword&gt;&lt;keyword&gt;person-based approach&lt;/keyword&gt;&lt;keyword&gt;professional education&lt;/keyword&gt;&lt;/keywords&gt;&lt;dates&gt;&lt;year&gt;2015&lt;/year&gt;&lt;pub-dates&gt;&lt;date&gt;Jan 30&lt;/date&gt;&lt;/pub-dates&gt;&lt;/dates&gt;&lt;isbn&gt;1438-8871 (Electronic)&amp;#xD;1438-8871 (Linking)&lt;/isbn&gt;&lt;accession-num&gt;25639757&lt;/accession-num&gt;&lt;urls&gt;&lt;related-urls&gt;&lt;url&gt;https://www.ncbi.nlm.nih.gov/pubmed/25639757&lt;/url&gt;&lt;/related-urls&gt;&lt;/urls&gt;&lt;custom2&gt;PMC4327440&lt;/custom2&gt;&lt;electronic-resource-num&gt;10.2196/jmir.4055&lt;/electronic-resource-num&gt;&lt;/record&gt;&lt;/Cite&gt;&lt;/EndNote&gt;</w:instrText>
      </w:r>
      <w:r w:rsidRPr="00775E5A">
        <w:fldChar w:fldCharType="separate"/>
      </w:r>
      <w:r w:rsidR="00A71374" w:rsidRPr="00775E5A">
        <w:rPr>
          <w:noProof/>
        </w:rPr>
        <w:t>(Yardley et al., 2015)</w:t>
      </w:r>
      <w:r w:rsidRPr="00775E5A">
        <w:fldChar w:fldCharType="end"/>
      </w:r>
      <w:r w:rsidR="005B7200" w:rsidRPr="00775E5A">
        <w:t xml:space="preserve"> (PBA)</w:t>
      </w:r>
      <w:r w:rsidRPr="00775E5A">
        <w:t xml:space="preserve">. </w:t>
      </w:r>
      <w:r w:rsidR="00B46EA4" w:rsidRPr="00775E5A">
        <w:t xml:space="preserve">The PBA </w:t>
      </w:r>
      <w:r w:rsidRPr="00775E5A">
        <w:t xml:space="preserve">seeks to integrate stakeholder insights from intervention design through to evaluation. </w:t>
      </w:r>
      <w:r w:rsidR="00713D1A" w:rsidRPr="00775E5A">
        <w:t>T</w:t>
      </w:r>
      <w:r w:rsidRPr="00775E5A">
        <w:t>he development teams from iCanCope with Pain</w:t>
      </w:r>
      <w:r w:rsidRPr="00775E5A">
        <w:rPr>
          <w:rFonts w:cs="Arial"/>
        </w:rPr>
        <w:t>™</w:t>
      </w:r>
      <w:r w:rsidRPr="00775E5A">
        <w:t xml:space="preserve"> </w:t>
      </w:r>
      <w:r w:rsidR="00E318F7" w:rsidRPr="00775E5A">
        <w:fldChar w:fldCharType="begin"/>
      </w:r>
      <w:r w:rsidR="00367FEA" w:rsidRPr="00775E5A">
        <w:instrText xml:space="preserve"> ADDIN EN.CITE &lt;EndNote&gt;&lt;Cite&gt;&lt;Author&gt;Stinson&lt;/Author&gt;&lt;Year&gt;2014&lt;/Year&gt;&lt;RecNum&gt;1088&lt;/RecNum&gt;&lt;DisplayText&gt;(Stinson et al., 2014)&lt;/DisplayText&gt;&lt;record&gt;&lt;rec-number&gt;1088&lt;/rec-number&gt;&lt;foreign-keys&gt;&lt;key app="EN" db-id="wtz2e9dsaat9e9edrwrvfaw70e5td5dx0vdw" timestamp="1533638763"&gt;1088&lt;/key&gt;&lt;/foreign-keys&gt;&lt;ref-type name="Journal Article"&gt;17&lt;/ref-type&gt;&lt;contributors&gt;&lt;authors&gt;&lt;author&gt;Stinson, Jennifer N.&lt;/author&gt;&lt;author&gt;Lalloo, C.&lt;/author&gt;&lt;author&gt;Harris, L.&lt;/author&gt;&lt;author&gt;Isaac, L.&lt;/author&gt;&lt;author&gt;Campbell, F.&lt;/author&gt;&lt;author&gt;Brown, S.&lt;/author&gt;&lt;author&gt;Ruskin, D.&lt;/author&gt;&lt;author&gt;Gordon, A.&lt;/author&gt;&lt;author&gt;Galonski, M.&lt;/author&gt;&lt;author&gt;Pink, L. R.&lt;/author&gt;&lt;author&gt;Buckley, N.&lt;/author&gt;&lt;author&gt;Henry, J. L.&lt;/author&gt;&lt;author&gt;White, M.&lt;/author&gt;&lt;author&gt;Karim, A.&lt;/author&gt;&lt;/authors&gt;&lt;/contributors&gt;&lt;titles&gt;&lt;title&gt;iCanCope with Pain™: User-Centred Design of a Web- and Mobile-Based Self-Management Program for Youth with Chronic Pain Based on Identified Health Care Needs&lt;/title&gt;&lt;secondary-title&gt;Pain Research and Management&lt;/secondary-title&gt;&lt;/titles&gt;&lt;periodical&gt;&lt;full-title&gt;Pain Research and Management&lt;/full-title&gt;&lt;/periodical&gt;&lt;volume&gt;19&lt;/volume&gt;&lt;number&gt;5&lt;/number&gt;&lt;section&gt;257-265&lt;/section&gt;&lt;dates&gt;&lt;year&gt;2014&lt;/year&gt;&lt;/dates&gt;&lt;urls&gt;&lt;related-urls&gt;&lt;url&gt;http://dx.doi.org/10.1155/2014/935278&lt;/url&gt;&lt;/related-urls&gt;&lt;/urls&gt;&lt;electronic-resource-num&gt;10.1155/2014/935278&lt;/electronic-resource-num&gt;&lt;/record&gt;&lt;/Cite&gt;&lt;/EndNote&gt;</w:instrText>
      </w:r>
      <w:r w:rsidR="00E318F7" w:rsidRPr="00775E5A">
        <w:fldChar w:fldCharType="separate"/>
      </w:r>
      <w:r w:rsidR="00E318F7" w:rsidRPr="00775E5A">
        <w:rPr>
          <w:noProof/>
        </w:rPr>
        <w:t>(Stinson et al., 2014)</w:t>
      </w:r>
      <w:r w:rsidR="00E318F7" w:rsidRPr="00775E5A">
        <w:fldChar w:fldCharType="end"/>
      </w:r>
      <w:r w:rsidR="00E318F7" w:rsidRPr="00775E5A">
        <w:t xml:space="preserve"> </w:t>
      </w:r>
      <w:r w:rsidRPr="00775E5A">
        <w:t xml:space="preserve">and ‘Teens Taking Charge’ </w:t>
      </w:r>
      <w:r w:rsidRPr="00775E5A">
        <w:fldChar w:fldCharType="begin">
          <w:fldData xml:space="preserve">PEVuZE5vdGU+PENpdGU+PEF1dGhvcj5TdGluc29uPC9BdXRob3I+PFllYXI+MjAxMDwvWWVhcj48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</w:fldData>
        </w:fldChar>
      </w:r>
      <w:r w:rsidR="00367FEA" w:rsidRPr="00775E5A">
        <w:instrText xml:space="preserve"> ADDIN EN.CITE </w:instrText>
      </w:r>
      <w:r w:rsidR="00367FEA" w:rsidRPr="00775E5A">
        <w:fldChar w:fldCharType="begin">
          <w:fldData xml:space="preserve">PEVuZE5vdGU+PENpdGU+PEF1dGhvcj5TdGluc29uPC9BdXRob3I+PFllYXI+MjAxMDwvWWVhcj48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</w:fldData>
        </w:fldChar>
      </w:r>
      <w:r w:rsidR="00367FEA" w:rsidRPr="00775E5A">
        <w:instrText xml:space="preserve"> ADDIN EN.CITE.DATA </w:instrText>
      </w:r>
      <w:r w:rsidR="00367FEA" w:rsidRPr="00775E5A">
        <w:fldChar w:fldCharType="end"/>
      </w:r>
      <w:r w:rsidRPr="00775E5A">
        <w:fldChar w:fldCharType="separate"/>
      </w:r>
      <w:r w:rsidR="000C1999" w:rsidRPr="00775E5A">
        <w:rPr>
          <w:noProof/>
        </w:rPr>
        <w:t>(Stinson et al., 2010b)</w:t>
      </w:r>
      <w:r w:rsidRPr="00775E5A">
        <w:fldChar w:fldCharType="end"/>
      </w:r>
      <w:r w:rsidRPr="00775E5A">
        <w:t xml:space="preserve"> incorporate</w:t>
      </w:r>
      <w:r w:rsidR="00713D1A" w:rsidRPr="00775E5A">
        <w:t>d</w:t>
      </w:r>
      <w:r w:rsidRPr="00775E5A">
        <w:t xml:space="preserve"> user feedback. </w:t>
      </w:r>
      <w:r w:rsidR="00714409" w:rsidRPr="00775E5A">
        <w:t>However,</w:t>
      </w:r>
      <w:r w:rsidRPr="00775E5A">
        <w:t xml:space="preserve"> there was a lack of specification of the development approaches being used</w:t>
      </w:r>
      <w:r w:rsidR="00645E21" w:rsidRPr="00775E5A">
        <w:t>, with only iCanCope stating ‘user-</w:t>
      </w:r>
      <w:r w:rsidR="005A7C49" w:rsidRPr="00775E5A">
        <w:t>centred</w:t>
      </w:r>
      <w:r w:rsidR="00645E21" w:rsidRPr="00775E5A">
        <w:t>’</w:t>
      </w:r>
      <w:r w:rsidR="000B494E" w:rsidRPr="00775E5A">
        <w:t>. N</w:t>
      </w:r>
      <w:r w:rsidRPr="00775E5A">
        <w:t xml:space="preserve">ew guidance on reporting intervention development studies has been released and can be used as a reference point for development teams </w:t>
      </w:r>
      <w:r w:rsidRPr="00775E5A">
        <w:fldChar w:fldCharType="begin">
          <w:fldData xml:space="preserve">PEVuZE5vdGU+PENpdGU+PEF1dGhvcj5EdW5jYW48L0F1dGhvcj48WWVhcj4yMDIwPC9ZZWFyPjxS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</w:fldData>
        </w:fldChar>
      </w:r>
      <w:r w:rsidR="000C1999" w:rsidRPr="00775E5A">
        <w:instrText xml:space="preserve"> ADDIN EN.CITE </w:instrText>
      </w:r>
      <w:r w:rsidR="000C1999" w:rsidRPr="00775E5A">
        <w:fldChar w:fldCharType="begin">
          <w:fldData xml:space="preserve">PEVuZE5vdGU+PENpdGU+PEF1dGhvcj5EdW5jYW48L0F1dGhvcj48WWVhcj4yMDIwPC9ZZWFyPjxS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</w:fldData>
        </w:fldChar>
      </w:r>
      <w:r w:rsidR="000C1999" w:rsidRPr="00775E5A">
        <w:instrText xml:space="preserve"> ADDIN EN.CITE.DATA </w:instrText>
      </w:r>
      <w:r w:rsidR="000C1999" w:rsidRPr="00775E5A">
        <w:fldChar w:fldCharType="end"/>
      </w:r>
      <w:r w:rsidRPr="00775E5A">
        <w:fldChar w:fldCharType="separate"/>
      </w:r>
      <w:r w:rsidR="000C1999" w:rsidRPr="00775E5A">
        <w:rPr>
          <w:noProof/>
        </w:rPr>
        <w:t>(Duncan et al., 2020)</w:t>
      </w:r>
      <w:r w:rsidRPr="00775E5A">
        <w:fldChar w:fldCharType="end"/>
      </w:r>
      <w:r w:rsidRPr="00775E5A">
        <w:t>.</w:t>
      </w:r>
    </w:p>
    <w:p w14:paraId="4341FC3F" w14:textId="72CF3BD5" w:rsidR="00207D5C" w:rsidRPr="00775E5A" w:rsidRDefault="00BC58D9" w:rsidP="00DD1881">
      <w:r w:rsidRPr="00775E5A">
        <w:rPr>
          <w:lang w:eastAsia="zh-CN"/>
        </w:rPr>
        <w:t xml:space="preserve">Considering the efficacy trials of the interventions included in the current study (tableS2) in relation to the content analysis of interventions, none of the interventions underwent a formal process evaluation, as revealed by the quality assessment (tableS3). </w:t>
      </w:r>
      <w:r w:rsidR="00B5007E" w:rsidRPr="00775E5A">
        <w:t xml:space="preserve">Process evaluations are an evaluation of </w:t>
      </w:r>
      <w:r w:rsidR="00B5007E" w:rsidRPr="00775E5A">
        <w:lastRenderedPageBreak/>
        <w:t>the intervention impleme</w:t>
      </w:r>
      <w:r w:rsidR="00B5007E" w:rsidRPr="0078027A">
        <w:t xml:space="preserve">ntation process </w:t>
      </w:r>
      <w:r w:rsidR="00B5007E" w:rsidRPr="0078027A">
        <w:fldChar w:fldCharType="begin"/>
      </w:r>
      <w:r w:rsidR="00B5007E">
        <w:instrText xml:space="preserve"> ADDIN EN.CITE &lt;EndNote&gt;&lt;Cite&gt;&lt;Author&gt;Möhler&lt;/Author&gt;&lt;Year&gt;2015&lt;/Year&gt;&lt;RecNum&gt;1266&lt;/RecNum&gt;&lt;DisplayText&gt;(Möhler et al., 2015)&lt;/DisplayText&gt;&lt;record&gt;&lt;rec-number&gt;1266&lt;/rec-number&gt;&lt;foreign-keys&gt;&lt;key app="EN" db-id="wtz2e9dsaat9e9edrwrvfaw70e5td5dx0vdw" timestamp="1557496992"&gt;1266&lt;/key&gt;&lt;/foreign-keys&gt;&lt;ref-type name="Journal Article"&gt;17&lt;/ref-type&gt;&lt;contributors&gt;&lt;authors&gt;&lt;author&gt;Möhler, Ralph&lt;/author&gt;&lt;author&gt;Köpke, Sascha&lt;/author&gt;&lt;author&gt;Meyer, Gabriele&lt;/author&gt;&lt;/authors&gt;&lt;/contributors&gt;&lt;titles&gt;&lt;title&gt;Criteria for Reporting the Development and Evaluation of Complex Interventions in healthcare: revised guideline (CReDECI 2)&lt;/title&gt;&lt;secondary-title&gt;Trials&lt;/secondary-title&gt;&lt;/titles&gt;&lt;periodical&gt;&lt;full-title&gt;Trials&lt;/full-title&gt;&lt;/periodical&gt;&lt;pages&gt;204&lt;/pages&gt;&lt;volume&gt;16&lt;/volume&gt;&lt;number&gt;1&lt;/number&gt;&lt;dates&gt;&lt;year&gt;2015&lt;/year&gt;&lt;pub-dates&gt;&lt;date&gt;May 03&lt;/date&gt;&lt;/pub-dates&gt;&lt;/dates&gt;&lt;isbn&gt;1745-6215&lt;/isbn&gt;&lt;label&gt;Möhler2015&lt;/label&gt;&lt;work-type&gt;journal article&lt;/work-type&gt;&lt;urls&gt;&lt;related-urls&gt;&lt;url&gt;https://doi.org/10.1186/s13063-015-0709-y&lt;/url&gt;&lt;/related-urls&gt;&lt;/urls&gt;&lt;electronic-resource-num&gt;10.1186/s13063-015-0709-y&lt;/electronic-resource-num&gt;&lt;/record&gt;&lt;/Cite&gt;&lt;/EndNote&gt;</w:instrText>
      </w:r>
      <w:r w:rsidR="00B5007E" w:rsidRPr="0078027A">
        <w:fldChar w:fldCharType="separate"/>
      </w:r>
      <w:r w:rsidR="00B5007E">
        <w:rPr>
          <w:noProof/>
        </w:rPr>
        <w:t>(Möhler et al., 2015)</w:t>
      </w:r>
      <w:r w:rsidR="00B5007E" w:rsidRPr="0078027A">
        <w:fldChar w:fldCharType="end"/>
      </w:r>
      <w:r w:rsidR="00B5007E">
        <w:t xml:space="preserve"> and </w:t>
      </w:r>
      <w:r w:rsidR="00B5007E" w:rsidRPr="0078027A">
        <w:t>s</w:t>
      </w:r>
      <w:r w:rsidR="00B5007E">
        <w:t>eek to examine the impact of specific intervention mechanisms and contexts on participant outcomes, with an aim to gain</w:t>
      </w:r>
      <w:r w:rsidR="00B5007E" w:rsidRPr="001B67F8">
        <w:t xml:space="preserve"> insight into what parts of </w:t>
      </w:r>
      <w:r w:rsidR="00B5007E">
        <w:t>the</w:t>
      </w:r>
      <w:r w:rsidR="00B5007E" w:rsidRPr="001B67F8">
        <w:t xml:space="preserve"> intervention </w:t>
      </w:r>
      <w:r w:rsidR="00B5007E">
        <w:t>are effective</w:t>
      </w:r>
      <w:r w:rsidR="00B5007E" w:rsidRPr="001B67F8">
        <w:t>, for whom and under what con</w:t>
      </w:r>
      <w:r w:rsidR="00B5007E">
        <w:t xml:space="preserve">ditions </w:t>
      </w:r>
      <w:r w:rsidR="00B5007E">
        <w:fldChar w:fldCharType="begin">
          <w:fldData xml:space="preserve">PEVuZE5vdGU+PENpdGU+PEF1dGhvcj5DcmFpZzwvQXV0aG9yPjxZZWFyPjIwMDg8L1llYXI+PFJl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</w:fldData>
        </w:fldChar>
      </w:r>
      <w:r w:rsidR="00B5007E">
        <w:instrText xml:space="preserve"> ADDIN EN.CITE </w:instrText>
      </w:r>
      <w:r w:rsidR="00B5007E">
        <w:fldChar w:fldCharType="begin">
          <w:fldData xml:space="preserve">PEVuZE5vdGU+PENpdGU+PEF1dGhvcj5DcmFpZzwvQXV0aG9yPjxZZWFyPjIwMDg8L1llYXI+PFJl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</w:fldData>
        </w:fldChar>
      </w:r>
      <w:r w:rsidR="00B5007E">
        <w:instrText xml:space="preserve"> ADDIN EN.CITE.DATA </w:instrText>
      </w:r>
      <w:r w:rsidR="00B5007E">
        <w:fldChar w:fldCharType="end"/>
      </w:r>
      <w:r w:rsidR="00B5007E">
        <w:fldChar w:fldCharType="separate"/>
      </w:r>
      <w:r w:rsidR="00B5007E">
        <w:rPr>
          <w:noProof/>
        </w:rPr>
        <w:t>(Craig et al., 2008; Bonell et al., 2012)</w:t>
      </w:r>
      <w:r w:rsidR="00B5007E">
        <w:fldChar w:fldCharType="end"/>
      </w:r>
      <w:r w:rsidR="00B5007E">
        <w:t>. Only o</w:t>
      </w:r>
      <w:r w:rsidR="00B5007E" w:rsidRPr="0078027A">
        <w:t xml:space="preserve">ne </w:t>
      </w:r>
      <w:r w:rsidR="00B5007E">
        <w:t>inclu</w:t>
      </w:r>
      <w:r w:rsidR="00B5007E" w:rsidRPr="00775E5A">
        <w:t xml:space="preserve">ded intervention carried out any form of process evaluation </w:t>
      </w:r>
      <w:r w:rsidR="00B5007E" w:rsidRPr="00775E5A">
        <w:fldChar w:fldCharType="begin">
          <w:fldData xml:space="preserve">PEVuZE5vdGU+PENpdGU+PEF1dGhvcj5NdXJyYXk8L0F1dGhvcj48WWVhcj4yMDE5PC9ZZWFyPjxS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</w:fldData>
        </w:fldChar>
      </w:r>
      <w:r w:rsidR="00B5007E" w:rsidRPr="00775E5A">
        <w:instrText xml:space="preserve"> ADDIN EN.CITE </w:instrText>
      </w:r>
      <w:r w:rsidR="00B5007E" w:rsidRPr="00775E5A">
        <w:fldChar w:fldCharType="begin">
          <w:fldData xml:space="preserve">PEVuZE5vdGU+PENpdGU+PEF1dGhvcj5NdXJyYXk8L0F1dGhvcj48WWVhcj4yMDE5PC9ZZWFyPjxS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</w:fldData>
        </w:fldChar>
      </w:r>
      <w:r w:rsidR="00B5007E" w:rsidRPr="00775E5A">
        <w:instrText xml:space="preserve"> ADDIN EN.CITE.DATA </w:instrText>
      </w:r>
      <w:r w:rsidR="00B5007E" w:rsidRPr="00775E5A">
        <w:fldChar w:fldCharType="end"/>
      </w:r>
      <w:r w:rsidR="00B5007E" w:rsidRPr="00775E5A">
        <w:fldChar w:fldCharType="separate"/>
      </w:r>
      <w:r w:rsidR="00B5007E" w:rsidRPr="00775E5A">
        <w:rPr>
          <w:noProof/>
        </w:rPr>
        <w:t>(Murray et al., 2019; Palermo et al., 2009)</w:t>
      </w:r>
      <w:r w:rsidR="00B5007E" w:rsidRPr="00775E5A">
        <w:fldChar w:fldCharType="end"/>
      </w:r>
      <w:r w:rsidR="00B5007E" w:rsidRPr="00775E5A">
        <w:t>, though this</w:t>
      </w:r>
      <w:r w:rsidR="0040029C" w:rsidRPr="00775E5A">
        <w:t xml:space="preserve"> was an evaluation of contextual factors rather than intervention mechanisms</w:t>
      </w:r>
      <w:r w:rsidR="00B5007E" w:rsidRPr="00775E5A">
        <w:t xml:space="preserve"> .</w:t>
      </w:r>
      <w:r w:rsidRPr="00775E5A">
        <w:rPr>
          <w:lang w:eastAsia="zh-CN"/>
        </w:rPr>
        <w:t xml:space="preserve">Consequentially, it </w:t>
      </w:r>
      <w:r w:rsidR="0040029C" w:rsidRPr="00775E5A">
        <w:rPr>
          <w:lang w:eastAsia="zh-CN"/>
        </w:rPr>
        <w:t>was</w:t>
      </w:r>
      <w:r w:rsidRPr="00775E5A">
        <w:rPr>
          <w:lang w:eastAsia="zh-CN"/>
        </w:rPr>
        <w:t xml:space="preserve"> not possible to evaluate which content components relate to improvements in which outcomes, such as pain severity and functioning </w:t>
      </w:r>
      <w:r w:rsidRPr="00775E5A">
        <w:rPr>
          <w:lang w:eastAsia="zh-CN"/>
        </w:rPr>
        <w:fldChar w:fldCharType="begin">
          <w:fldData xml:space="preserve">PEVuZE5vdGU+PENpdGU+PEF1dGhvcj5DcmFpZzwvQXV0aG9yPjxZZWFyPjIwMDg8L1llYXI+PFJl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</w:fldData>
        </w:fldChar>
      </w:r>
      <w:r w:rsidRPr="00775E5A">
        <w:rPr>
          <w:lang w:eastAsia="zh-CN"/>
        </w:rPr>
        <w:instrText xml:space="preserve"> ADDIN EN.CITE </w:instrText>
      </w:r>
      <w:r w:rsidRPr="00775E5A">
        <w:rPr>
          <w:lang w:eastAsia="zh-CN"/>
        </w:rPr>
        <w:fldChar w:fldCharType="begin">
          <w:fldData xml:space="preserve">PEVuZE5vdGU+PENpdGU+PEF1dGhvcj5DcmFpZzwvQXV0aG9yPjxZZWFyPjIwMDg8L1llYXI+PFJl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</w:fldData>
        </w:fldChar>
      </w:r>
      <w:r w:rsidRPr="00775E5A">
        <w:rPr>
          <w:lang w:eastAsia="zh-CN"/>
        </w:rPr>
        <w:instrText xml:space="preserve"> ADDIN EN.CITE.DATA </w:instrText>
      </w:r>
      <w:r w:rsidRPr="00775E5A">
        <w:rPr>
          <w:lang w:eastAsia="zh-CN"/>
        </w:rPr>
      </w:r>
      <w:r w:rsidRPr="00775E5A">
        <w:rPr>
          <w:lang w:eastAsia="zh-CN"/>
        </w:rPr>
        <w:fldChar w:fldCharType="end"/>
      </w:r>
      <w:r w:rsidRPr="00775E5A">
        <w:rPr>
          <w:lang w:eastAsia="zh-CN"/>
        </w:rPr>
      </w:r>
      <w:r w:rsidRPr="00775E5A">
        <w:rPr>
          <w:lang w:eastAsia="zh-CN"/>
        </w:rPr>
        <w:fldChar w:fldCharType="separate"/>
      </w:r>
      <w:r w:rsidRPr="00775E5A">
        <w:rPr>
          <w:lang w:eastAsia="zh-CN"/>
        </w:rPr>
        <w:t>(Craig et al., 2008; Bonell et al., 2012)</w:t>
      </w:r>
      <w:r w:rsidRPr="00775E5A">
        <w:rPr>
          <w:lang w:eastAsia="zh-CN"/>
        </w:rPr>
        <w:fldChar w:fldCharType="end"/>
      </w:r>
      <w:r w:rsidRPr="00775E5A">
        <w:rPr>
          <w:lang w:eastAsia="zh-CN"/>
        </w:rPr>
        <w:t>.</w:t>
      </w:r>
      <w:r w:rsidR="00DD1881" w:rsidRPr="00775E5A">
        <w:rPr>
          <w:lang w:eastAsia="zh-CN"/>
        </w:rPr>
        <w:t xml:space="preserve"> </w:t>
      </w:r>
      <w:r w:rsidR="008C1D7D" w:rsidRPr="00775E5A">
        <w:rPr>
          <w:lang w:eastAsia="zh-CN"/>
        </w:rPr>
        <w:t xml:space="preserve">The </w:t>
      </w:r>
      <w:r w:rsidR="008C1D7D" w:rsidRPr="00775E5A">
        <w:t>s</w:t>
      </w:r>
      <w:r w:rsidR="006300F0" w:rsidRPr="00775E5A">
        <w:t xml:space="preserve">econdary analysis of </w:t>
      </w:r>
      <w:r w:rsidR="00AA193F" w:rsidRPr="00775E5A">
        <w:t xml:space="preserve">RCT </w:t>
      </w:r>
      <w:r w:rsidR="006300F0" w:rsidRPr="00775E5A">
        <w:t>data from Web</w:t>
      </w:r>
      <w:r w:rsidR="00C50DDD" w:rsidRPr="00775E5A">
        <w:t>-</w:t>
      </w:r>
      <w:r w:rsidR="006300F0" w:rsidRPr="00775E5A">
        <w:t>M</w:t>
      </w:r>
      <w:r w:rsidR="00FC3ACF" w:rsidRPr="00775E5A">
        <w:t>AP</w:t>
      </w:r>
      <w:r w:rsidR="006300F0" w:rsidRPr="00775E5A">
        <w:t xml:space="preserve">2 </w:t>
      </w:r>
      <w:r w:rsidR="00C75687" w:rsidRPr="00775E5A">
        <w:t xml:space="preserve">explored </w:t>
      </w:r>
      <w:r w:rsidR="006300F0" w:rsidRPr="00775E5A">
        <w:t xml:space="preserve">who benefitted from treatment at </w:t>
      </w:r>
      <w:r w:rsidR="00CA7F6B" w:rsidRPr="00775E5A">
        <w:t xml:space="preserve">12-month follow-up </w:t>
      </w:r>
      <w:r w:rsidR="006300F0" w:rsidRPr="00775E5A">
        <w:fldChar w:fldCharType="begin"/>
      </w:r>
      <w:r w:rsidR="000C1999" w:rsidRPr="00775E5A">
        <w:instrText xml:space="preserve"> ADDIN EN.CITE &lt;EndNote&gt;&lt;Cite&gt;&lt;Author&gt;Murray&lt;/Author&gt;&lt;Year&gt;2019&lt;/Year&gt;&lt;RecNum&gt;1428&lt;/RecNum&gt;&lt;DisplayText&gt;(Murray et al., 2019)&lt;/DisplayText&gt;&lt;record&gt;&lt;rec-number&gt;1428&lt;/rec-number&gt;&lt;foreign-keys&gt;&lt;key app="EN" db-id="wtz2e9dsaat9e9edrwrvfaw70e5td5dx0vdw" timestamp="1588159752"&gt;1428&lt;/key&gt;&lt;/foreign-keys&gt;&lt;ref-type name="Journal Article"&gt;17&lt;/ref-type&gt;&lt;contributors&gt;&lt;authors&gt;&lt;author&gt;Murray, Caitlin B.&lt;/author&gt;&lt;author&gt;de la Vega, Rocio&lt;/author&gt;&lt;author&gt;Loren, Dorothy M.&lt;/author&gt;&lt;author&gt;Palermo, Tonya M.&lt;/author&gt;&lt;/authors&gt;&lt;/contributors&gt;&lt;titles&gt;&lt;title&gt;Moderators of internet-delivered cognitive-behavioral therapy for adolescents with chronic pain: Who benefits from treatment at long-term follow-up?&lt;/title&gt;&lt;secondary-title&gt;The Journal of Pain&lt;/secondary-title&gt;&lt;/titles&gt;&lt;periodical&gt;&lt;full-title&gt;The Journal of Pain&lt;/full-title&gt;&lt;/periodical&gt;&lt;keywords&gt;&lt;keyword&gt;Treatment moderators&lt;/keyword&gt;&lt;keyword&gt;pediatric pain&lt;/keyword&gt;&lt;keyword&gt;adolescents&lt;/keyword&gt;&lt;keyword&gt;cognitive behavioral therapy&lt;/keyword&gt;&lt;keyword&gt;eHealth&lt;/keyword&gt;&lt;keyword&gt;No terms assigned&lt;/keyword&gt;&lt;/keywords&gt;&lt;dates&gt;&lt;year&gt;2019&lt;/year&gt;&lt;/dates&gt;&lt;publisher&gt;Elsevier Science&lt;/publisher&gt;&lt;isbn&gt;1526-5900&amp;#xD;1528-8447&lt;/isbn&gt;&lt;accession-num&gt;2019-70055-001&lt;/accession-num&gt;&lt;urls&gt;&lt;related-urls&gt;&lt;url&gt;http://search.ebscohost.com/login.aspx?direct=true&amp;amp;db=psyh&amp;amp;AN=2019-70055-001&amp;amp;site=ehost-live&lt;/url&gt;&lt;url&gt;https://www.sciencedirect.com/science/article/abs/pii/S1526590019308235?via%3Dihub&lt;/url&gt;&lt;/related-urls&gt;&lt;/urls&gt;&lt;electronic-resource-num&gt;10.1016/j.jpain.2019.10.001&lt;/electronic-resource-num&gt;&lt;remote-database-name&gt;APA PsycInfo&lt;/remote-database-name&gt;&lt;remote-database-provider&gt;EBSCOhost&lt;/remote-database-provider&gt;&lt;/record&gt;&lt;/Cite&gt;&lt;/EndNote&gt;</w:instrText>
      </w:r>
      <w:r w:rsidR="006300F0" w:rsidRPr="00775E5A">
        <w:fldChar w:fldCharType="separate"/>
      </w:r>
      <w:r w:rsidR="000C1999" w:rsidRPr="00775E5A">
        <w:rPr>
          <w:noProof/>
        </w:rPr>
        <w:t>(Murray et al., 2019)</w:t>
      </w:r>
      <w:r w:rsidR="006300F0" w:rsidRPr="00775E5A">
        <w:fldChar w:fldCharType="end"/>
      </w:r>
      <w:r w:rsidR="006300F0" w:rsidRPr="00775E5A">
        <w:t>.</w:t>
      </w:r>
      <w:r w:rsidR="00CA7F6B" w:rsidRPr="00775E5A">
        <w:t xml:space="preserve"> </w:t>
      </w:r>
      <w:r w:rsidR="001419C3" w:rsidRPr="00775E5A">
        <w:t>An important finding was that</w:t>
      </w:r>
      <w:r w:rsidR="00CA7F6B" w:rsidRPr="00775E5A">
        <w:t xml:space="preserve"> pain-related disability improved over time for adolescents aged 11-14 years, compared to adolescents aged 15 -17 years, for whom there was no significant benefit of the intervention compared to the control group.</w:t>
      </w:r>
      <w:r w:rsidR="00D22937" w:rsidRPr="00775E5A">
        <w:t xml:space="preserve"> Such findings </w:t>
      </w:r>
      <w:r w:rsidR="0078027A" w:rsidRPr="00775E5A">
        <w:t>emphasise</w:t>
      </w:r>
      <w:r w:rsidR="00D22937" w:rsidRPr="00775E5A">
        <w:t xml:space="preserve"> the importance of complimenting </w:t>
      </w:r>
      <w:r w:rsidR="00C21B3C" w:rsidRPr="00775E5A">
        <w:t xml:space="preserve">RCTs with process evaluation, especially where no additional benefit of treatment was found </w:t>
      </w:r>
      <w:r w:rsidR="00C21B3C" w:rsidRPr="00775E5A">
        <w:fldChar w:fldCharType="begin">
          <w:fldData xml:space="preserve">PEVuZE5vdGU+PENpdGU+PEF1dGhvcj5MYXc8L0F1dGhvcj48WWVhcj4yMDE1PC9ZZWFyPjxSZWNO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=
</w:fldData>
        </w:fldChar>
      </w:r>
      <w:r w:rsidR="000E02BE" w:rsidRPr="00775E5A">
        <w:instrText xml:space="preserve"> ADDIN EN.CITE </w:instrText>
      </w:r>
      <w:r w:rsidR="000E02BE" w:rsidRPr="00775E5A">
        <w:fldChar w:fldCharType="begin">
          <w:fldData xml:space="preserve">PEVuZE5vdGU+PENpdGU+PEF1dGhvcj5MYXc8L0F1dGhvcj48WWVhcj4yMDE1PC9ZZWFyPjxSZWNO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=
</w:fldData>
        </w:fldChar>
      </w:r>
      <w:r w:rsidR="000E02BE" w:rsidRPr="00775E5A">
        <w:instrText xml:space="preserve"> ADDIN EN.CITE.DATA </w:instrText>
      </w:r>
      <w:r w:rsidR="000E02BE" w:rsidRPr="00775E5A">
        <w:fldChar w:fldCharType="end"/>
      </w:r>
      <w:r w:rsidR="00C21B3C" w:rsidRPr="00775E5A">
        <w:fldChar w:fldCharType="separate"/>
      </w:r>
      <w:r w:rsidR="000E02BE" w:rsidRPr="00775E5A">
        <w:rPr>
          <w:noProof/>
        </w:rPr>
        <w:t>(Law et al., 2015; Trautmann &amp; Kröner-Herwig, 2010; Connelly et al., 2019)</w:t>
      </w:r>
      <w:r w:rsidR="00C21B3C" w:rsidRPr="00775E5A">
        <w:fldChar w:fldCharType="end"/>
      </w:r>
      <w:r w:rsidR="00C21B3C" w:rsidRPr="00775E5A">
        <w:t>.</w:t>
      </w:r>
      <w:r w:rsidR="008F5A29" w:rsidRPr="00775E5A">
        <w:t xml:space="preserve"> </w:t>
      </w:r>
      <w:r w:rsidR="0010140A" w:rsidRPr="00775E5A">
        <w:t>Further guidance on conducting process evaluations of complex interventions is provided by the</w:t>
      </w:r>
      <w:r w:rsidR="0010140A" w:rsidRPr="00697A77">
        <w:t xml:space="preserve"> </w:t>
      </w:r>
      <w:r w:rsidR="008C1D7D">
        <w:t>MRC</w:t>
      </w:r>
      <w:r w:rsidR="0031794E" w:rsidRPr="00697A77">
        <w:t xml:space="preserve"> </w:t>
      </w:r>
      <w:r w:rsidR="0031794E" w:rsidRPr="00697A77">
        <w:fldChar w:fldCharType="begin"/>
      </w:r>
      <w:r w:rsidR="0031794E" w:rsidRPr="00697A77">
        <w:instrText xml:space="preserve"> ADDIN EN.CITE &lt;EndNote&gt;&lt;Cite&gt;&lt;Author&gt;Moore&lt;/Author&gt;&lt;Year&gt;2015&lt;/Year&gt;&lt;RecNum&gt;1541&lt;/RecNum&gt;&lt;DisplayText&gt;(Moore et al., 2015)&lt;/DisplayText&gt;&lt;record&gt;&lt;rec-number&gt;1541&lt;/rec-number&gt;&lt;foreign-keys&gt;&lt;key app="EN" db-id="wtz2e9dsaat9e9edrwrvfaw70e5td5dx0vdw" timestamp="1604341328"&gt;1541&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 : British Medical Journal&lt;/secondary-title&gt;&lt;/titles&gt;&lt;periodical&gt;&lt;full-title&gt;BMJ : British Medical Journal&lt;/full-title&gt;&lt;/periodical&gt;&lt;pages&gt;h1258&lt;/pages&gt;&lt;volume&gt;350&lt;/volume&gt;&lt;dates&gt;&lt;year&gt;2015&lt;/year&gt;&lt;/dates&gt;&lt;urls&gt;&lt;related-urls&gt;&lt;url&gt;https://www.bmj.com/content/bmj/350/bmj.h1258.full.pdf&lt;/url&gt;&lt;/related-urls&gt;&lt;/urls&gt;&lt;electronic-resource-num&gt;10.1136/bmj.h1258&lt;/electronic-resource-num&gt;&lt;/record&gt;&lt;/Cite&gt;&lt;/EndNote&gt;</w:instrText>
      </w:r>
      <w:r w:rsidR="0031794E" w:rsidRPr="00697A77">
        <w:fldChar w:fldCharType="separate"/>
      </w:r>
      <w:r w:rsidR="0031794E" w:rsidRPr="00697A77">
        <w:rPr>
          <w:noProof/>
        </w:rPr>
        <w:t>(Moore et al., 2015)</w:t>
      </w:r>
      <w:r w:rsidR="0031794E" w:rsidRPr="00697A77">
        <w:fldChar w:fldCharType="end"/>
      </w:r>
      <w:r w:rsidR="00CB5CB6" w:rsidRPr="00697A77">
        <w:t xml:space="preserve">. For data analysis, </w:t>
      </w:r>
      <w:r w:rsidR="00FC3ACF">
        <w:t xml:space="preserve">a </w:t>
      </w:r>
      <w:r w:rsidR="00CB5CB6" w:rsidRPr="00697A77">
        <w:t xml:space="preserve">key recommendation includes integrating </w:t>
      </w:r>
      <w:r w:rsidR="00B944D9" w:rsidRPr="00697A77">
        <w:t>process data (for example, data about usage or context)</w:t>
      </w:r>
      <w:r w:rsidR="00CB5CB6" w:rsidRPr="00697A77">
        <w:t xml:space="preserve"> into outcomes datasets, to explore whether effects differ by contextual moderators, and test hypothesised medi</w:t>
      </w:r>
      <w:r w:rsidR="00CB5CB6" w:rsidRPr="00775E5A">
        <w:t>ators</w:t>
      </w:r>
      <w:r w:rsidR="0031794E" w:rsidRPr="00775E5A">
        <w:t>.</w:t>
      </w:r>
      <w:r w:rsidR="00B944D9" w:rsidRPr="00775E5A">
        <w:t xml:space="preserve"> </w:t>
      </w:r>
      <w:r w:rsidR="001A6B7E" w:rsidRPr="00775E5A">
        <w:t>P</w:t>
      </w:r>
      <w:r w:rsidR="00B944D9" w:rsidRPr="00775E5A">
        <w:t>re-planning</w:t>
      </w:r>
      <w:r w:rsidR="001A6B7E" w:rsidRPr="00775E5A">
        <w:t xml:space="preserve"> of</w:t>
      </w:r>
      <w:r w:rsidR="00B944D9" w:rsidRPr="00775E5A">
        <w:t xml:space="preserve"> how process data will be collected alongside outcome data</w:t>
      </w:r>
      <w:r w:rsidR="001A6B7E" w:rsidRPr="00775E5A">
        <w:t xml:space="preserve"> </w:t>
      </w:r>
      <w:r w:rsidR="00784115" w:rsidRPr="00775E5A">
        <w:t xml:space="preserve">in </w:t>
      </w:r>
      <w:r w:rsidR="001C4442" w:rsidRPr="00775E5A">
        <w:t xml:space="preserve">evaluation studies of online interventions </w:t>
      </w:r>
      <w:r w:rsidR="001A6B7E" w:rsidRPr="00775E5A">
        <w:t>is recommended</w:t>
      </w:r>
      <w:r w:rsidR="00B944D9" w:rsidRPr="00775E5A">
        <w:t xml:space="preserve">. </w:t>
      </w:r>
    </w:p>
    <w:p w14:paraId="6CF3D48D" w14:textId="704BE314" w:rsidR="008A7FB7" w:rsidRPr="00775E5A" w:rsidRDefault="007E6DD8" w:rsidP="006E49CC">
      <w:r w:rsidRPr="00775E5A">
        <w:t>Several limitations can be noted. First</w:t>
      </w:r>
      <w:r w:rsidR="008E7C0C" w:rsidRPr="00775E5A">
        <w:t>ly</w:t>
      </w:r>
      <w:r w:rsidR="002F063B" w:rsidRPr="00775E5A">
        <w:t>,</w:t>
      </w:r>
      <w:r w:rsidR="00AE0BF7" w:rsidRPr="00775E5A">
        <w:t xml:space="preserve"> </w:t>
      </w:r>
      <w:r w:rsidRPr="00775E5A">
        <w:t xml:space="preserve">only studies published in the English language were included. </w:t>
      </w:r>
      <w:r w:rsidR="00F54D2C" w:rsidRPr="00775E5A">
        <w:t>T</w:t>
      </w:r>
      <w:r w:rsidRPr="00775E5A">
        <w:t xml:space="preserve">his analysis does not include interventions that </w:t>
      </w:r>
      <w:r w:rsidR="006E49CC" w:rsidRPr="00775E5A">
        <w:t>are</w:t>
      </w:r>
      <w:r w:rsidRPr="00775E5A">
        <w:t xml:space="preserve"> only </w:t>
      </w:r>
      <w:r w:rsidR="00D62D0E" w:rsidRPr="00775E5A">
        <w:t>reported in</w:t>
      </w:r>
      <w:r w:rsidR="00C0179E" w:rsidRPr="00775E5A">
        <w:t xml:space="preserve"> non-English publications</w:t>
      </w:r>
      <w:r w:rsidR="00D63436" w:rsidRPr="00775E5A">
        <w:t xml:space="preserve">, which </w:t>
      </w:r>
      <w:r w:rsidR="001661F0" w:rsidRPr="00775E5A">
        <w:t>could</w:t>
      </w:r>
      <w:r w:rsidR="00D63436" w:rsidRPr="00775E5A">
        <w:t xml:space="preserve"> vary in content</w:t>
      </w:r>
      <w:r w:rsidR="008C6483" w:rsidRPr="00775E5A">
        <w:t xml:space="preserve"> </w:t>
      </w:r>
      <w:r w:rsidR="005240C6" w:rsidRPr="00775E5A">
        <w:t>due to</w:t>
      </w:r>
      <w:r w:rsidR="001661F0" w:rsidRPr="00775E5A">
        <w:t xml:space="preserve"> </w:t>
      </w:r>
      <w:r w:rsidR="005240C6" w:rsidRPr="00775E5A">
        <w:t xml:space="preserve">cultural differences in </w:t>
      </w:r>
      <w:r w:rsidR="002C7D52" w:rsidRPr="00775E5A">
        <w:t xml:space="preserve">approaches to </w:t>
      </w:r>
      <w:r w:rsidR="00B40836" w:rsidRPr="00775E5A">
        <w:t xml:space="preserve">chronic </w:t>
      </w:r>
      <w:r w:rsidR="002C7D52" w:rsidRPr="00775E5A">
        <w:t>pain management</w:t>
      </w:r>
      <w:r w:rsidR="00B40836" w:rsidRPr="00775E5A">
        <w:t xml:space="preserve"> </w:t>
      </w:r>
      <w:r w:rsidR="00B40836" w:rsidRPr="00775E5A">
        <w:fldChar w:fldCharType="begin"/>
      </w:r>
      <w:r w:rsidR="00A71374" w:rsidRPr="00775E5A">
        <w:instrText xml:space="preserve"> ADDIN EN.CITE &lt;EndNote&gt;&lt;Cite&gt;&lt;Author&gt;Perry&lt;/Author&gt;&lt;Year&gt;2019&lt;/Year&gt;&lt;RecNum&gt;1444&lt;/RecNum&gt;&lt;DisplayText&gt;(Perry et al., 2019)&lt;/DisplayText&gt;&lt;record&gt;&lt;rec-number&gt;1444&lt;/rec-number&gt;&lt;foreign-keys&gt;&lt;key app="EN" db-id="wtz2e9dsaat9e9edrwrvfaw70e5td5dx0vdw" timestamp="1594909894"&gt;1444&lt;/key&gt;&lt;/foreign-keys&gt;&lt;ref-type name="Journal Article"&gt;17&lt;/ref-type&gt;&lt;contributors&gt;&lt;authors&gt;&lt;author&gt;Perry, Madison&lt;/author&gt;&lt;author&gt;Shahidullah, Jeffrey D&lt;/author&gt;&lt;author&gt;Lynch, Mary K&lt;/author&gt;&lt;/authors&gt;&lt;/contributors&gt;&lt;titles&gt;&lt;title&gt;Moving towards cultural competence in the treatment of pediatric chronic pain&lt;/title&gt;&lt;/titles&gt;&lt;dates&gt;&lt;year&gt;2019&lt;/year&gt;&lt;/dates&gt;&lt;urls&gt;&lt;/urls&gt;&lt;/record&gt;&lt;/Cite&gt;&lt;/EndNote&gt;</w:instrText>
      </w:r>
      <w:r w:rsidR="00B40836" w:rsidRPr="00775E5A">
        <w:fldChar w:fldCharType="separate"/>
      </w:r>
      <w:r w:rsidR="00A71374" w:rsidRPr="00775E5A">
        <w:rPr>
          <w:noProof/>
        </w:rPr>
        <w:t>(Perry et al., 2019)</w:t>
      </w:r>
      <w:r w:rsidR="00B40836" w:rsidRPr="00775E5A">
        <w:fldChar w:fldCharType="end"/>
      </w:r>
      <w:r w:rsidR="007C3264" w:rsidRPr="00775E5A">
        <w:t>.</w:t>
      </w:r>
      <w:r w:rsidR="006E49CC" w:rsidRPr="00775E5A">
        <w:t xml:space="preserve"> </w:t>
      </w:r>
      <w:r w:rsidR="002F063B" w:rsidRPr="00775E5A">
        <w:t>Secondly</w:t>
      </w:r>
      <w:r w:rsidR="008E7C0C" w:rsidRPr="00775E5A">
        <w:t xml:space="preserve">, </w:t>
      </w:r>
      <w:r w:rsidR="00C20FF7" w:rsidRPr="00775E5A">
        <w:t xml:space="preserve">as </w:t>
      </w:r>
      <w:r w:rsidR="008E7C0C" w:rsidRPr="00775E5A">
        <w:t xml:space="preserve">the current review is an update of an existing review </w:t>
      </w:r>
      <w:r w:rsidR="00C20FF7" w:rsidRPr="00775E5A">
        <w:t xml:space="preserve">which </w:t>
      </w:r>
      <w:r w:rsidR="008E7C0C" w:rsidRPr="00775E5A">
        <w:t>followed the same methodology</w:t>
      </w:r>
      <w:r w:rsidR="00C20FF7" w:rsidRPr="00775E5A">
        <w:t xml:space="preserve">, a protocol of the current review </w:t>
      </w:r>
      <w:r w:rsidR="008E7C0C" w:rsidRPr="00775E5A">
        <w:t>was not registered</w:t>
      </w:r>
      <w:r w:rsidR="00C20FF7" w:rsidRPr="00775E5A">
        <w:t xml:space="preserve"> prior to commencement.</w:t>
      </w:r>
      <w:r w:rsidR="008E7C0C" w:rsidRPr="00775E5A">
        <w:t xml:space="preserve"> Lastly</w:t>
      </w:r>
      <w:r w:rsidR="00EA15D2" w:rsidRPr="00775E5A">
        <w:t>, only four interventions were accessible online</w:t>
      </w:r>
      <w:r w:rsidR="00657655" w:rsidRPr="00775E5A">
        <w:t>, therefore</w:t>
      </w:r>
      <w:r w:rsidR="00393E9C" w:rsidRPr="00775E5A">
        <w:t xml:space="preserve"> it is likely that that evaluations of content </w:t>
      </w:r>
      <w:r w:rsidR="00A71032" w:rsidRPr="00775E5A">
        <w:t>were more accurate for these interventions, compared to those that were</w:t>
      </w:r>
      <w:r w:rsidR="00AC4913" w:rsidRPr="00775E5A">
        <w:t xml:space="preserve"> evaluated using published descriptions</w:t>
      </w:r>
      <w:r w:rsidR="00F8663E" w:rsidRPr="00775E5A">
        <w:t>.</w:t>
      </w:r>
      <w:r w:rsidR="008E7C0C" w:rsidRPr="00775E5A">
        <w:t xml:space="preserve"> </w:t>
      </w:r>
    </w:p>
    <w:p w14:paraId="05518282" w14:textId="2C8C093B" w:rsidR="004E7558" w:rsidRPr="00775E5A" w:rsidRDefault="00C2137E" w:rsidP="00C37993">
      <w:pPr>
        <w:pStyle w:val="Heading1"/>
        <w:rPr>
          <w:color w:val="auto"/>
        </w:rPr>
      </w:pPr>
      <w:r w:rsidRPr="00775E5A">
        <w:rPr>
          <w:color w:val="auto"/>
        </w:rPr>
        <w:t>Conclusion</w:t>
      </w:r>
      <w:r w:rsidR="0004709C" w:rsidRPr="00775E5A">
        <w:rPr>
          <w:color w:val="auto"/>
        </w:rPr>
        <w:t>s</w:t>
      </w:r>
    </w:p>
    <w:p w14:paraId="393F51FF" w14:textId="7043F0E1" w:rsidR="00CB549E" w:rsidRPr="00775E5A" w:rsidRDefault="00037512" w:rsidP="00CB549E">
      <w:r w:rsidRPr="00775E5A">
        <w:t xml:space="preserve">Multidisciplinary content </w:t>
      </w:r>
      <w:r w:rsidR="0076071D" w:rsidRPr="00775E5A">
        <w:t xml:space="preserve">included in </w:t>
      </w:r>
      <w:r w:rsidR="0004709C" w:rsidRPr="00775E5A">
        <w:t>existing</w:t>
      </w:r>
      <w:r w:rsidR="0076071D" w:rsidRPr="00775E5A">
        <w:t xml:space="preserve"> </w:t>
      </w:r>
      <w:r w:rsidR="006A43E7" w:rsidRPr="00775E5A">
        <w:t xml:space="preserve">online </w:t>
      </w:r>
      <w:r w:rsidR="0076071D" w:rsidRPr="00775E5A">
        <w:t>intervention</w:t>
      </w:r>
      <w:r w:rsidRPr="00775E5A">
        <w:t>s for paediatric chronic pain management</w:t>
      </w:r>
      <w:r w:rsidR="0076071D" w:rsidRPr="00775E5A">
        <w:t xml:space="preserve"> w</w:t>
      </w:r>
      <w:r w:rsidR="00663396" w:rsidRPr="00775E5A">
        <w:t>as</w:t>
      </w:r>
      <w:r w:rsidR="0076071D" w:rsidRPr="00775E5A">
        <w:t xml:space="preserve"> evaluated with reference to </w:t>
      </w:r>
      <w:r w:rsidRPr="00775E5A">
        <w:t>evidence-based</w:t>
      </w:r>
      <w:r w:rsidR="0076071D" w:rsidRPr="00775E5A">
        <w:t xml:space="preserve"> guidelines</w:t>
      </w:r>
      <w:r w:rsidR="00663396" w:rsidRPr="00775E5A">
        <w:t xml:space="preserve">. </w:t>
      </w:r>
      <w:r w:rsidR="00A31B3B" w:rsidRPr="00775E5A">
        <w:t xml:space="preserve">The content analysis revealed </w:t>
      </w:r>
      <w:r w:rsidR="0041285D" w:rsidRPr="00775E5A">
        <w:t>a</w:t>
      </w:r>
      <w:r w:rsidR="006A43E7" w:rsidRPr="00775E5A">
        <w:t xml:space="preserve"> lack of online interventions </w:t>
      </w:r>
      <w:r w:rsidR="00950F5C" w:rsidRPr="00775E5A">
        <w:t xml:space="preserve">which cover </w:t>
      </w:r>
      <w:r w:rsidR="0041285D" w:rsidRPr="00775E5A">
        <w:t>all aspects</w:t>
      </w:r>
      <w:r w:rsidR="00950F5C" w:rsidRPr="00775E5A">
        <w:t xml:space="preserve"> of </w:t>
      </w:r>
      <w:r w:rsidR="00862550" w:rsidRPr="00775E5A">
        <w:t>multidisciplinary</w:t>
      </w:r>
      <w:r w:rsidR="006A43E7" w:rsidRPr="00775E5A">
        <w:t xml:space="preserve"> pain management</w:t>
      </w:r>
      <w:r w:rsidR="00950F5C" w:rsidRPr="00775E5A">
        <w:t>.</w:t>
      </w:r>
      <w:r w:rsidR="006A43E7" w:rsidRPr="00775E5A">
        <w:t xml:space="preserve"> </w:t>
      </w:r>
      <w:r w:rsidR="00CE01D7" w:rsidRPr="00775E5A">
        <w:t xml:space="preserve">There is scope </w:t>
      </w:r>
      <w:r w:rsidR="00F01F2C" w:rsidRPr="00775E5A">
        <w:t xml:space="preserve">for existing </w:t>
      </w:r>
      <w:r w:rsidR="00CE01D7" w:rsidRPr="00775E5A">
        <w:t>online interventions</w:t>
      </w:r>
      <w:r w:rsidR="00F01F2C" w:rsidRPr="00775E5A">
        <w:t xml:space="preserve"> that </w:t>
      </w:r>
      <w:r w:rsidR="00DB4700" w:rsidRPr="00775E5A">
        <w:t xml:space="preserve">focus on </w:t>
      </w:r>
      <w:r w:rsidRPr="00775E5A">
        <w:t>a specific pain condition, or technique (such as CBT),</w:t>
      </w:r>
      <w:r w:rsidR="00CE01D7" w:rsidRPr="00775E5A">
        <w:t xml:space="preserve"> to be further developed to include a broader range of content</w:t>
      </w:r>
      <w:r w:rsidR="00CC65E3" w:rsidRPr="00775E5A">
        <w:t>.</w:t>
      </w:r>
      <w:r w:rsidR="00D62F2A" w:rsidRPr="00775E5A">
        <w:t xml:space="preserve"> Further develop</w:t>
      </w:r>
      <w:r w:rsidR="006F293C" w:rsidRPr="00775E5A">
        <w:t>ment of existing</w:t>
      </w:r>
      <w:r w:rsidR="00133E63" w:rsidRPr="00775E5A">
        <w:t xml:space="preserve"> online</w:t>
      </w:r>
      <w:r w:rsidR="006F293C" w:rsidRPr="00775E5A">
        <w:t xml:space="preserve"> interventions</w:t>
      </w:r>
      <w:r w:rsidR="009C4DFF" w:rsidRPr="00775E5A">
        <w:t xml:space="preserve"> is warranted in the context of the COVID-19 pandemic</w:t>
      </w:r>
      <w:r w:rsidR="005879AF" w:rsidRPr="00775E5A">
        <w:t>,</w:t>
      </w:r>
      <w:r w:rsidR="00133E63" w:rsidRPr="00775E5A">
        <w:t xml:space="preserve"> to ensu</w:t>
      </w:r>
      <w:r w:rsidR="005B0CFA" w:rsidRPr="00775E5A">
        <w:t xml:space="preserve">re </w:t>
      </w:r>
      <w:r w:rsidR="00133E63" w:rsidRPr="00775E5A">
        <w:t>multidisciplinary pain management content</w:t>
      </w:r>
      <w:r w:rsidR="005B0CFA" w:rsidRPr="00775E5A">
        <w:t xml:space="preserve"> can be accessed from home</w:t>
      </w:r>
      <w:r w:rsidR="00133E63" w:rsidRPr="00775E5A">
        <w:t xml:space="preserve">. </w:t>
      </w:r>
      <w:r w:rsidR="00CC65E3" w:rsidRPr="00775E5A">
        <w:t xml:space="preserve">It is equally important that new interventions being produced are evidence-based and reflect current best practice guidelines. </w:t>
      </w:r>
      <w:r w:rsidR="00700D99" w:rsidRPr="00775E5A">
        <w:t>N</w:t>
      </w:r>
      <w:r w:rsidR="0079539E" w:rsidRPr="00775E5A">
        <w:t xml:space="preserve">ew interventions </w:t>
      </w:r>
      <w:r w:rsidR="00700D99" w:rsidRPr="00775E5A">
        <w:t xml:space="preserve">should aim to </w:t>
      </w:r>
      <w:r w:rsidR="0079539E" w:rsidRPr="00775E5A">
        <w:t xml:space="preserve">incorporate insights from </w:t>
      </w:r>
      <w:r w:rsidR="002E19F7" w:rsidRPr="00775E5A">
        <w:t>children and adolescents with chronic pain, and their families,</w:t>
      </w:r>
      <w:r w:rsidR="00861FDF" w:rsidRPr="00775E5A">
        <w:t xml:space="preserve"> </w:t>
      </w:r>
      <w:r w:rsidR="001607AD" w:rsidRPr="00775E5A">
        <w:t xml:space="preserve">using a robust </w:t>
      </w:r>
      <w:r w:rsidR="00700D99" w:rsidRPr="00775E5A">
        <w:t xml:space="preserve">development </w:t>
      </w:r>
      <w:r w:rsidR="006B5C36" w:rsidRPr="00775E5A">
        <w:t>approach</w:t>
      </w:r>
      <w:r w:rsidR="006B7B5C" w:rsidRPr="00775E5A">
        <w:t xml:space="preserve">. Pre-planning of process evaluation is recommended to allow investigation of which intervention components </w:t>
      </w:r>
      <w:r w:rsidR="008D5DF3" w:rsidRPr="00775E5A">
        <w:t xml:space="preserve">are effective for </w:t>
      </w:r>
      <w:r w:rsidR="002E19F7" w:rsidRPr="00775E5A">
        <w:t xml:space="preserve">which </w:t>
      </w:r>
      <w:r w:rsidR="009A1102" w:rsidRPr="00775E5A">
        <w:t>users</w:t>
      </w:r>
      <w:r w:rsidR="00700D99" w:rsidRPr="00775E5A">
        <w:t xml:space="preserve"> </w:t>
      </w:r>
      <w:r w:rsidR="00514E18" w:rsidRPr="00775E5A">
        <w:t xml:space="preserve">and </w:t>
      </w:r>
      <w:r w:rsidR="00700D99" w:rsidRPr="00775E5A">
        <w:t>in which contexts.</w:t>
      </w:r>
    </w:p>
    <w:p w14:paraId="740BA5E4" w14:textId="77777777" w:rsidR="00CB549E" w:rsidRPr="00775E5A" w:rsidRDefault="00CB549E" w:rsidP="00CB549E">
      <w:pPr>
        <w:ind w:firstLine="0"/>
        <w:rPr>
          <w:b/>
          <w:bCs/>
          <w:szCs w:val="22"/>
        </w:rPr>
      </w:pPr>
    </w:p>
    <w:p w14:paraId="4D3975D5" w14:textId="4ECB1F96" w:rsidR="00CB549E" w:rsidRPr="00775E5A" w:rsidRDefault="00CB549E" w:rsidP="00CB549E">
      <w:pPr>
        <w:ind w:firstLine="0"/>
      </w:pPr>
      <w:r w:rsidRPr="00775E5A">
        <w:rPr>
          <w:b/>
          <w:bCs/>
          <w:szCs w:val="22"/>
        </w:rPr>
        <w:t xml:space="preserve">Acknowledgements: </w:t>
      </w:r>
      <w:r w:rsidRPr="00775E5A">
        <w:t xml:space="preserve">We would like to thank all of the development teams that provided access permissions to their online interventions for the purpose of this </w:t>
      </w:r>
      <w:r w:rsidR="006039FB" w:rsidRPr="00775E5A">
        <w:t>study</w:t>
      </w:r>
      <w:r w:rsidRPr="00775E5A">
        <w:t>.</w:t>
      </w:r>
    </w:p>
    <w:p w14:paraId="4D1DA9ED" w14:textId="63D4B14D" w:rsidR="00CB549E" w:rsidRPr="00A65787" w:rsidRDefault="002030C8" w:rsidP="00EB4F5F">
      <w:pPr>
        <w:ind w:firstLine="0"/>
        <w:rPr>
          <w:rFonts w:eastAsia="Calibri"/>
          <w:szCs w:val="22"/>
          <w:lang w:eastAsia="en-GB"/>
        </w:rPr>
      </w:pPr>
      <w:r w:rsidRPr="00775E5A">
        <w:rPr>
          <w:b/>
          <w:bCs/>
        </w:rPr>
        <w:t xml:space="preserve">Author contributions: </w:t>
      </w:r>
      <w:r w:rsidR="00AE7068" w:rsidRPr="00775E5A">
        <w:t xml:space="preserve">All authors discussed the results and commented on the manuscript. </w:t>
      </w:r>
      <w:r w:rsidR="00B521EF" w:rsidRPr="00775E5A">
        <w:t>AHW, CL and DS formulated the aims and approach of</w:t>
      </w:r>
      <w:r w:rsidR="0035409A" w:rsidRPr="00775E5A">
        <w:t xml:space="preserve"> this study</w:t>
      </w:r>
      <w:r w:rsidR="00B521EF" w:rsidRPr="00775E5A">
        <w:t xml:space="preserve">. </w:t>
      </w:r>
      <w:r w:rsidR="008C5B8C" w:rsidRPr="00775E5A">
        <w:t>AHW and EN co</w:t>
      </w:r>
      <w:r w:rsidR="008C5B8C" w:rsidRPr="00B521EF">
        <w:t xml:space="preserve">nducted coding for the content analysis. </w:t>
      </w:r>
      <w:r w:rsidR="00B521EF" w:rsidRPr="00B521EF">
        <w:t>The first draft of th</w:t>
      </w:r>
      <w:r w:rsidR="00AE7068">
        <w:t>e</w:t>
      </w:r>
      <w:r w:rsidR="00B521EF" w:rsidRPr="00B521EF">
        <w:t xml:space="preserve"> manuscript was written by AHW.</w:t>
      </w:r>
    </w:p>
    <w:p w14:paraId="0971B743" w14:textId="01551CD2" w:rsidR="00CB549E" w:rsidRPr="0076071D" w:rsidRDefault="00CB549E" w:rsidP="00CB549E">
      <w:pPr>
        <w:ind w:firstLine="0"/>
        <w:sectPr w:rsidR="00CB549E" w:rsidRPr="0076071D" w:rsidSect="00D835F6">
          <w:headerReference w:type="default" r:id="rId17"/>
          <w:headerReference w:type="first" r:id="rId18"/>
          <w:pgSz w:w="11906" w:h="16838" w:code="9"/>
          <w:pgMar w:top="1440" w:right="1440" w:bottom="1440" w:left="1440" w:header="708" w:footer="708" w:gutter="0"/>
          <w:pgNumType w:start="1"/>
          <w:cols w:space="708"/>
          <w:titlePg/>
          <w:docGrid w:linePitch="360"/>
        </w:sectPr>
      </w:pPr>
    </w:p>
    <w:p w14:paraId="70F00E4C" w14:textId="77777777" w:rsidR="00D25099" w:rsidRPr="00D25099" w:rsidRDefault="002C3A69" w:rsidP="00D25099">
      <w:pPr>
        <w:pStyle w:val="EndNoteBibliographyTitle"/>
      </w:pPr>
      <w:r>
        <w:lastRenderedPageBreak/>
        <w:fldChar w:fldCharType="begin"/>
      </w:r>
      <w:r w:rsidRPr="00CE2201">
        <w:instrText xml:space="preserve"> ADDIN EN.REFLIST </w:instrText>
      </w:r>
      <w:r>
        <w:fldChar w:fldCharType="separate"/>
      </w:r>
      <w:r w:rsidR="00D25099" w:rsidRPr="00D25099">
        <w:t>References</w:t>
      </w:r>
    </w:p>
    <w:p w14:paraId="67661685" w14:textId="77777777" w:rsidR="00D25099" w:rsidRPr="00D25099" w:rsidRDefault="00D25099" w:rsidP="00D25099">
      <w:pPr>
        <w:pStyle w:val="EndNoteBibliographyTitle"/>
      </w:pPr>
    </w:p>
    <w:p w14:paraId="4C7DCDC7" w14:textId="77777777" w:rsidR="00D25099" w:rsidRPr="00D25099" w:rsidRDefault="00D25099" w:rsidP="00D25099">
      <w:pPr>
        <w:pStyle w:val="EndNoteBibliography"/>
        <w:ind w:left="720" w:hanging="720"/>
      </w:pPr>
      <w:r w:rsidRPr="00D25099">
        <w:t xml:space="preserve">Ahola Kohut, S., Stinson, J. N., Ruskin, D., Forgeron, P., Harris, L., van Wyk, M., Luca, S., ... (2016). iPeer2Peer program: a pilot feasibility study in adolescents with chronic pain. </w:t>
      </w:r>
      <w:r w:rsidRPr="00D25099">
        <w:rPr>
          <w:i/>
        </w:rPr>
        <w:t>PAIN, 157</w:t>
      </w:r>
      <w:r w:rsidRPr="00D25099">
        <w:t>(5), 1146-1155. doi:10.1097/j.pain.0000000000000496</w:t>
      </w:r>
    </w:p>
    <w:p w14:paraId="2475F928" w14:textId="77777777" w:rsidR="00D25099" w:rsidRPr="00D25099" w:rsidRDefault="00D25099" w:rsidP="00D25099">
      <w:pPr>
        <w:pStyle w:val="EndNoteBibliography"/>
        <w:ind w:left="720" w:hanging="720"/>
      </w:pPr>
      <w:r w:rsidRPr="00D25099">
        <w:t xml:space="preserve">Armbrust, W., Bos, J. J. F. J., Cappon, J., van Rossum, M. A. J. J., Sauer, P. J. J., Wulffraat, N., van Wijnen, V. K., ... (2015). Design and acceptance of Rheumates@Work, a combined internet-based and in person instruction model, an interactive, educational, and cognitive behavioral program for children with juvenile idiopathic arthritis. </w:t>
      </w:r>
      <w:r w:rsidRPr="00D25099">
        <w:rPr>
          <w:i/>
        </w:rPr>
        <w:t>Pediatric Rheumatology, 13</w:t>
      </w:r>
      <w:r w:rsidRPr="00D25099">
        <w:t>(1), 31. doi:10.1186/s12969-015-0029-5</w:t>
      </w:r>
    </w:p>
    <w:p w14:paraId="367123E8" w14:textId="77777777" w:rsidR="00D25099" w:rsidRPr="00D25099" w:rsidRDefault="00D25099" w:rsidP="00D25099">
      <w:pPr>
        <w:pStyle w:val="EndNoteBibliography"/>
        <w:ind w:left="720" w:hanging="720"/>
      </w:pPr>
      <w:r w:rsidRPr="00D25099">
        <w:t xml:space="preserve">Bandura, A. (1977). Self-efficacy: toward a unifying theory of behavioral change. </w:t>
      </w:r>
      <w:r w:rsidRPr="00D25099">
        <w:rPr>
          <w:i/>
        </w:rPr>
        <w:t>Psychological review, 84</w:t>
      </w:r>
      <w:r w:rsidRPr="00D25099">
        <w:t xml:space="preserve">(2), 191. </w:t>
      </w:r>
    </w:p>
    <w:p w14:paraId="6D4FB105" w14:textId="77777777" w:rsidR="00D25099" w:rsidRPr="00D25099" w:rsidRDefault="00D25099" w:rsidP="00D25099">
      <w:pPr>
        <w:pStyle w:val="EndNoteBibliography"/>
        <w:ind w:left="720" w:hanging="720"/>
      </w:pPr>
      <w:r w:rsidRPr="00D25099">
        <w:t xml:space="preserve">Bender, J. L., Radhakrishnan, A., Diorio, C., Englesakis, M., &amp; Jadad, A. R. (2011). Can pain be managed through the Internet? A systematic review of randomized controlled trials. </w:t>
      </w:r>
      <w:r w:rsidRPr="00D25099">
        <w:rPr>
          <w:i/>
        </w:rPr>
        <w:t>PAIN, 152</w:t>
      </w:r>
      <w:r w:rsidRPr="00D25099">
        <w:t>(8), 1740-1750. doi:10.1016/j.pain.2011.02.012</w:t>
      </w:r>
    </w:p>
    <w:p w14:paraId="55E63CBE" w14:textId="1A80F2EC" w:rsidR="00D25099" w:rsidRPr="00D25099" w:rsidRDefault="00D25099" w:rsidP="00D25099">
      <w:pPr>
        <w:pStyle w:val="EndNoteBibliography"/>
        <w:ind w:left="720" w:hanging="720"/>
      </w:pPr>
      <w:r w:rsidRPr="00D25099">
        <w:t xml:space="preserve">Bonell, C., Fletcher, A., Morton, M., Lorenc, T., &amp; Moore, L. (2012). Realist randomised controlled trials: A new approach to evaluating complex public health interventions. </w:t>
      </w:r>
      <w:r w:rsidRPr="00D25099">
        <w:rPr>
          <w:i/>
        </w:rPr>
        <w:t>Social Science &amp; Medicine, 75</w:t>
      </w:r>
      <w:r w:rsidRPr="00D25099">
        <w:t>(12), 2299-2306. doi:</w:t>
      </w:r>
      <w:hyperlink r:id="rId19" w:history="1">
        <w:r w:rsidRPr="00D25099">
          <w:rPr>
            <w:rStyle w:val="Hyperlink"/>
          </w:rPr>
          <w:t>https://doi.org/10.1016/j.socscimed.2012.08.032</w:t>
        </w:r>
      </w:hyperlink>
    </w:p>
    <w:p w14:paraId="317AFCF1" w14:textId="16DFE6A9" w:rsidR="00D25099" w:rsidRPr="00D25099" w:rsidRDefault="00D25099" w:rsidP="00D25099">
      <w:pPr>
        <w:pStyle w:val="EndNoteBibliography"/>
        <w:ind w:left="720" w:hanging="720"/>
      </w:pPr>
      <w:r w:rsidRPr="00D25099">
        <w:t xml:space="preserve">Bonnert, M., Ljótsson, B., Hedman, E., Andersson, J., Arnell, H., Benninga, M. A., Simrén, M., ... (2014). Internet-delivered cognitive behavior therapy for adolescents with functional gastrointestinal disorders — An open trial. </w:t>
      </w:r>
      <w:r w:rsidRPr="00D25099">
        <w:rPr>
          <w:i/>
        </w:rPr>
        <w:t>Internet Interventions, 1</w:t>
      </w:r>
      <w:r w:rsidRPr="00D25099">
        <w:t>(3), 141-148. doi:</w:t>
      </w:r>
      <w:hyperlink r:id="rId20" w:history="1">
        <w:r w:rsidRPr="00D25099">
          <w:rPr>
            <w:rStyle w:val="Hyperlink"/>
          </w:rPr>
          <w:t>https://doi.org/10.1016/j.invent.2014.07.002</w:t>
        </w:r>
      </w:hyperlink>
    </w:p>
    <w:p w14:paraId="0EB686FD" w14:textId="77777777" w:rsidR="00D25099" w:rsidRPr="00D25099" w:rsidRDefault="00D25099" w:rsidP="00D25099">
      <w:pPr>
        <w:pStyle w:val="EndNoteBibliography"/>
        <w:ind w:left="720" w:hanging="720"/>
      </w:pPr>
      <w:r w:rsidRPr="00D25099">
        <w:t xml:space="preserve">Bonnert, M., Olén, O., Lalouni, M., Benninga, M. A., Bottai, M., Engelbrektsson, J., Hedman, E., ... (2016). Internet-Delivered Cognitive Behavior Therapy for Adolescents With Irritable Bowel Syndrome: A Randomized Controlled Trial. </w:t>
      </w:r>
      <w:r w:rsidRPr="00D25099">
        <w:rPr>
          <w:i/>
        </w:rPr>
        <w:t>The American Journal Of Gastroenterology, 112</w:t>
      </w:r>
      <w:r w:rsidRPr="00D25099">
        <w:t>, 152. doi:10.1038/ajg.2016.503</w:t>
      </w:r>
    </w:p>
    <w:p w14:paraId="4979D615" w14:textId="2925DF03" w:rsidR="00D25099" w:rsidRPr="00D25099" w:rsidRDefault="00E200E4" w:rsidP="00D25099">
      <w:pPr>
        <w:pStyle w:val="EndNoteBibliography"/>
        <w:ind w:left="720" w:hanging="720"/>
      </w:pPr>
      <w:hyperlink r:id="rId21" w:anchor="supplementary-information" w:history="1">
        <w:r w:rsidR="00D25099" w:rsidRPr="00D25099">
          <w:rPr>
            <w:rStyle w:val="Hyperlink"/>
          </w:rPr>
          <w:t>https://www.nature.com/articles/ajg2016503#supplementary-information</w:t>
        </w:r>
      </w:hyperlink>
    </w:p>
    <w:p w14:paraId="65A75EC0" w14:textId="77777777" w:rsidR="00D25099" w:rsidRPr="00D25099" w:rsidRDefault="00D25099" w:rsidP="00D25099">
      <w:pPr>
        <w:pStyle w:val="EndNoteBibliography"/>
        <w:ind w:left="720" w:hanging="720"/>
      </w:pPr>
      <w:r w:rsidRPr="00D25099">
        <w:t xml:space="preserve">Caes, L., Fisher, E., Clinch, J., &amp; Eccleston, C. (2018). Current Evidence-Based Interdisciplinary Treatment Options for Pediatric Musculoskeletal Pain. </w:t>
      </w:r>
      <w:r w:rsidRPr="00D25099">
        <w:rPr>
          <w:i/>
        </w:rPr>
        <w:t>Current Treatment Options in Rheumatology</w:t>
      </w:r>
      <w:r w:rsidRPr="00D25099">
        <w:t>. doi:10.1007/s40674-018-0101-7</w:t>
      </w:r>
    </w:p>
    <w:p w14:paraId="1FD95FB0" w14:textId="77777777" w:rsidR="00D25099" w:rsidRPr="00D25099" w:rsidRDefault="00D25099" w:rsidP="00D25099">
      <w:pPr>
        <w:pStyle w:val="EndNoteBibliography"/>
        <w:ind w:left="720" w:hanging="720"/>
      </w:pPr>
      <w:r w:rsidRPr="00D25099">
        <w:t xml:space="preserve">Campo, J. V., Di Lorenzo, C., Chiappetta, L., Bridge, J., Colborn, D. K., Gartner, J. C., Gaffney, P., ... (2001). Adult Outcomes of Pediatric Recurrent Abdominal Pain: Do They Just Grow Out of It? </w:t>
      </w:r>
      <w:r w:rsidRPr="00D25099">
        <w:rPr>
          <w:i/>
        </w:rPr>
        <w:t>PEDIATRICS, 108</w:t>
      </w:r>
      <w:r w:rsidRPr="00D25099">
        <w:t>(1), e1. doi:10.1542/peds.108.1.e1</w:t>
      </w:r>
    </w:p>
    <w:p w14:paraId="5132B061" w14:textId="77777777" w:rsidR="00D25099" w:rsidRPr="00D25099" w:rsidRDefault="00D25099" w:rsidP="00D25099">
      <w:pPr>
        <w:pStyle w:val="EndNoteBibliography"/>
        <w:ind w:left="720" w:hanging="720"/>
      </w:pPr>
      <w:r w:rsidRPr="00D25099">
        <w:t xml:space="preserve">Chen, A. T., Swaminathan, A., Kearns, W. R., Alberts, N. M., Law, E. F., &amp; Palermo, T. M. (2019). Understanding User Experience: Exploring Participants' Messages With a Web-Based Behavioral Health Intervention for Adolescents With Chronic Pain. </w:t>
      </w:r>
      <w:r w:rsidRPr="00D25099">
        <w:rPr>
          <w:i/>
        </w:rPr>
        <w:t>Journal of Medical Internet Research, 21</w:t>
      </w:r>
      <w:r w:rsidRPr="00D25099">
        <w:t>(4), N.PAG-N.PAG. doi:10.2196/11756</w:t>
      </w:r>
    </w:p>
    <w:p w14:paraId="469C7ECE" w14:textId="77777777" w:rsidR="00D25099" w:rsidRPr="00D25099" w:rsidRDefault="00D25099" w:rsidP="00D25099">
      <w:pPr>
        <w:pStyle w:val="EndNoteBibliography"/>
        <w:ind w:left="720" w:hanging="720"/>
      </w:pPr>
      <w:r w:rsidRPr="00D25099">
        <w:t xml:space="preserve">Clauw, D. J., Häuser, W., Cohen, S. P., &amp; Fitzcharles, M.-A. (2020). Considering the potential for an increase in chronic pain after the COVID-19 pandemic. </w:t>
      </w:r>
      <w:r w:rsidRPr="00D25099">
        <w:rPr>
          <w:i/>
        </w:rPr>
        <w:t>PAIN, 161</w:t>
      </w:r>
      <w:r w:rsidRPr="00D25099">
        <w:t>(8), 1694-1697. doi:10.1097/j.pain.0000000000001950</w:t>
      </w:r>
    </w:p>
    <w:p w14:paraId="54BA174D" w14:textId="77777777" w:rsidR="00D25099" w:rsidRPr="00D25099" w:rsidRDefault="00D25099" w:rsidP="00D25099">
      <w:pPr>
        <w:pStyle w:val="EndNoteBibliography"/>
        <w:ind w:left="720" w:hanging="720"/>
      </w:pPr>
      <w:r w:rsidRPr="00D25099">
        <w:lastRenderedPageBreak/>
        <w:t xml:space="preserve">Connelly, M., Schanberg, L. E., Ardoin, S., Blakley, M., Carrasco, R., Chira, P., Hayward, K., ... (2019). Multisite randomized clinical trial evaluating an online self-management program for adolescents with juvenile idiopathic arthritis. </w:t>
      </w:r>
      <w:r w:rsidRPr="00D25099">
        <w:rPr>
          <w:i/>
        </w:rPr>
        <w:t>Journal of Pediatric Psychology, 44</w:t>
      </w:r>
      <w:r w:rsidRPr="00D25099">
        <w:t>(3), 363-374. doi:10.1093/jpepsy/jsy066</w:t>
      </w:r>
    </w:p>
    <w:p w14:paraId="62C7CD83" w14:textId="77777777" w:rsidR="00D25099" w:rsidRPr="00D25099" w:rsidRDefault="00D25099" w:rsidP="00D25099">
      <w:pPr>
        <w:pStyle w:val="EndNoteBibliography"/>
        <w:ind w:left="720" w:hanging="720"/>
      </w:pPr>
      <w:r w:rsidRPr="00D25099">
        <w:t xml:space="preserve">Craig, P., Dieppe, P., Macintyre, S., Michie, S., Nazareth, I., &amp; Petticrew, M. (2008). Developing and evaluating complex interventions: the new Medical Research Council guidance. </w:t>
      </w:r>
      <w:r w:rsidRPr="00D25099">
        <w:rPr>
          <w:i/>
        </w:rPr>
        <w:t>BMJ, 337</w:t>
      </w:r>
      <w:r w:rsidRPr="00D25099">
        <w:t>, a1655. doi:10.1136/bmj.a1655</w:t>
      </w:r>
    </w:p>
    <w:p w14:paraId="6C661243" w14:textId="77777777" w:rsidR="00D25099" w:rsidRPr="00D25099" w:rsidRDefault="00D25099" w:rsidP="00D25099">
      <w:pPr>
        <w:pStyle w:val="EndNoteBibliography"/>
        <w:ind w:left="720" w:hanging="720"/>
      </w:pPr>
      <w:r w:rsidRPr="00D25099">
        <w:t xml:space="preserve">Cunningham, N. R., Nelson, S., Jagpal, A., Moorman, E., Farrell, M., Pentiuk, S., &amp; Kashikar-Zuck, S. (2018). Development of the Aim to Decrease Anxiety and Pain Treatment for Pediatric Functional Abdominal Pain Disorders. </w:t>
      </w:r>
      <w:r w:rsidRPr="00D25099">
        <w:rPr>
          <w:i/>
        </w:rPr>
        <w:t>Journal of Pediatric Gastroenterology &amp; Nutrition, 66</w:t>
      </w:r>
      <w:r w:rsidRPr="00D25099">
        <w:t>(1), 16-20. doi:10.1097/MPG.0000000000001714</w:t>
      </w:r>
    </w:p>
    <w:p w14:paraId="430E6E62" w14:textId="77777777" w:rsidR="00D25099" w:rsidRPr="00D25099" w:rsidRDefault="00D25099" w:rsidP="00D25099">
      <w:pPr>
        <w:pStyle w:val="EndNoteBibliography"/>
        <w:ind w:left="720" w:hanging="720"/>
      </w:pPr>
      <w:r w:rsidRPr="00D25099">
        <w:t xml:space="preserve">Dalgetty, R., Miller, C. B., &amp; Dombrowski, S. U. (2019). Examining the theory-effectiveness hypothesis: A systematic review of systematic reviews. </w:t>
      </w:r>
      <w:r w:rsidRPr="00D25099">
        <w:rPr>
          <w:i/>
        </w:rPr>
        <w:t>British Journal of Health Psychology, 24</w:t>
      </w:r>
      <w:r w:rsidRPr="00D25099">
        <w:t>(2), 334-356. doi:10.1111/bjhp.12356</w:t>
      </w:r>
    </w:p>
    <w:p w14:paraId="5D29E592" w14:textId="77777777" w:rsidR="00D25099" w:rsidRPr="00D25099" w:rsidRDefault="00D25099" w:rsidP="00D25099">
      <w:pPr>
        <w:pStyle w:val="EndNoteBibliography"/>
        <w:ind w:left="720" w:hanging="720"/>
      </w:pPr>
      <w:r w:rsidRPr="00D25099">
        <w:t xml:space="preserve">Donovan, E., Mehringer, S., &amp; Zeltzer, L. K. (2013). Assessing the Feasibility of a Web-Based Self-Management Program for Adolescents With Migraines and Their Caregivers. </w:t>
      </w:r>
      <w:r w:rsidRPr="00D25099">
        <w:rPr>
          <w:i/>
        </w:rPr>
        <w:t>Clin Pediatr (Phila), 52</w:t>
      </w:r>
      <w:r w:rsidRPr="00D25099">
        <w:t>(7), 667-670. doi:10.1177/0009922812447679</w:t>
      </w:r>
    </w:p>
    <w:p w14:paraId="5E15646C" w14:textId="77777777" w:rsidR="00D25099" w:rsidRPr="00D25099" w:rsidRDefault="00D25099" w:rsidP="00D25099">
      <w:pPr>
        <w:pStyle w:val="EndNoteBibliography"/>
        <w:ind w:left="720" w:hanging="720"/>
      </w:pPr>
      <w:r w:rsidRPr="00D25099">
        <w:t xml:space="preserve">Duncan, E., Cathain, A., Rousseau, N., Croot, L., Sworn, K., Turner, K. M., Yardley, L., ... (2020). Guidance for reporting intervention development studies in health research (GUIDED): an evidence-based consensus study. </w:t>
      </w:r>
      <w:r w:rsidRPr="00D25099">
        <w:rPr>
          <w:i/>
        </w:rPr>
        <w:t>BMJ Open, 10</w:t>
      </w:r>
      <w:r w:rsidRPr="00D25099">
        <w:t>(4), e033516. doi:10.1136/bmjopen-2019-033516</w:t>
      </w:r>
    </w:p>
    <w:p w14:paraId="458AFB2A" w14:textId="77777777" w:rsidR="00D25099" w:rsidRPr="00D25099" w:rsidRDefault="00D25099" w:rsidP="00D25099">
      <w:pPr>
        <w:pStyle w:val="EndNoteBibliography"/>
        <w:ind w:left="720" w:hanging="720"/>
      </w:pPr>
      <w:r w:rsidRPr="00D25099">
        <w:t xml:space="preserve">Eccleston, C., Blyth, F. M., Dear, B. F., Fisher, E. A., Keefe, F. J., Lynch, M. E., Palermo, T. M., ... (2020). Managing patients with chronic pain during the COVID-19 outbreak: considerations for the rapid introduction of remotely supported (eHealth) pain management services. </w:t>
      </w:r>
      <w:r w:rsidRPr="00D25099">
        <w:rPr>
          <w:i/>
        </w:rPr>
        <w:t>PAIN, 161</w:t>
      </w:r>
      <w:r w:rsidRPr="00D25099">
        <w:t>(5), 889-893. doi:10.1097/j.pain.0000000000001885</w:t>
      </w:r>
    </w:p>
    <w:p w14:paraId="7A7743A9" w14:textId="77777777" w:rsidR="00D25099" w:rsidRPr="00D25099" w:rsidRDefault="00D25099" w:rsidP="00D25099">
      <w:pPr>
        <w:pStyle w:val="EndNoteBibliography"/>
        <w:ind w:left="720" w:hanging="720"/>
      </w:pPr>
      <w:r w:rsidRPr="00D25099">
        <w:t xml:space="preserve">Fisher, E., Bromberg, M. H., Tai, G., &amp; Palermo, T. M. (2017). Adolescent and parent treatment goals in an Internet-delivered chronic pain self-management program: Does agreement of treatment goals matter? </w:t>
      </w:r>
      <w:r w:rsidRPr="00D25099">
        <w:rPr>
          <w:i/>
        </w:rPr>
        <w:t>Journal of Pediatric Psychology, 42</w:t>
      </w:r>
      <w:r w:rsidRPr="00D25099">
        <w:t xml:space="preserve">(6), 657-666. </w:t>
      </w:r>
    </w:p>
    <w:p w14:paraId="1ECD7179" w14:textId="77777777" w:rsidR="00D25099" w:rsidRPr="00D25099" w:rsidRDefault="00D25099" w:rsidP="00D25099">
      <w:pPr>
        <w:pStyle w:val="EndNoteBibliography"/>
        <w:ind w:left="720" w:hanging="720"/>
      </w:pPr>
      <w:r w:rsidRPr="00D25099">
        <w:t xml:space="preserve">Fisher, E., Law, E. F., Dudeney, J., Eccleston, C., &amp; Palermo, T. M. (2019). Psychological therapies (remotely delivered) for the management of chronic and recurrent pain in children and adolescents. </w:t>
      </w:r>
      <w:r w:rsidRPr="00D25099">
        <w:rPr>
          <w:i/>
        </w:rPr>
        <w:t>Cochrane Database of Systematic Reviews</w:t>
      </w:r>
      <w:r w:rsidRPr="00D25099">
        <w:t>(4). doi:10.1002/14651858.CD011118.pub3</w:t>
      </w:r>
    </w:p>
    <w:p w14:paraId="29E238B1" w14:textId="19CD8961" w:rsidR="00D25099" w:rsidRPr="00D25099" w:rsidRDefault="00D25099" w:rsidP="00D25099">
      <w:pPr>
        <w:pStyle w:val="EndNoteBibliography"/>
        <w:ind w:left="720" w:hanging="720"/>
      </w:pPr>
      <w:r w:rsidRPr="00D25099">
        <w:t xml:space="preserve">Flink, I. K., Sfyrkou, C., &amp; Persson, B. (2016). Customized CBT via internet for adolescents with pain and emotional distress: A pilot study. </w:t>
      </w:r>
      <w:r w:rsidRPr="00D25099">
        <w:rPr>
          <w:i/>
        </w:rPr>
        <w:t>Internet Interventions, 4</w:t>
      </w:r>
      <w:r w:rsidRPr="00D25099">
        <w:t>, 43-50. doi:</w:t>
      </w:r>
      <w:hyperlink r:id="rId22" w:history="1">
        <w:r w:rsidRPr="00D25099">
          <w:rPr>
            <w:rStyle w:val="Hyperlink"/>
          </w:rPr>
          <w:t>https://doi.org/10.1016/j.invent.2016.03.002</w:t>
        </w:r>
      </w:hyperlink>
    </w:p>
    <w:p w14:paraId="1B43B65E" w14:textId="2A7DF3BE" w:rsidR="00D25099" w:rsidRPr="00D25099" w:rsidRDefault="00D25099" w:rsidP="00D25099">
      <w:pPr>
        <w:pStyle w:val="EndNoteBibliography"/>
        <w:ind w:left="720" w:hanging="720"/>
      </w:pPr>
      <w:r w:rsidRPr="00D25099">
        <w:t xml:space="preserve">Forgeron, P. A., McGrath, P., Stevens, B., Evans, J., Dick, B., Finley, G. A., &amp; Carlson, T. (2011). Social information processing in adolescents with chronic pain: My friends don’t really understand me. </w:t>
      </w:r>
      <w:r w:rsidRPr="00D25099">
        <w:rPr>
          <w:i/>
        </w:rPr>
        <w:t>PAIN, 152</w:t>
      </w:r>
      <w:r w:rsidRPr="00D25099">
        <w:t>(12), 2773-2780. doi:</w:t>
      </w:r>
      <w:hyperlink r:id="rId23" w:history="1">
        <w:r w:rsidRPr="00D25099">
          <w:rPr>
            <w:rStyle w:val="Hyperlink"/>
          </w:rPr>
          <w:t>https://doi.org/10.1016/j.pain.2011.09.001</w:t>
        </w:r>
      </w:hyperlink>
    </w:p>
    <w:p w14:paraId="7902CAA0" w14:textId="77777777" w:rsidR="00D25099" w:rsidRPr="00D25099" w:rsidRDefault="00D25099" w:rsidP="00D25099">
      <w:pPr>
        <w:pStyle w:val="EndNoteBibliography"/>
        <w:ind w:left="720" w:hanging="720"/>
      </w:pPr>
      <w:r w:rsidRPr="00D25099">
        <w:t xml:space="preserve">French, S. D., Green, S. E., O’Connor, D. A., McKenzie, J. E., Francis, J. J., Michie, S., Buchbinder, R., ... (2012). Developing theory-informed behaviour change interventions to implement </w:t>
      </w:r>
      <w:r w:rsidRPr="00D25099">
        <w:lastRenderedPageBreak/>
        <w:t xml:space="preserve">evidence into practice: a systematic approach using the Theoretical Domains Framework. </w:t>
      </w:r>
      <w:r w:rsidRPr="00D25099">
        <w:rPr>
          <w:i/>
        </w:rPr>
        <w:t>Implementation Science, 7</w:t>
      </w:r>
      <w:r w:rsidRPr="00D25099">
        <w:t>(1), 38. doi:10.1186/1748-5908-7-38</w:t>
      </w:r>
    </w:p>
    <w:p w14:paraId="7DCA6F7A" w14:textId="77777777" w:rsidR="00D25099" w:rsidRPr="00D25099" w:rsidRDefault="00D25099" w:rsidP="00D25099">
      <w:pPr>
        <w:pStyle w:val="EndNoteBibliography"/>
        <w:ind w:left="720" w:hanging="720"/>
      </w:pPr>
      <w:r w:rsidRPr="00D25099">
        <w:t xml:space="preserve">Gobina, I., Villberg, J., Välimaa, R., Tynjälä, J., Whitehead, R., Cosma, A., Brooks, F., ... (2019). Prevalence of self-reported chronic pain among adolescents: Evidence from 42 countries and regions. </w:t>
      </w:r>
      <w:r w:rsidRPr="00D25099">
        <w:rPr>
          <w:i/>
        </w:rPr>
        <w:t>European Journal of Pain, 23</w:t>
      </w:r>
      <w:r w:rsidRPr="00D25099">
        <w:t>(2), 316-326. doi:10.1002/ejp.1306</w:t>
      </w:r>
    </w:p>
    <w:p w14:paraId="576E947F" w14:textId="77777777" w:rsidR="00D25099" w:rsidRPr="00D25099" w:rsidRDefault="00D25099" w:rsidP="00D25099">
      <w:pPr>
        <w:pStyle w:val="EndNoteBibliography"/>
        <w:ind w:left="720" w:hanging="720"/>
      </w:pPr>
      <w:r w:rsidRPr="00D25099">
        <w:t xml:space="preserve">Goubert, L., &amp; Simons, L. E. (2014). Oxford Textbook of Pediatric Pain. </w:t>
      </w:r>
    </w:p>
    <w:p w14:paraId="6934579B" w14:textId="77777777" w:rsidR="00D25099" w:rsidRPr="00D25099" w:rsidRDefault="00D25099" w:rsidP="00D25099">
      <w:pPr>
        <w:pStyle w:val="EndNoteBibliography"/>
        <w:ind w:left="720" w:hanging="720"/>
      </w:pPr>
      <w:r w:rsidRPr="00D25099">
        <w:t xml:space="preserve">Harrison, L. E., Pate, J. W., Richardson, P. A., Ickmans, K., Wicksell, R. K., &amp; Simons, L. E. (2019). Best-Evidence for the Rehabilitation of Chronic Pain Part 1: Pediatric Pain. </w:t>
      </w:r>
      <w:r w:rsidRPr="00D25099">
        <w:rPr>
          <w:i/>
        </w:rPr>
        <w:t>Journal of Clinical Medicine, 8</w:t>
      </w:r>
      <w:r w:rsidRPr="00D25099">
        <w:t xml:space="preserve">(9), 1267. </w:t>
      </w:r>
    </w:p>
    <w:p w14:paraId="4C32D07A" w14:textId="77777777" w:rsidR="00D25099" w:rsidRPr="00D25099" w:rsidRDefault="00D25099" w:rsidP="00D25099">
      <w:pPr>
        <w:pStyle w:val="EndNoteBibliography"/>
        <w:ind w:left="720" w:hanging="720"/>
      </w:pPr>
      <w:r w:rsidRPr="00D25099">
        <w:t xml:space="preserve">Heathcote, L. C., Pate, J. W., Park, A. L., Leake, H. B., Moseley, G. L., Kronman, C. A., Fischer, M., ... (2019). Pain neuroscience education on YouTube. </w:t>
      </w:r>
      <w:r w:rsidRPr="00D25099">
        <w:rPr>
          <w:i/>
        </w:rPr>
        <w:t>PeerJ, 7</w:t>
      </w:r>
      <w:r w:rsidRPr="00D25099">
        <w:t>, e6603. doi:10.7717/peerj.6603</w:t>
      </w:r>
    </w:p>
    <w:p w14:paraId="6F0654A8" w14:textId="77777777" w:rsidR="00D25099" w:rsidRPr="00D25099" w:rsidRDefault="00D25099" w:rsidP="00D25099">
      <w:pPr>
        <w:pStyle w:val="EndNoteBibliography"/>
        <w:ind w:left="720" w:hanging="720"/>
      </w:pPr>
      <w:r w:rsidRPr="00D25099">
        <w:t xml:space="preserve">Hechler, T., Kanstrup, M., Holley, A. L., Simons, L. E., Wicksell, R., Hirschfeld, G., &amp; Zernikow, B. (2015). Systematic Review on Intensive Interdisciplinary Pain Treatment of Children With Chronic Pain. </w:t>
      </w:r>
      <w:r w:rsidRPr="00D25099">
        <w:rPr>
          <w:i/>
        </w:rPr>
        <w:t>PEDIATRICS, 136</w:t>
      </w:r>
      <w:r w:rsidRPr="00D25099">
        <w:t>(1), 115-127. doi:10.1542/peds.2014-3319</w:t>
      </w:r>
    </w:p>
    <w:p w14:paraId="6057C6A1" w14:textId="77777777" w:rsidR="00D25099" w:rsidRPr="00D25099" w:rsidRDefault="00D25099" w:rsidP="00D25099">
      <w:pPr>
        <w:pStyle w:val="EndNoteBibliography"/>
        <w:ind w:left="720" w:hanging="720"/>
      </w:pPr>
      <w:r w:rsidRPr="00D25099">
        <w:t xml:space="preserve">Higgins, K. S., Tutelman, P. R., Chambers, C. T., Witteman, H. O., Barwick, M., Corkum, P., Grant, D., ... (2018). Availability of researcher-led eHealth tools for pain assessment and management: barriers, facilitators, costs, and design. </w:t>
      </w:r>
      <w:r w:rsidRPr="00D25099">
        <w:rPr>
          <w:i/>
        </w:rPr>
        <w:t>Pain Rep, 3</w:t>
      </w:r>
      <w:r w:rsidRPr="00D25099">
        <w:t>(Suppl 1), e686. doi:10.1097/PR9.0000000000000686</w:t>
      </w:r>
    </w:p>
    <w:p w14:paraId="77066370" w14:textId="77777777" w:rsidR="00D25099" w:rsidRPr="00D25099" w:rsidRDefault="00D25099" w:rsidP="00D25099">
      <w:pPr>
        <w:pStyle w:val="EndNoteBibliography"/>
        <w:ind w:left="720" w:hanging="720"/>
      </w:pPr>
      <w:r w:rsidRPr="00D25099">
        <w:t xml:space="preserve">Hurley-Wallace, A., Schoth, D. E., Lilley, S., Williams, G., &amp; Liossi, C. (2020). Online paediatric chronic pain management: assessing the needs of UK adolescents and parents, using a cross-sectional survey. </w:t>
      </w:r>
      <w:r w:rsidRPr="00D25099">
        <w:rPr>
          <w:i/>
        </w:rPr>
        <w:t>British Journal of Pain</w:t>
      </w:r>
      <w:r w:rsidRPr="00D25099">
        <w:t>, 2049463720940341. doi:10.1177/2049463720940341</w:t>
      </w:r>
    </w:p>
    <w:p w14:paraId="22BC508A" w14:textId="77777777" w:rsidR="00D25099" w:rsidRPr="00D25099" w:rsidRDefault="00D25099" w:rsidP="00D25099">
      <w:pPr>
        <w:pStyle w:val="EndNoteBibliography"/>
        <w:ind w:left="720" w:hanging="720"/>
      </w:pPr>
      <w:r w:rsidRPr="00D25099">
        <w:t xml:space="preserve">Hurley-Wallace, A., Wood, C., Franck, L. S., Howard, R. F., &amp; Liossi, C. (2018). Paediatric pain education for health care professionals. </w:t>
      </w:r>
      <w:r w:rsidRPr="00D25099">
        <w:rPr>
          <w:i/>
        </w:rPr>
        <w:t>PAIN Reports, Latest Articles</w:t>
      </w:r>
      <w:r w:rsidRPr="00D25099">
        <w:t xml:space="preserve">. </w:t>
      </w:r>
    </w:p>
    <w:p w14:paraId="58F254F8" w14:textId="6EB9EAD4" w:rsidR="00D25099" w:rsidRPr="00D25099" w:rsidRDefault="00D25099" w:rsidP="00D25099">
      <w:pPr>
        <w:pStyle w:val="EndNoteBibliography"/>
        <w:ind w:left="720" w:hanging="720"/>
      </w:pPr>
      <w:r w:rsidRPr="00D25099">
        <w:t xml:space="preserve">IASP. (2018). IASP Terminology: Interdisciplinary treatment. Retrieved April 29, 2019, from </w:t>
      </w:r>
      <w:hyperlink r:id="rId24" w:anchor="Interdisciplinarytreatment" w:history="1">
        <w:r w:rsidRPr="00D25099">
          <w:rPr>
            <w:rStyle w:val="Hyperlink"/>
          </w:rPr>
          <w:t>https://www.iasp-pain.org/Education/Content.aspx?ItemNumber=1698#Interdisciplinarytreatment</w:t>
        </w:r>
      </w:hyperlink>
    </w:p>
    <w:p w14:paraId="4262F258" w14:textId="77777777" w:rsidR="00D25099" w:rsidRPr="00D25099" w:rsidRDefault="00D25099" w:rsidP="00D25099">
      <w:pPr>
        <w:pStyle w:val="EndNoteBibliography"/>
        <w:ind w:left="720" w:hanging="720"/>
      </w:pPr>
      <w:r w:rsidRPr="00D25099">
        <w:t xml:space="preserve">King, S., Chambers, C. T., Huguet, A., MacNevin, R. C., McGrath, P. J., Parker, L., &amp; MacDonald, A. J. (2011). The epidemiology of chronic pain in children and adolescents revisited: A systematic review:. </w:t>
      </w:r>
      <w:r w:rsidRPr="00D25099">
        <w:rPr>
          <w:i/>
        </w:rPr>
        <w:t>PAIN, 152</w:t>
      </w:r>
      <w:r w:rsidRPr="00D25099">
        <w:t>, 2729-2738. doi:10.1016/j.pain.2011.07.016</w:t>
      </w:r>
    </w:p>
    <w:p w14:paraId="3407FF6C" w14:textId="77777777" w:rsidR="00D25099" w:rsidRPr="00D25099" w:rsidRDefault="00D25099" w:rsidP="00D25099">
      <w:pPr>
        <w:pStyle w:val="EndNoteBibliography"/>
        <w:ind w:left="720" w:hanging="720"/>
      </w:pPr>
      <w:r w:rsidRPr="00D25099">
        <w:t xml:space="preserve">Korterink, J. J., Diederen, K., Benninga, M. A., &amp; Tabbers, M. M. (2015). Epidemiology of Pediatric Functional Abdominal Pain Disorders: A Meta-Analysis. </w:t>
      </w:r>
      <w:r w:rsidRPr="00D25099">
        <w:rPr>
          <w:i/>
        </w:rPr>
        <w:t>PLoS One, 10</w:t>
      </w:r>
      <w:r w:rsidRPr="00D25099">
        <w:t>(5), e0126982. doi:10.1371/journal.pone.0126982</w:t>
      </w:r>
    </w:p>
    <w:p w14:paraId="0CCFC3D1" w14:textId="77777777" w:rsidR="00D25099" w:rsidRPr="00D25099" w:rsidRDefault="00D25099" w:rsidP="00D25099">
      <w:pPr>
        <w:pStyle w:val="EndNoteBibliography"/>
        <w:ind w:left="720" w:hanging="720"/>
      </w:pPr>
      <w:r w:rsidRPr="00D25099">
        <w:t xml:space="preserve">Lalloo, C., Hundert, A., Harris, L., Pham, Q., Campbell, F., Chorney, J., Dick, B., ... (2019). Capturing Daily Disease Experiences of Adolescents With Chronic Pain: mHealth-Mediated Symptom Tracking. </w:t>
      </w:r>
      <w:r w:rsidRPr="00D25099">
        <w:rPr>
          <w:i/>
        </w:rPr>
        <w:t>JMIR Mhealth Uhealth, 7</w:t>
      </w:r>
      <w:r w:rsidRPr="00D25099">
        <w:t>(1), e11838. doi:10.2196/11838</w:t>
      </w:r>
    </w:p>
    <w:p w14:paraId="6E2648D9" w14:textId="77777777" w:rsidR="00D25099" w:rsidRPr="00D25099" w:rsidRDefault="00D25099" w:rsidP="00D25099">
      <w:pPr>
        <w:pStyle w:val="EndNoteBibliography"/>
        <w:ind w:left="720" w:hanging="720"/>
      </w:pPr>
      <w:r w:rsidRPr="00D25099">
        <w:t xml:space="preserve">Lalouni, M., Ljótsson, B., Bonnert, M., Hedman-Lagerlöf, E., Högström, J., Serlachius, E., &amp; Olén, O. (2017). Internet-Delivered Cognitive Behavioral Therapy for Children With Pain-Related Functional Gastrointestinal Disorders: Feasibility Study. </w:t>
      </w:r>
      <w:r w:rsidRPr="00D25099">
        <w:rPr>
          <w:i/>
        </w:rPr>
        <w:t>JMIR mental health, 4</w:t>
      </w:r>
      <w:r w:rsidRPr="00D25099">
        <w:t>(3), e32-e32. doi:10.2196/mental.7985</w:t>
      </w:r>
    </w:p>
    <w:p w14:paraId="0E4BCD4E" w14:textId="24B54A07" w:rsidR="00D25099" w:rsidRPr="00D25099" w:rsidRDefault="00D25099" w:rsidP="00D25099">
      <w:pPr>
        <w:pStyle w:val="EndNoteBibliography"/>
        <w:ind w:left="720" w:hanging="720"/>
      </w:pPr>
      <w:r w:rsidRPr="00D25099">
        <w:lastRenderedPageBreak/>
        <w:t xml:space="preserve">Lalouni, M., Ljotsson, B., Bonnert, M., Ssegonja, R., Benninga, M., Bjureberg, J., Hogstrom, J., ... (2019). Clinical and Cost Effectiveness of Online Cognitive Behavioral Therapy in Children With Functional Abdominal Pain Disorders. </w:t>
      </w:r>
      <w:r w:rsidRPr="00D25099">
        <w:rPr>
          <w:i/>
        </w:rPr>
        <w:t>Clinical Gastroenterology and Hepatology, 17</w:t>
      </w:r>
      <w:r w:rsidRPr="00D25099">
        <w:t>(11), 2236. doi:</w:t>
      </w:r>
      <w:hyperlink r:id="rId25" w:history="1">
        <w:r w:rsidRPr="00D25099">
          <w:rPr>
            <w:rStyle w:val="Hyperlink"/>
          </w:rPr>
          <w:t>http://dx.doi.org/10.1016/j.cgh.2018.11.043</w:t>
        </w:r>
      </w:hyperlink>
    </w:p>
    <w:p w14:paraId="012354A8" w14:textId="77777777" w:rsidR="00D25099" w:rsidRPr="00D25099" w:rsidRDefault="00D25099" w:rsidP="00D25099">
      <w:pPr>
        <w:pStyle w:val="EndNoteBibliography"/>
        <w:ind w:left="720" w:hanging="720"/>
      </w:pPr>
      <w:r w:rsidRPr="00D25099">
        <w:t xml:space="preserve">Law, E. F., Beals-Erickson, S. E., Noel, M., Claar, R., &amp; Palermo, T. M. (2015). Pilot Randomized Controlled Trial of Internet-Delivered Cognitive-Behavioral Treatment for Pediatric Headache. </w:t>
      </w:r>
      <w:r w:rsidRPr="00D25099">
        <w:rPr>
          <w:i/>
        </w:rPr>
        <w:t>Headache: The Journal of Head and Face Pain, 55</w:t>
      </w:r>
      <w:r w:rsidRPr="00D25099">
        <w:t>(10), 1410-1425. doi:doi:10.1111/head.12635</w:t>
      </w:r>
    </w:p>
    <w:p w14:paraId="430A61B2" w14:textId="77777777" w:rsidR="00D25099" w:rsidRPr="00D25099" w:rsidRDefault="00D25099" w:rsidP="00D25099">
      <w:pPr>
        <w:pStyle w:val="EndNoteBibliography"/>
        <w:ind w:left="720" w:hanging="720"/>
      </w:pPr>
      <w:r w:rsidRPr="00D25099">
        <w:t xml:space="preserve">Law, E. F., Groenewald, C. B., Zhou, C., &amp; Palermo, T. M. (2018). Effect on health care costs for adolescents receiving adjunctive internet-delivered cognitive-behavioral therapy: Results of a randomized controlled trial. </w:t>
      </w:r>
      <w:r w:rsidRPr="00D25099">
        <w:rPr>
          <w:i/>
        </w:rPr>
        <w:t>The Journal of Pain</w:t>
      </w:r>
      <w:r w:rsidRPr="00D25099">
        <w:t>. doi:10.1016/j.jpain.2018.03.004</w:t>
      </w:r>
    </w:p>
    <w:p w14:paraId="61285DDE" w14:textId="77777777" w:rsidR="00D25099" w:rsidRPr="00D25099" w:rsidRDefault="00D25099" w:rsidP="00D25099">
      <w:pPr>
        <w:pStyle w:val="EndNoteBibliography"/>
        <w:ind w:left="720" w:hanging="720"/>
      </w:pPr>
      <w:r w:rsidRPr="00D25099">
        <w:t xml:space="preserve">Lelieveld, O. T. H. M., Armbrust, W., Geertzen, J. H. B., de Graaf, I., van Leeuwen, M. A., Sauer, P. J. J., van Weert, E., ... (2010). Promoting physical activity in children with juvenile idiopathic arthritis through an internet-based program: Results of a pilot randomized controlled trial. </w:t>
      </w:r>
      <w:r w:rsidRPr="00D25099">
        <w:rPr>
          <w:i/>
        </w:rPr>
        <w:t>Arthritis Care &amp; Research, 62</w:t>
      </w:r>
      <w:r w:rsidRPr="00D25099">
        <w:t>(5), 697-703. doi:doi:10.1002/acr.20085</w:t>
      </w:r>
    </w:p>
    <w:p w14:paraId="0671B157" w14:textId="77777777" w:rsidR="00D25099" w:rsidRPr="00D25099" w:rsidRDefault="00D25099" w:rsidP="00D25099">
      <w:pPr>
        <w:pStyle w:val="EndNoteBibliography"/>
        <w:ind w:left="720" w:hanging="720"/>
      </w:pPr>
      <w:r w:rsidRPr="00D25099">
        <w:t xml:space="preserve">Lewandowski, W., Morris, R., Draucker, C. B., &amp; Risko, J. (2007). CHRONIC PAIN AND THE FAMILY: THEORY-DRIVEN TREATMENT APPROACHES. </w:t>
      </w:r>
      <w:r w:rsidRPr="00D25099">
        <w:rPr>
          <w:i/>
        </w:rPr>
        <w:t>Issues in Mental Health Nursing, 28</w:t>
      </w:r>
      <w:r w:rsidRPr="00D25099">
        <w:t>(9), 1019-1044. doi:10.1080/01612840701522200</w:t>
      </w:r>
    </w:p>
    <w:p w14:paraId="5218486E" w14:textId="77777777" w:rsidR="00D25099" w:rsidRPr="00D25099" w:rsidRDefault="00D25099" w:rsidP="00D25099">
      <w:pPr>
        <w:pStyle w:val="EndNoteBibliography"/>
        <w:ind w:left="720" w:hanging="720"/>
      </w:pPr>
      <w:r w:rsidRPr="00D25099">
        <w:t xml:space="preserve">Liossi, C., &amp; Howard, R. F. (2016). Pediatric Chronic Pain: Biopsychosocial Assessment and Formulation. </w:t>
      </w:r>
      <w:r w:rsidRPr="00D25099">
        <w:rPr>
          <w:i/>
        </w:rPr>
        <w:t>PEDIATRICS, 138</w:t>
      </w:r>
      <w:r w:rsidRPr="00D25099">
        <w:t>, e20160331. doi:10.1542/peds.2016-0331</w:t>
      </w:r>
    </w:p>
    <w:p w14:paraId="7C458EAB" w14:textId="709CE21B" w:rsidR="00D25099" w:rsidRPr="00D25099" w:rsidRDefault="00D25099" w:rsidP="00D25099">
      <w:pPr>
        <w:pStyle w:val="EndNoteBibliography"/>
        <w:ind w:left="720" w:hanging="720"/>
      </w:pPr>
      <w:r w:rsidRPr="00D25099">
        <w:t xml:space="preserve">Liossi, C., Johnstone, L., Lilley, S., Caes, L., Williams, G., &amp; Schoth, D. E. (2019). Effectiveness of interdisciplinary interventions in paediatric chronic pain management: a systematic review and subset meta-analysis. </w:t>
      </w:r>
      <w:r w:rsidRPr="00D25099">
        <w:rPr>
          <w:i/>
        </w:rPr>
        <w:t>British Journal of Anaesthesia</w:t>
      </w:r>
      <w:r w:rsidRPr="00D25099">
        <w:t>. doi:</w:t>
      </w:r>
      <w:hyperlink r:id="rId26" w:history="1">
        <w:r w:rsidRPr="00D25099">
          <w:rPr>
            <w:rStyle w:val="Hyperlink"/>
          </w:rPr>
          <w:t>https://doi.org/10.1016/j.bja.2019.01.024</w:t>
        </w:r>
      </w:hyperlink>
    </w:p>
    <w:p w14:paraId="7E2427C6" w14:textId="767DD6E0" w:rsidR="00D25099" w:rsidRPr="00D25099" w:rsidRDefault="00D25099" w:rsidP="00D25099">
      <w:pPr>
        <w:pStyle w:val="EndNoteBibliography"/>
        <w:ind w:left="720" w:hanging="720"/>
      </w:pPr>
      <w:r w:rsidRPr="00D25099">
        <w:t xml:space="preserve">Liossi, C., Mallard, S., &amp; Gray, S. (2015). Psychological and Physical Therapies in Chronic Pain Management. In RCPCH (Ed.), Pain Management. RCPCH Compass. Retrieved from </w:t>
      </w:r>
      <w:hyperlink r:id="rId27" w:history="1">
        <w:r w:rsidRPr="00D25099">
          <w:rPr>
            <w:rStyle w:val="Hyperlink"/>
          </w:rPr>
          <w:t>https://rcpch.learningpool.com/course/view.php?id=126</w:t>
        </w:r>
      </w:hyperlink>
      <w:r w:rsidRPr="00D25099">
        <w:t xml:space="preserve">. </w:t>
      </w:r>
    </w:p>
    <w:p w14:paraId="329EEBC9" w14:textId="5FBB4E0A" w:rsidR="00D25099" w:rsidRPr="00D25099" w:rsidRDefault="00D25099" w:rsidP="00D25099">
      <w:pPr>
        <w:pStyle w:val="EndNoteBibliography"/>
        <w:ind w:left="720" w:hanging="720"/>
      </w:pPr>
      <w:r w:rsidRPr="00D25099">
        <w:t xml:space="preserve">Logan, D. E., Simons, L. E., &amp; Carpino, E. A. (2012). Too sick for school? Parent influences on school functioning among children with chronic pain. </w:t>
      </w:r>
      <w:r w:rsidRPr="00D25099">
        <w:rPr>
          <w:i/>
        </w:rPr>
        <w:t>PAIN, 153</w:t>
      </w:r>
      <w:r w:rsidRPr="00D25099">
        <w:t>(2), 437-443. doi:</w:t>
      </w:r>
      <w:hyperlink r:id="rId28" w:history="1">
        <w:r w:rsidRPr="00D25099">
          <w:rPr>
            <w:rStyle w:val="Hyperlink"/>
          </w:rPr>
          <w:t>https://doi.org/10.1016/j.pain.2011.11.004</w:t>
        </w:r>
      </w:hyperlink>
    </w:p>
    <w:p w14:paraId="28A0804A" w14:textId="77777777" w:rsidR="00D25099" w:rsidRPr="00D25099" w:rsidRDefault="00D25099" w:rsidP="00D25099">
      <w:pPr>
        <w:pStyle w:val="EndNoteBibliography"/>
        <w:ind w:left="720" w:hanging="720"/>
      </w:pPr>
      <w:r w:rsidRPr="00D25099">
        <w:t xml:space="preserve">McCormick, M., Reed-Knight, B., Lewis, J. D., Gold, B. D., &amp; Blount, R. L. (2010). Coping skills for reducing pain and somatic symptoms in adolescents with IBD. </w:t>
      </w:r>
      <w:r w:rsidRPr="00D25099">
        <w:rPr>
          <w:i/>
        </w:rPr>
        <w:t>Inflamm Bowel Dis, 16</w:t>
      </w:r>
      <w:r w:rsidRPr="00D25099">
        <w:t>(12), 2148-2157. doi:10.1002/ibd.21302</w:t>
      </w:r>
    </w:p>
    <w:p w14:paraId="53FBD084" w14:textId="77777777" w:rsidR="00D25099" w:rsidRPr="00D25099" w:rsidRDefault="00D25099" w:rsidP="00D25099">
      <w:pPr>
        <w:pStyle w:val="EndNoteBibliography"/>
        <w:ind w:left="720" w:hanging="720"/>
      </w:pPr>
      <w:r w:rsidRPr="00D25099">
        <w:t xml:space="preserve">Möhler, R., Köpke, S., &amp; Meyer, G. (2015). Criteria for Reporting the Development and Evaluation of Complex Interventions in healthcare: revised guideline (CReDECI 2). </w:t>
      </w:r>
      <w:r w:rsidRPr="00D25099">
        <w:rPr>
          <w:i/>
        </w:rPr>
        <w:t>Trials, 16</w:t>
      </w:r>
      <w:r w:rsidRPr="00D25099">
        <w:t>(1), 204. doi:10.1186/s13063-015-0709-y</w:t>
      </w:r>
    </w:p>
    <w:p w14:paraId="3956122D" w14:textId="77777777" w:rsidR="00D25099" w:rsidRPr="00D25099" w:rsidRDefault="00D25099" w:rsidP="00D25099">
      <w:pPr>
        <w:pStyle w:val="EndNoteBibliography"/>
        <w:ind w:left="720" w:hanging="720"/>
      </w:pPr>
      <w:r w:rsidRPr="00D25099">
        <w:t xml:space="preserve">Moore, G. F., Audrey, S., Barker, M., Bond, L., Bonell, C., Hardeman, W., Moore, L., ... (2015). Process evaluation of complex interventions: Medical Research Council guidance. </w:t>
      </w:r>
      <w:r w:rsidRPr="00D25099">
        <w:rPr>
          <w:i/>
        </w:rPr>
        <w:t>BMJ : British Medical Journal, 350</w:t>
      </w:r>
      <w:r w:rsidRPr="00D25099">
        <w:t>, h1258. doi:10.1136/bmj.h1258</w:t>
      </w:r>
    </w:p>
    <w:p w14:paraId="71A4ED09" w14:textId="77777777" w:rsidR="00D25099" w:rsidRPr="00D25099" w:rsidRDefault="00D25099" w:rsidP="00D25099">
      <w:pPr>
        <w:pStyle w:val="EndNoteBibliography"/>
        <w:ind w:left="720" w:hanging="720"/>
      </w:pPr>
      <w:r w:rsidRPr="00FF64F3">
        <w:rPr>
          <w:lang w:val="es-ES"/>
        </w:rPr>
        <w:lastRenderedPageBreak/>
        <w:t xml:space="preserve">Murray, C. B., de la Vega, R., Loren, D. M., &amp; Palermo, T. M. (2019). </w:t>
      </w:r>
      <w:r w:rsidRPr="00D25099">
        <w:t xml:space="preserve">Moderators of internet-delivered cognitive-behavioral therapy for adolescents with chronic pain: Who benefits from treatment at long-term follow-up? </w:t>
      </w:r>
      <w:r w:rsidRPr="00D25099">
        <w:rPr>
          <w:i/>
        </w:rPr>
        <w:t>The Journal of Pain</w:t>
      </w:r>
      <w:r w:rsidRPr="00D25099">
        <w:t>. doi:10.1016/j.jpain.2019.10.001</w:t>
      </w:r>
    </w:p>
    <w:p w14:paraId="096B9021" w14:textId="77777777" w:rsidR="00D25099" w:rsidRPr="00D25099" w:rsidRDefault="00D25099" w:rsidP="00D25099">
      <w:pPr>
        <w:pStyle w:val="EndNoteBibliography"/>
        <w:ind w:left="720" w:hanging="720"/>
      </w:pPr>
      <w:r w:rsidRPr="00D25099">
        <w:t xml:space="preserve">Nieto, R., Hernandez, E., Boixados, M., Huguet, A., Beneitez, I., &amp; McGrath, P. (2015). Testing the Feasibility of DARWeb: An Online Intervention for Children With Functional Abdominal Pain and Their Parents. </w:t>
      </w:r>
      <w:r w:rsidRPr="00D25099">
        <w:rPr>
          <w:i/>
        </w:rPr>
        <w:t>Clin J Pain, 31</w:t>
      </w:r>
      <w:r w:rsidRPr="00D25099">
        <w:t>(6), 493-503. doi:10.1097/AJP.0000000000000199</w:t>
      </w:r>
    </w:p>
    <w:p w14:paraId="0779E827" w14:textId="77777777" w:rsidR="00D25099" w:rsidRPr="00D25099" w:rsidRDefault="00D25099" w:rsidP="00D25099">
      <w:pPr>
        <w:pStyle w:val="EndNoteBibliography"/>
        <w:ind w:left="720" w:hanging="720"/>
      </w:pPr>
      <w:r w:rsidRPr="00D25099">
        <w:t xml:space="preserve">O'Cathain, A., Croot, L., Duncan, E., Rousseau, N., Sworn, K., Turner, K. M., Yardley, L., ... (2019). Guidance on how to develop complex interventions to improve health and healthcare. </w:t>
      </w:r>
      <w:r w:rsidRPr="00D25099">
        <w:rPr>
          <w:i/>
        </w:rPr>
        <w:t>BMJ Open, 9</w:t>
      </w:r>
      <w:r w:rsidRPr="00D25099">
        <w:t>(8), e029954. doi:10.1136/bmjopen-2019-029954</w:t>
      </w:r>
    </w:p>
    <w:p w14:paraId="3CA512AB" w14:textId="77777777" w:rsidR="00D25099" w:rsidRPr="00D25099" w:rsidRDefault="00D25099" w:rsidP="00D25099">
      <w:pPr>
        <w:pStyle w:val="EndNoteBibliography"/>
        <w:ind w:left="720" w:hanging="720"/>
      </w:pPr>
      <w:r w:rsidRPr="00D25099">
        <w:t xml:space="preserve">O’Cathain, A., Croot, L., Sworn, K., Duncan, E., Rousseau, N., Turner, K., Yardley, L., ... (2019). Taxonomy of approaches to developing interventions to improve health: a systematic methods overview. </w:t>
      </w:r>
      <w:r w:rsidRPr="00D25099">
        <w:rPr>
          <w:i/>
        </w:rPr>
        <w:t>Pilot and Feasibility Studies, 5</w:t>
      </w:r>
      <w:r w:rsidRPr="00D25099">
        <w:t>(1), 41. doi:10.1186/s40814-019-0425-6</w:t>
      </w:r>
    </w:p>
    <w:p w14:paraId="17DBA7FB" w14:textId="77777777" w:rsidR="00D25099" w:rsidRPr="00D25099" w:rsidRDefault="00D25099" w:rsidP="00D25099">
      <w:pPr>
        <w:pStyle w:val="EndNoteBibliography"/>
        <w:ind w:left="720" w:hanging="720"/>
      </w:pPr>
      <w:r w:rsidRPr="00D25099">
        <w:t xml:space="preserve">Ofcom. (2017). Internet use and attitudes. In </w:t>
      </w:r>
      <w:r w:rsidRPr="00D25099">
        <w:rPr>
          <w:i/>
        </w:rPr>
        <w:t>2017 Metrics Bulletin</w:t>
      </w:r>
      <w:r w:rsidRPr="00D25099">
        <w:t>.</w:t>
      </w:r>
    </w:p>
    <w:p w14:paraId="462CE600" w14:textId="77777777" w:rsidR="00D25099" w:rsidRPr="00D25099" w:rsidRDefault="00D25099" w:rsidP="00D25099">
      <w:pPr>
        <w:pStyle w:val="EndNoteBibliography"/>
        <w:ind w:left="720" w:hanging="720"/>
      </w:pPr>
      <w:r w:rsidRPr="00D25099">
        <w:t xml:space="preserve">Ofcom. (2019). Children and Parents: Media Use and Attitudes Report 2018. </w:t>
      </w:r>
    </w:p>
    <w:p w14:paraId="1BD048BE" w14:textId="77777777" w:rsidR="00D25099" w:rsidRPr="00D25099" w:rsidRDefault="00D25099" w:rsidP="00D25099">
      <w:pPr>
        <w:pStyle w:val="EndNoteBibliography"/>
        <w:ind w:left="720" w:hanging="720"/>
      </w:pPr>
      <w:r w:rsidRPr="00D25099">
        <w:t xml:space="preserve">Palermo, T. M., Law, E. F., Fales, J., Bromberg, M. H., Jessen-Fiddick, T., &amp; Tai, G. (2016). Internet-delivered cognitive-behavioral treatment for adolescents with chronic pain and their parents: a randomized controlled multicenter trial. </w:t>
      </w:r>
      <w:r w:rsidRPr="00D25099">
        <w:rPr>
          <w:i/>
        </w:rPr>
        <w:t>PAIN, 157</w:t>
      </w:r>
      <w:r w:rsidRPr="00D25099">
        <w:t>(1), 174-185. doi:10.1097/j.pain.0000000000000348</w:t>
      </w:r>
    </w:p>
    <w:p w14:paraId="344F35A5" w14:textId="77777777" w:rsidR="00D25099" w:rsidRPr="00D25099" w:rsidRDefault="00D25099" w:rsidP="00D25099">
      <w:pPr>
        <w:pStyle w:val="EndNoteBibliography"/>
        <w:ind w:left="720" w:hanging="720"/>
      </w:pPr>
      <w:r w:rsidRPr="00D25099">
        <w:t xml:space="preserve">Palermo, T. M., Law, E. F., Zhou, C., Holley, A. L., Logan, D., &amp; Tai, G. (2015). Trajectories of change during a randomized controlled trial of internet-delivered psychological treatment for adolescent chronic pain: how does change in pain and function relate? </w:t>
      </w:r>
      <w:r w:rsidRPr="00D25099">
        <w:rPr>
          <w:i/>
        </w:rPr>
        <w:t>PAIN, 156</w:t>
      </w:r>
      <w:r w:rsidRPr="00D25099">
        <w:t>(4), 626-634. doi:10.1097/01.j.pain.0000460355.17246.6c</w:t>
      </w:r>
    </w:p>
    <w:p w14:paraId="038C722F" w14:textId="77777777" w:rsidR="00D25099" w:rsidRPr="00FF64F3" w:rsidRDefault="00D25099" w:rsidP="00D25099">
      <w:pPr>
        <w:pStyle w:val="EndNoteBibliography"/>
        <w:ind w:left="720" w:hanging="720"/>
        <w:rPr>
          <w:lang w:val="pt-PT"/>
        </w:rPr>
      </w:pPr>
      <w:r w:rsidRPr="00D25099">
        <w:t xml:space="preserve">Palermo, T. M., Putnam, J., Armstrong, G., &amp; Daily, S. (2007). Adolescent autonomy and family functioning are associated with headache-related disability. </w:t>
      </w:r>
      <w:r w:rsidRPr="00FF64F3">
        <w:rPr>
          <w:i/>
          <w:lang w:val="pt-PT"/>
        </w:rPr>
        <w:t>Clin J Pain, 23</w:t>
      </w:r>
      <w:r w:rsidRPr="00FF64F3">
        <w:rPr>
          <w:lang w:val="pt-PT"/>
        </w:rPr>
        <w:t>(5), 458-465. doi:10.1097/AJP.0b013e31805f70e2</w:t>
      </w:r>
    </w:p>
    <w:p w14:paraId="08BACCEF" w14:textId="77777777" w:rsidR="00D25099" w:rsidRPr="00D25099" w:rsidRDefault="00D25099" w:rsidP="00D25099">
      <w:pPr>
        <w:pStyle w:val="EndNoteBibliography"/>
        <w:ind w:left="720" w:hanging="720"/>
      </w:pPr>
      <w:r w:rsidRPr="00FF64F3">
        <w:rPr>
          <w:lang w:val="pt-PT"/>
        </w:rPr>
        <w:t xml:space="preserve">Palermo, T. M., Valrie, C. R., &amp; Karlson, C. W. (2014). </w:t>
      </w:r>
      <w:r w:rsidRPr="00D25099">
        <w:t xml:space="preserve">Family and parent influences on pediatric chronic pain: a developmental perspective. </w:t>
      </w:r>
      <w:r w:rsidRPr="00D25099">
        <w:rPr>
          <w:i/>
        </w:rPr>
        <w:t>The American psychologist, 69</w:t>
      </w:r>
      <w:r w:rsidRPr="00D25099">
        <w:t>(2), 142-152. doi:10.1037/a0035216</w:t>
      </w:r>
    </w:p>
    <w:p w14:paraId="467B0F17" w14:textId="58E1A516" w:rsidR="00D25099" w:rsidRPr="00D25099" w:rsidRDefault="00D25099" w:rsidP="00D25099">
      <w:pPr>
        <w:pStyle w:val="EndNoteBibliography"/>
        <w:ind w:left="720" w:hanging="720"/>
      </w:pPr>
      <w:r w:rsidRPr="00D25099">
        <w:t xml:space="preserve">Palermo, T. M., Wilson, A. C., Peters, M., Lewandowski, A., &amp; Somhegyi, H. (2009). Randomized controlled trial of an Internet-delivered family cognitive–behavioral therapy intervention for children and adolescents with chronic pain. </w:t>
      </w:r>
      <w:r w:rsidRPr="00D25099">
        <w:rPr>
          <w:i/>
        </w:rPr>
        <w:t>PAIN, 146</w:t>
      </w:r>
      <w:r w:rsidRPr="00D25099">
        <w:t>(1), 205-213. doi:</w:t>
      </w:r>
      <w:hyperlink r:id="rId29" w:history="1">
        <w:r w:rsidRPr="00D25099">
          <w:rPr>
            <w:rStyle w:val="Hyperlink"/>
          </w:rPr>
          <w:t>https://doi.org/10.1016/j.pain.2009.07.034</w:t>
        </w:r>
      </w:hyperlink>
    </w:p>
    <w:p w14:paraId="3B57759E" w14:textId="77777777" w:rsidR="00D25099" w:rsidRPr="00D25099" w:rsidRDefault="00D25099" w:rsidP="00D25099">
      <w:pPr>
        <w:pStyle w:val="EndNoteBibliography"/>
        <w:ind w:left="720" w:hanging="720"/>
      </w:pPr>
      <w:r w:rsidRPr="00D25099">
        <w:t xml:space="preserve">Perry, M., Shahidullah, J. D., &amp; Lynch, M. K. (2019). Moving towards cultural competence in the treatment of pediatric chronic pain. </w:t>
      </w:r>
    </w:p>
    <w:p w14:paraId="3DF7C802" w14:textId="1CFEFF00" w:rsidR="00D25099" w:rsidRPr="00D25099" w:rsidRDefault="00D25099" w:rsidP="00D25099">
      <w:pPr>
        <w:pStyle w:val="EndNoteBibliography"/>
        <w:ind w:left="720" w:hanging="720"/>
      </w:pPr>
      <w:r w:rsidRPr="00D25099">
        <w:t xml:space="preserve">RCPCH. (2018). RCPCH Compass: Online learning for child health. Retrieved March 14, 2019, from </w:t>
      </w:r>
      <w:hyperlink r:id="rId30" w:history="1">
        <w:r w:rsidRPr="00D25099">
          <w:rPr>
            <w:rStyle w:val="Hyperlink"/>
          </w:rPr>
          <w:t>https://rcpch.learningpool.com/login/index.php</w:t>
        </w:r>
      </w:hyperlink>
    </w:p>
    <w:p w14:paraId="7DAFA7EE" w14:textId="77777777" w:rsidR="00D25099" w:rsidRPr="00D25099" w:rsidRDefault="00D25099" w:rsidP="00D25099">
      <w:pPr>
        <w:pStyle w:val="EndNoteBibliography"/>
        <w:ind w:left="720" w:hanging="720"/>
      </w:pPr>
      <w:r w:rsidRPr="00D25099">
        <w:t xml:space="preserve">Richardson, P. A., Harrison, L. E., Heathcote, L. C., Rush, G., Shear, D., Lalloo, C., Hood, K., ... (2020). mHealth for pediatric chronic pain: state of the art and future directions. </w:t>
      </w:r>
      <w:r w:rsidRPr="00D25099">
        <w:rPr>
          <w:i/>
        </w:rPr>
        <w:t>Expert Review of Neurotherapeutics</w:t>
      </w:r>
      <w:r w:rsidRPr="00D25099">
        <w:t>, 1-11. doi:10.1080/14737175.2020.1819792</w:t>
      </w:r>
    </w:p>
    <w:p w14:paraId="106BDB2F" w14:textId="77777777" w:rsidR="00D25099" w:rsidRPr="00D25099" w:rsidRDefault="00D25099" w:rsidP="00D25099">
      <w:pPr>
        <w:pStyle w:val="EndNoteBibliography"/>
        <w:ind w:left="720" w:hanging="720"/>
      </w:pPr>
      <w:r w:rsidRPr="00D25099">
        <w:lastRenderedPageBreak/>
        <w:t xml:space="preserve">Rosenbloom, B. N., Rabbitts, J. A., &amp; Palermo, T. M. (2017). A developmental perspective on the impact of chronic pain in late adolescence and early adulthood: implications for assessment and intervention. </w:t>
      </w:r>
      <w:r w:rsidRPr="00D25099">
        <w:rPr>
          <w:i/>
        </w:rPr>
        <w:t>PAIN, 158</w:t>
      </w:r>
      <w:r w:rsidRPr="00D25099">
        <w:t>(9), 1629-1632. doi:10.1097/j.pain.0000000000000888</w:t>
      </w:r>
    </w:p>
    <w:p w14:paraId="3A4F5664" w14:textId="56D6A52F" w:rsidR="00D25099" w:rsidRPr="00D25099" w:rsidRDefault="00D25099" w:rsidP="00D25099">
      <w:pPr>
        <w:pStyle w:val="EndNoteBibliography"/>
        <w:ind w:left="720" w:hanging="720"/>
      </w:pPr>
      <w:r w:rsidRPr="00D25099">
        <w:t xml:space="preserve">Sampaio, F., Bonnert, M., Olen, O., Hedman, E., Lalouni, M., Lenhard, F., Ljotsson, B., ... (2019). Cost-effectiveness of internet-delivered cognitive-behavioural therapy for adolescents with irritable bowel syndrome. </w:t>
      </w:r>
      <w:r w:rsidRPr="00D25099">
        <w:rPr>
          <w:i/>
        </w:rPr>
        <w:t>BMJ Open, 9</w:t>
      </w:r>
      <w:r w:rsidRPr="00D25099">
        <w:t>(1), e023881. doi:</w:t>
      </w:r>
      <w:hyperlink r:id="rId31" w:history="1">
        <w:r w:rsidRPr="00D25099">
          <w:rPr>
            <w:rStyle w:val="Hyperlink"/>
          </w:rPr>
          <w:t>http://dx.doi.org/10.1136/bmjopen-2018-023881</w:t>
        </w:r>
      </w:hyperlink>
    </w:p>
    <w:p w14:paraId="514DCCA8" w14:textId="77777777" w:rsidR="00D25099" w:rsidRPr="00D25099" w:rsidRDefault="00D25099" w:rsidP="00D25099">
      <w:pPr>
        <w:pStyle w:val="EndNoteBibliography"/>
        <w:ind w:left="720" w:hanging="720"/>
      </w:pPr>
      <w:r w:rsidRPr="00D25099">
        <w:t xml:space="preserve">Scott, S. D., Albrecht, L., O’Leary, K., Ball, G. D. C., Hartling, L., Hofmeyer, A., Jones, C. A., ... (2012). Systematic review of knowledge translation strategies in the allied health professions. </w:t>
      </w:r>
      <w:r w:rsidRPr="00D25099">
        <w:rPr>
          <w:i/>
        </w:rPr>
        <w:t>Implementation Science, 7</w:t>
      </w:r>
      <w:r w:rsidRPr="00D25099">
        <w:t>(1), 70. doi:10.1186/1748-5908-7-70</w:t>
      </w:r>
    </w:p>
    <w:p w14:paraId="77FC02FE" w14:textId="77777777" w:rsidR="00D25099" w:rsidRPr="00D25099" w:rsidRDefault="00D25099" w:rsidP="00D25099">
      <w:pPr>
        <w:pStyle w:val="EndNoteBibliography"/>
        <w:ind w:left="720" w:hanging="720"/>
      </w:pPr>
      <w:r w:rsidRPr="00D25099">
        <w:t xml:space="preserve">Shaw, K. L., Southwood, T. R., McDonagh, J. E., &amp; Group, o. b. o. t. B. P. R. (2004). Transitional care for adolescents with juvenile idiopathic arthritis: a Delphi study. </w:t>
      </w:r>
      <w:r w:rsidRPr="00D25099">
        <w:rPr>
          <w:i/>
        </w:rPr>
        <w:t>Rheumatology, 43</w:t>
      </w:r>
      <w:r w:rsidRPr="00D25099">
        <w:t>(8), 1000-1006. doi:10.1093/rheumatology/keh216</w:t>
      </w:r>
    </w:p>
    <w:p w14:paraId="70BD7582" w14:textId="77777777" w:rsidR="00D25099" w:rsidRPr="00D25099" w:rsidRDefault="00D25099" w:rsidP="00D25099">
      <w:pPr>
        <w:pStyle w:val="EndNoteBibliography"/>
        <w:ind w:left="720" w:hanging="720"/>
      </w:pPr>
      <w:r w:rsidRPr="00D25099">
        <w:t xml:space="preserve">Shaw, K. L., Southwood, T. R., McDonagh, J. E., the British Society of, P., &amp; Adolescent, R. (2007). Young people’s satisfaction of transitional care in adolescent rheumatology in the UK. </w:t>
      </w:r>
      <w:r w:rsidRPr="00D25099">
        <w:rPr>
          <w:i/>
        </w:rPr>
        <w:t>Child: Care, Health and Development, 33</w:t>
      </w:r>
      <w:r w:rsidRPr="00D25099">
        <w:t>(4), 368-379. doi:10.1111/j.1365-2214.2006.00698.x</w:t>
      </w:r>
    </w:p>
    <w:p w14:paraId="673191A3" w14:textId="77777777" w:rsidR="00D25099" w:rsidRPr="00D25099" w:rsidRDefault="00D25099" w:rsidP="00D25099">
      <w:pPr>
        <w:pStyle w:val="EndNoteBibliography"/>
        <w:ind w:left="720" w:hanging="720"/>
      </w:pPr>
      <w:r w:rsidRPr="00D25099">
        <w:t xml:space="preserve">Simons, L. E., Claar, R. L., &amp; Logan, D. L. (2008). Chronic pain in adolescence: parental responses, adolescent coping, and their impact on adolescent's pain behaviors. </w:t>
      </w:r>
      <w:r w:rsidRPr="00D25099">
        <w:rPr>
          <w:i/>
        </w:rPr>
        <w:t>Journal of Pediatric Psychology, 33</w:t>
      </w:r>
      <w:r w:rsidRPr="00D25099">
        <w:t>(8), 894-904. doi:10.1093/jpepsy/jsn029</w:t>
      </w:r>
    </w:p>
    <w:p w14:paraId="59DFE3A8" w14:textId="77777777" w:rsidR="00D25099" w:rsidRPr="00D25099" w:rsidRDefault="00D25099" w:rsidP="00D25099">
      <w:pPr>
        <w:pStyle w:val="EndNoteBibliography"/>
        <w:ind w:left="720" w:hanging="720"/>
      </w:pPr>
      <w:r w:rsidRPr="00D25099">
        <w:t xml:space="preserve">Simons, L. E., &amp; Kaczynski, K. J. (2012). The Fear Avoidance model of chronic pain: examination for pediatric application. </w:t>
      </w:r>
      <w:r w:rsidRPr="00D25099">
        <w:rPr>
          <w:i/>
        </w:rPr>
        <w:t>J Pain, 13</w:t>
      </w:r>
      <w:r w:rsidRPr="00D25099">
        <w:t>(9), 827-835. doi:10.1016/j.jpain.2012.05.002</w:t>
      </w:r>
    </w:p>
    <w:p w14:paraId="572F9EC7" w14:textId="77777777" w:rsidR="00D25099" w:rsidRPr="00D25099" w:rsidRDefault="00D25099" w:rsidP="00D25099">
      <w:pPr>
        <w:pStyle w:val="EndNoteBibliography"/>
        <w:ind w:left="720" w:hanging="720"/>
      </w:pPr>
      <w:r w:rsidRPr="00D25099">
        <w:t xml:space="preserve">Srof, B. J., &amp; Velsor-Friedrich, B. (2006). Health promotion in adolescents: A review of Pender’s health promotion model. </w:t>
      </w:r>
      <w:r w:rsidRPr="00D25099">
        <w:rPr>
          <w:i/>
        </w:rPr>
        <w:t>Nursing Science Quarterly, 19</w:t>
      </w:r>
      <w:r w:rsidRPr="00D25099">
        <w:t xml:space="preserve">(4), 366-373. </w:t>
      </w:r>
    </w:p>
    <w:p w14:paraId="79EC7C04" w14:textId="77777777" w:rsidR="00D25099" w:rsidRPr="00D25099" w:rsidRDefault="00D25099" w:rsidP="00D25099">
      <w:pPr>
        <w:pStyle w:val="EndNoteBibliography"/>
        <w:ind w:left="720" w:hanging="720"/>
      </w:pPr>
      <w:r w:rsidRPr="00D25099">
        <w:t xml:space="preserve">Stinson, J. N., Ahola Kohut, S., Forgeron, P., Amaria, K., Bell, M., Kaufman, M., Luca, N., ... (2016). The iPeer2Peer Program: a pilot randomized controlled trial in adolescents with Juvenile Idiopathic Arthritis. </w:t>
      </w:r>
      <w:r w:rsidRPr="00D25099">
        <w:rPr>
          <w:i/>
        </w:rPr>
        <w:t>Pediatric Rheumatology, 14</w:t>
      </w:r>
      <w:r w:rsidRPr="00D25099">
        <w:t>(1), 48. doi:10.1186/s12969-016-0108-2</w:t>
      </w:r>
    </w:p>
    <w:p w14:paraId="15DA2AE0" w14:textId="77777777" w:rsidR="00D25099" w:rsidRPr="00D25099" w:rsidRDefault="00D25099" w:rsidP="00D25099">
      <w:pPr>
        <w:pStyle w:val="EndNoteBibliography"/>
        <w:ind w:left="720" w:hanging="720"/>
      </w:pPr>
      <w:r w:rsidRPr="00D25099">
        <w:t xml:space="preserve">Stinson, J. N., Lalloo, C., Harris, L., Isaac, L., Campbell, F., Brown, S., Ruskin, D., ... (2014). iCanCope with Pain™: User-Centred Design of a Web- and Mobile-Based Self-Management Program for Youth with Chronic Pain Based on Identified Health Care Needs. </w:t>
      </w:r>
      <w:r w:rsidRPr="00D25099">
        <w:rPr>
          <w:i/>
        </w:rPr>
        <w:t>Pain Research and Management, 19</w:t>
      </w:r>
      <w:r w:rsidRPr="00D25099">
        <w:t>(5). doi:10.1155/2014/935278</w:t>
      </w:r>
    </w:p>
    <w:p w14:paraId="3B072843" w14:textId="77777777" w:rsidR="00D25099" w:rsidRPr="00D25099" w:rsidRDefault="00D25099" w:rsidP="00D25099">
      <w:pPr>
        <w:pStyle w:val="EndNoteBibliography"/>
        <w:ind w:left="720" w:hanging="720"/>
      </w:pPr>
      <w:r w:rsidRPr="00D25099">
        <w:t xml:space="preserve">Stinson, J. N., McGrath, P., Hodnett, E., Feldman, B., Duffy, C., Huber, A., Tucker, L., ... (2010a). Usability testing of an online self-management program for adolescents with juvenile idiopathic arthritis. </w:t>
      </w:r>
      <w:r w:rsidRPr="00D25099">
        <w:rPr>
          <w:i/>
        </w:rPr>
        <w:t>J Med Internet Res, 12</w:t>
      </w:r>
      <w:r w:rsidRPr="00D25099">
        <w:t>(3), e30. doi:10.2196/jmir.1349</w:t>
      </w:r>
    </w:p>
    <w:p w14:paraId="67DF3FCD" w14:textId="77777777" w:rsidR="00D25099" w:rsidRPr="00D25099" w:rsidRDefault="00D25099" w:rsidP="00D25099">
      <w:pPr>
        <w:pStyle w:val="EndNoteBibliography"/>
        <w:ind w:left="720" w:hanging="720"/>
      </w:pPr>
      <w:r w:rsidRPr="00D25099">
        <w:t xml:space="preserve">Stinson, J. N., McGrath, P. J., Hodnett, E. D., Feldman, B. M., Duffy, C. M., Huber, A. M., Tucker, L. B., ... (2010b). An internet-based self-management program with telephone support for adolescents with arthritis: a pilot randomized controlled trial. </w:t>
      </w:r>
      <w:r w:rsidRPr="00D25099">
        <w:rPr>
          <w:i/>
        </w:rPr>
        <w:t>J Rheumatol, 37</w:t>
      </w:r>
      <w:r w:rsidRPr="00D25099">
        <w:t>(9), 1944-1952. doi:10.3899/jrheum.091327</w:t>
      </w:r>
    </w:p>
    <w:p w14:paraId="710263C8" w14:textId="77777777" w:rsidR="00D25099" w:rsidRPr="00D25099" w:rsidRDefault="00D25099" w:rsidP="00D25099">
      <w:pPr>
        <w:pStyle w:val="EndNoteBibliography"/>
        <w:ind w:left="720" w:hanging="720"/>
      </w:pPr>
      <w:r w:rsidRPr="00D25099">
        <w:t xml:space="preserve">Stinson, J. N., Toomey, P. C., Stevens, B. J., Kagan, S., Duffy, C. M., Huber, A., Malleson, P., ... (2008). Asking the experts: Exploring the self-management needs of adolescents with arthritis. </w:t>
      </w:r>
      <w:r w:rsidRPr="00D25099">
        <w:rPr>
          <w:i/>
        </w:rPr>
        <w:t>Arthritis Care &amp; Research, 59</w:t>
      </w:r>
      <w:r w:rsidRPr="00D25099">
        <w:t>(1), 65-72. doi:doi:10.1002/art.23244</w:t>
      </w:r>
    </w:p>
    <w:p w14:paraId="4B8E2E31" w14:textId="77777777" w:rsidR="00D25099" w:rsidRPr="00D25099" w:rsidRDefault="00D25099" w:rsidP="00D25099">
      <w:pPr>
        <w:pStyle w:val="EndNoteBibliography"/>
        <w:ind w:left="720" w:hanging="720"/>
      </w:pPr>
      <w:r w:rsidRPr="00D25099">
        <w:lastRenderedPageBreak/>
        <w:t xml:space="preserve">Stovold, E., Beecher, D., Foxlee, R., &amp; Noel-Storr, A. (2014). Study flow diagrams in Cochrane systematic review updates: an adapted PRISMA flow diagram. </w:t>
      </w:r>
      <w:r w:rsidRPr="00D25099">
        <w:rPr>
          <w:i/>
        </w:rPr>
        <w:t>Systematic Reviews, 3</w:t>
      </w:r>
      <w:r w:rsidRPr="00D25099">
        <w:t>(1), 54. doi:10.1186/2046-4053-3-54</w:t>
      </w:r>
    </w:p>
    <w:p w14:paraId="222C74EF" w14:textId="352D3467" w:rsidR="00D25099" w:rsidRPr="00D25099" w:rsidRDefault="00D25099" w:rsidP="00D25099">
      <w:pPr>
        <w:pStyle w:val="EndNoteBibliography"/>
        <w:ind w:left="720" w:hanging="720"/>
      </w:pPr>
      <w:r w:rsidRPr="00D25099">
        <w:t xml:space="preserve">Trautmann, E., &amp; Kröner-Herwig, B. (2010). A randomized controlled trial of Internet-based self-help training for recurrent headache in childhood and adolescence. </w:t>
      </w:r>
      <w:r w:rsidRPr="00D25099">
        <w:rPr>
          <w:i/>
        </w:rPr>
        <w:t>Behaviour Research and Therapy, 48</w:t>
      </w:r>
      <w:r w:rsidRPr="00D25099">
        <w:t>(1), 28-37. doi:</w:t>
      </w:r>
      <w:hyperlink r:id="rId32" w:history="1">
        <w:r w:rsidRPr="00D25099">
          <w:rPr>
            <w:rStyle w:val="Hyperlink"/>
          </w:rPr>
          <w:t>https://doi.org/10.1016/j.brat.2009.09.004</w:t>
        </w:r>
      </w:hyperlink>
    </w:p>
    <w:p w14:paraId="7514A2B3" w14:textId="77777777" w:rsidR="00D25099" w:rsidRPr="00D25099" w:rsidRDefault="00D25099" w:rsidP="00D25099">
      <w:pPr>
        <w:pStyle w:val="EndNoteBibliography"/>
        <w:ind w:left="720" w:hanging="720"/>
      </w:pPr>
      <w:r w:rsidRPr="00D25099">
        <w:t xml:space="preserve">Treede, R. D., Rief, W., Barke, A., Aziz, Q., Bennett, M. I., Benoliel, R., Cohen, M., ... (2019). Chronic pain as a symptom or a disease: the IASP Classification of Chronic Pain for the International Classification of Diseases (ICD-11). </w:t>
      </w:r>
      <w:r w:rsidRPr="00D25099">
        <w:rPr>
          <w:i/>
        </w:rPr>
        <w:t>PAIN, 160</w:t>
      </w:r>
      <w:r w:rsidRPr="00D25099">
        <w:t>(1), 19-27. doi:10.1097/j.pain.0000000000001384</w:t>
      </w:r>
    </w:p>
    <w:p w14:paraId="00A003CF" w14:textId="77777777" w:rsidR="00D25099" w:rsidRPr="00D25099" w:rsidRDefault="00D25099" w:rsidP="00D25099">
      <w:pPr>
        <w:pStyle w:val="EndNoteBibliography"/>
        <w:ind w:left="720" w:hanging="720"/>
      </w:pPr>
      <w:r w:rsidRPr="00D25099">
        <w:t xml:space="preserve">Treede, R. D., Rief, W., Barke, A., Aziz, Q., Bennett, M. I., Benoliel, R., Cohen, M., ... (2015). A classification of chronic pain for ICD-11. </w:t>
      </w:r>
      <w:r w:rsidRPr="00D25099">
        <w:rPr>
          <w:i/>
        </w:rPr>
        <w:t>PAIN, 156</w:t>
      </w:r>
      <w:r w:rsidRPr="00D25099">
        <w:t>(6), 1003-1007. doi:10.1097/j.pain.0000000000000160</w:t>
      </w:r>
    </w:p>
    <w:p w14:paraId="2A80BAEF" w14:textId="32148BBD" w:rsidR="00D25099" w:rsidRPr="00D25099" w:rsidRDefault="00D25099" w:rsidP="00D25099">
      <w:pPr>
        <w:pStyle w:val="EndNoteBibliography"/>
        <w:ind w:left="720" w:hanging="720"/>
      </w:pPr>
      <w:r w:rsidRPr="00E0201E">
        <w:rPr>
          <w:lang w:val="de-DE"/>
        </w:rPr>
        <w:t xml:space="preserve">Voerman, J. S., Remerie, S., Westendorp, T., Timman, R., Busschbach, J. J. V., Passchier, J., &amp; de Klerk, C. (2015). </w:t>
      </w:r>
      <w:r w:rsidRPr="00D25099">
        <w:t xml:space="preserve">Effects of a Guided Internet-Delivered Self-Help Intervention for Adolescents With Chronic Pain. </w:t>
      </w:r>
      <w:r w:rsidRPr="00D25099">
        <w:rPr>
          <w:i/>
        </w:rPr>
        <w:t>The Journal of Pain, 16</w:t>
      </w:r>
      <w:r w:rsidRPr="00D25099">
        <w:t>(11), 1115-1126. doi:</w:t>
      </w:r>
      <w:hyperlink r:id="rId33" w:history="1">
        <w:r w:rsidRPr="00D25099">
          <w:rPr>
            <w:rStyle w:val="Hyperlink"/>
          </w:rPr>
          <w:t>https://doi.org/10.1016/j.jpain.2015.07.011</w:t>
        </w:r>
      </w:hyperlink>
    </w:p>
    <w:p w14:paraId="549DDB74" w14:textId="77777777" w:rsidR="00D25099" w:rsidRPr="00D25099" w:rsidRDefault="00D25099" w:rsidP="00D25099">
      <w:pPr>
        <w:pStyle w:val="EndNoteBibliography"/>
        <w:ind w:left="720" w:hanging="720"/>
      </w:pPr>
      <w:r w:rsidRPr="00D25099">
        <w:t xml:space="preserve">Westendorp, T., Verbunt, J. A., Remerie, S. C., de Blécourt, A. C. E., van Baalen, B., &amp; Smeets, R. J. E. M. (2016). Social functioning in adulthood: Understanding long-term outcomes of adolescents with chronic pain/fatigue treated at inpatient rehabilitation programs. </w:t>
      </w:r>
      <w:r w:rsidRPr="00D25099">
        <w:rPr>
          <w:i/>
        </w:rPr>
        <w:t>European Journal of Pain, 20</w:t>
      </w:r>
      <w:r w:rsidRPr="00D25099">
        <w:t>(7), 1121-1130. doi:10.1002/ejp.836</w:t>
      </w:r>
    </w:p>
    <w:p w14:paraId="3AE48572" w14:textId="77777777" w:rsidR="00D25099" w:rsidRPr="00D25099" w:rsidRDefault="00D25099" w:rsidP="00D25099">
      <w:pPr>
        <w:pStyle w:val="EndNoteBibliography"/>
        <w:ind w:left="720" w:hanging="720"/>
      </w:pPr>
      <w:r w:rsidRPr="00D25099">
        <w:t>World Health Organization. (2020). Guidelines on the management of chronic pain in children. In. Geneva.</w:t>
      </w:r>
    </w:p>
    <w:p w14:paraId="52011C6E" w14:textId="77777777" w:rsidR="00D25099" w:rsidRPr="00FF64F3" w:rsidRDefault="00D25099" w:rsidP="00D25099">
      <w:pPr>
        <w:pStyle w:val="EndNoteBibliography"/>
        <w:ind w:left="720" w:hanging="720"/>
        <w:rPr>
          <w:lang w:val="de-DE"/>
        </w:rPr>
      </w:pPr>
      <w:r w:rsidRPr="00D25099">
        <w:t xml:space="preserve">Yardley, L., Morrison, L., Bradbury, K., &amp; Muller, I. (2015). The person-based approach to intervention development: application to digital health-related behavior change interventions. </w:t>
      </w:r>
      <w:r w:rsidRPr="00FF64F3">
        <w:rPr>
          <w:i/>
          <w:lang w:val="de-DE"/>
        </w:rPr>
        <w:t>J Med Internet Res, 17</w:t>
      </w:r>
      <w:r w:rsidRPr="00FF64F3">
        <w:rPr>
          <w:lang w:val="de-DE"/>
        </w:rPr>
        <w:t>(1), e30. doi:10.2196/jmir.4055</w:t>
      </w:r>
    </w:p>
    <w:p w14:paraId="527F57E4" w14:textId="77777777" w:rsidR="00D25099" w:rsidRPr="00D25099" w:rsidRDefault="00D25099" w:rsidP="00D25099">
      <w:pPr>
        <w:pStyle w:val="EndNoteBibliography"/>
        <w:ind w:left="720" w:hanging="720"/>
      </w:pPr>
      <w:r w:rsidRPr="00FF64F3">
        <w:rPr>
          <w:lang w:val="de-DE"/>
        </w:rPr>
        <w:t xml:space="preserve">Yeh, M. L., Hung, Y. L., Chen, H. H., Lin, J. G., &amp; Wang, Y. J. (2013). </w:t>
      </w:r>
      <w:r w:rsidRPr="00D25099">
        <w:t xml:space="preserve">Auricular acupressure combined with an internet-based intervention or alone for primary dysmenorrhea: a control study. </w:t>
      </w:r>
      <w:r w:rsidRPr="00D25099">
        <w:rPr>
          <w:i/>
        </w:rPr>
        <w:t>Evid Based Complement Alternat Med, 2013</w:t>
      </w:r>
      <w:r w:rsidRPr="00D25099">
        <w:t>, 316212. doi:10.1155/2013/316212</w:t>
      </w:r>
    </w:p>
    <w:p w14:paraId="78555C79" w14:textId="3B6BF40E" w:rsidR="00D25099" w:rsidRPr="00D25099" w:rsidRDefault="00D25099" w:rsidP="00D25099">
      <w:pPr>
        <w:pStyle w:val="EndNoteBibliography"/>
        <w:ind w:left="720" w:hanging="720"/>
      </w:pPr>
      <w:r w:rsidRPr="00D25099">
        <w:t xml:space="preserve">Zarnegar, R., Clinch, J., Chawla, R., &amp; Jayaseelan, S. (2015). Pharmacology and Prescribing in Paediatric Pain Management. In RCPCH (Ed.), Pain Management. RCPCH Compass. Retrieved from </w:t>
      </w:r>
      <w:hyperlink r:id="rId34" w:history="1">
        <w:r w:rsidRPr="00D25099">
          <w:rPr>
            <w:rStyle w:val="Hyperlink"/>
          </w:rPr>
          <w:t>https://rcpch.learningpool.com/course/view.php?id=126</w:t>
        </w:r>
      </w:hyperlink>
      <w:r w:rsidRPr="00D25099">
        <w:t xml:space="preserve">. </w:t>
      </w:r>
    </w:p>
    <w:p w14:paraId="5D1F59BC" w14:textId="2887AF1B" w:rsidR="0073386E" w:rsidRDefault="002C3A69" w:rsidP="00D25099">
      <w:pPr>
        <w:pStyle w:val="EndNoteBibliography"/>
        <w:ind w:left="720" w:hanging="720"/>
        <w:rPr>
          <w:szCs w:val="24"/>
        </w:rPr>
        <w:sectPr w:rsidR="0073386E" w:rsidSect="003F4225">
          <w:pgSz w:w="11906" w:h="16838" w:code="9"/>
          <w:pgMar w:top="1440" w:right="1440" w:bottom="1440" w:left="1440" w:header="709" w:footer="709" w:gutter="0"/>
          <w:cols w:space="708"/>
          <w:docGrid w:linePitch="360"/>
        </w:sectPr>
      </w:pPr>
      <w:r>
        <w:rPr>
          <w:szCs w:val="24"/>
        </w:rPr>
        <w:fldChar w:fldCharType="end"/>
      </w:r>
    </w:p>
    <w:p w14:paraId="1F8B8A2F" w14:textId="77777777" w:rsidR="009A13B7" w:rsidRPr="0056084B" w:rsidRDefault="001B2ADE" w:rsidP="00D53A06">
      <w:r w:rsidRPr="001B2ADE">
        <w:lastRenderedPageBreak/>
        <w:t>Figure 1. PRISMA flow diagram of the u</w:t>
      </w:r>
      <w:r w:rsidRPr="0056084B">
        <w:t>pdated systematic review.</w:t>
      </w:r>
    </w:p>
    <w:p w14:paraId="24C632E6" w14:textId="312F0B10" w:rsidR="00FA0729" w:rsidRPr="0056084B" w:rsidRDefault="009A13B7" w:rsidP="00D53A06">
      <w:r w:rsidRPr="0056084B">
        <w:t xml:space="preserve">Figure 2. Percentage of final codes for all target </w:t>
      </w:r>
      <w:r w:rsidR="007A6B9B" w:rsidRPr="0056084B">
        <w:t>chronic pain management strategies</w:t>
      </w:r>
      <w:r w:rsidRPr="0056084B">
        <w:t>.</w:t>
      </w:r>
    </w:p>
    <w:p w14:paraId="047D96D6" w14:textId="7E73CAA5" w:rsidR="00FA0729" w:rsidRPr="0056084B" w:rsidRDefault="00FA0729" w:rsidP="00D53A06">
      <w:r w:rsidRPr="0056084B">
        <w:t xml:space="preserve">Figure 3. Number of interventions that ‘clearly’ represented each </w:t>
      </w:r>
      <w:r w:rsidR="00C7402C" w:rsidRPr="0056084B">
        <w:t>chronic pain management strategy</w:t>
      </w:r>
      <w:r w:rsidRPr="0056084B">
        <w:t>.</w:t>
      </w:r>
    </w:p>
    <w:p w14:paraId="77D4FFEA" w14:textId="2D3E194C" w:rsidR="001A08B2" w:rsidRPr="0056084B" w:rsidRDefault="001A08B2" w:rsidP="00D53A06">
      <w:pPr>
        <w:rPr>
          <w:noProof/>
        </w:rPr>
      </w:pPr>
      <w:r w:rsidRPr="0056084B">
        <w:rPr>
          <w:noProof/>
        </w:rPr>
        <w:t xml:space="preserve">Figure 4. Colour scale table displaying which </w:t>
      </w:r>
      <w:r w:rsidR="00C7402C" w:rsidRPr="0056084B">
        <w:rPr>
          <w:noProof/>
        </w:rPr>
        <w:t>chronic pain management strategies</w:t>
      </w:r>
      <w:r w:rsidRPr="0056084B">
        <w:rPr>
          <w:noProof/>
        </w:rPr>
        <w:t xml:space="preserve"> were ‘clearly’ or ‘vaguely’ represented, or ‘absent’, for each intervention.</w:t>
      </w:r>
    </w:p>
    <w:p w14:paraId="2F761A45" w14:textId="77777777" w:rsidR="001A08B2" w:rsidRPr="001A08B2" w:rsidRDefault="001A08B2" w:rsidP="004F64A9">
      <w:pPr>
        <w:pStyle w:val="EndNoteBibliography"/>
        <w:ind w:left="720" w:hanging="720"/>
        <w:rPr>
          <w:szCs w:val="24"/>
        </w:rPr>
      </w:pPr>
    </w:p>
    <w:p w14:paraId="4ED3857D" w14:textId="74B05E85" w:rsidR="00285A27" w:rsidRPr="00581685" w:rsidRDefault="00D60E82" w:rsidP="004F64A9">
      <w:pPr>
        <w:pStyle w:val="EndNoteBibliography"/>
        <w:ind w:left="720" w:hanging="720"/>
        <w:rPr>
          <w:szCs w:val="24"/>
        </w:rPr>
      </w:pPr>
      <w:r>
        <w:rPr>
          <w:szCs w:val="24"/>
        </w:rPr>
        <w:fldChar w:fldCharType="begin"/>
      </w:r>
      <w:r>
        <w:rPr>
          <w:szCs w:val="24"/>
        </w:rPr>
        <w:instrText xml:space="preserve"> ADDIN </w:instrText>
      </w:r>
      <w:r>
        <w:rPr>
          <w:szCs w:val="24"/>
        </w:rPr>
        <w:fldChar w:fldCharType="end"/>
      </w:r>
    </w:p>
    <w:sectPr w:rsidR="00285A27" w:rsidRPr="00581685" w:rsidSect="003F4225">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638B4" w14:textId="77777777" w:rsidR="004766B2" w:rsidRDefault="004766B2" w:rsidP="00B435E1">
      <w:pPr>
        <w:spacing w:line="240" w:lineRule="auto"/>
      </w:pPr>
      <w:r>
        <w:separator/>
      </w:r>
    </w:p>
  </w:endnote>
  <w:endnote w:type="continuationSeparator" w:id="0">
    <w:p w14:paraId="60A88FA9" w14:textId="77777777" w:rsidR="004766B2" w:rsidRDefault="004766B2" w:rsidP="00B435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88781" w14:textId="77777777" w:rsidR="004766B2" w:rsidRDefault="004766B2" w:rsidP="00B435E1">
      <w:pPr>
        <w:spacing w:line="240" w:lineRule="auto"/>
      </w:pPr>
      <w:r>
        <w:separator/>
      </w:r>
    </w:p>
  </w:footnote>
  <w:footnote w:type="continuationSeparator" w:id="0">
    <w:p w14:paraId="5E9FBE15" w14:textId="77777777" w:rsidR="004766B2" w:rsidRDefault="004766B2" w:rsidP="00B435E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3DFDD" w14:textId="63CD319F" w:rsidR="00E334A0" w:rsidRDefault="00E334A0" w:rsidP="002C4558">
    <w:pPr>
      <w:pStyle w:val="Header"/>
      <w:ind w:firstLine="0"/>
    </w:pPr>
    <w:r>
      <w:t>ONLINE CHRONIC PAIN MANAGEMENT: CONTENT ANALYSIS</w:t>
    </w:r>
    <w:r>
      <w:tab/>
    </w:r>
  </w:p>
  <w:p w14:paraId="3798D63E" w14:textId="77777777" w:rsidR="00E334A0" w:rsidRDefault="00E334A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5DEACB" w14:textId="03131FC4" w:rsidR="00E334A0" w:rsidRDefault="00E334A0" w:rsidP="00FC3F7E">
    <w:pPr>
      <w:pStyle w:val="Header"/>
      <w:ind w:firstLine="0"/>
    </w:pPr>
    <w:r>
      <w:t>Running head: ONLINE PAIN MANAGEMENT: CONTENT ANALYSI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715C3" w14:textId="762B1D54" w:rsidR="00E334A0" w:rsidRDefault="00E334A0" w:rsidP="00E81686">
    <w:pPr>
      <w:pStyle w:val="Header"/>
      <w:ind w:firstLine="0"/>
    </w:pPr>
    <w:r>
      <w:t>ONLINE CHRONIC PAIN MANAGEMENT: CONTENT ANALYSIS</w:t>
    </w:r>
    <w:r>
      <w:tab/>
    </w:r>
    <w:r>
      <w:fldChar w:fldCharType="begin"/>
    </w:r>
    <w:r>
      <w:instrText xml:space="preserve"> PAGE   \* MERGEFORMAT </w:instrText>
    </w:r>
    <w:r>
      <w:fldChar w:fldCharType="separate"/>
    </w:r>
    <w:r w:rsidR="007B6512">
      <w:rPr>
        <w:noProof/>
      </w:rPr>
      <w:t>10</w:t>
    </w:r>
    <w:r>
      <w:rPr>
        <w:noProof/>
      </w:rPr>
      <w:fldChar w:fldCharType="end"/>
    </w:r>
  </w:p>
  <w:p w14:paraId="58CAA238" w14:textId="77777777" w:rsidR="00E334A0" w:rsidRDefault="00E334A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F69C7" w14:textId="18077B24" w:rsidR="00E334A0" w:rsidRDefault="00E334A0" w:rsidP="00E81686">
    <w:pPr>
      <w:pStyle w:val="Header"/>
      <w:ind w:firstLine="0"/>
    </w:pPr>
    <w:r>
      <w:t>ONLINE CHRONIC PAIN MANAGEMENT: CONTENT ANALYSIS</w:t>
    </w:r>
    <w:r>
      <w:tab/>
    </w:r>
    <w:r>
      <w:fldChar w:fldCharType="begin"/>
    </w:r>
    <w:r>
      <w:instrText xml:space="preserve"> PAGE   \* MERGEFORMAT </w:instrText>
    </w:r>
    <w:r>
      <w:fldChar w:fldCharType="separate"/>
    </w:r>
    <w:r w:rsidR="007B6512">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57B77"/>
    <w:multiLevelType w:val="hybridMultilevel"/>
    <w:tmpl w:val="A9A0DA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4D933EC"/>
    <w:multiLevelType w:val="multilevel"/>
    <w:tmpl w:val="C50612E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3558"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4E44AC8"/>
    <w:multiLevelType w:val="hybridMultilevel"/>
    <w:tmpl w:val="10D2C170"/>
    <w:lvl w:ilvl="0" w:tplc="98EE6FD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7751F1"/>
    <w:multiLevelType w:val="hybridMultilevel"/>
    <w:tmpl w:val="BE2073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072A7E"/>
    <w:multiLevelType w:val="hybridMultilevel"/>
    <w:tmpl w:val="B62C4C5C"/>
    <w:lvl w:ilvl="0" w:tplc="B7FAA712">
      <w:start w:val="1"/>
      <w:numFmt w:val="bullet"/>
      <w:lvlText w:val=""/>
      <w:lvlJc w:val="left"/>
      <w:pPr>
        <w:tabs>
          <w:tab w:val="num" w:pos="720"/>
        </w:tabs>
        <w:ind w:left="720" w:hanging="360"/>
      </w:pPr>
      <w:rPr>
        <w:rFonts w:ascii="Symbol" w:hAnsi="Symbol" w:hint="default"/>
      </w:rPr>
    </w:lvl>
    <w:lvl w:ilvl="1" w:tplc="DACC5EF6" w:tentative="1">
      <w:start w:val="1"/>
      <w:numFmt w:val="bullet"/>
      <w:lvlText w:val=""/>
      <w:lvlJc w:val="left"/>
      <w:pPr>
        <w:tabs>
          <w:tab w:val="num" w:pos="1440"/>
        </w:tabs>
        <w:ind w:left="1440" w:hanging="360"/>
      </w:pPr>
      <w:rPr>
        <w:rFonts w:ascii="Symbol" w:hAnsi="Symbol" w:hint="default"/>
      </w:rPr>
    </w:lvl>
    <w:lvl w:ilvl="2" w:tplc="84BA5ED0" w:tentative="1">
      <w:start w:val="1"/>
      <w:numFmt w:val="bullet"/>
      <w:lvlText w:val=""/>
      <w:lvlJc w:val="left"/>
      <w:pPr>
        <w:tabs>
          <w:tab w:val="num" w:pos="2160"/>
        </w:tabs>
        <w:ind w:left="2160" w:hanging="360"/>
      </w:pPr>
      <w:rPr>
        <w:rFonts w:ascii="Symbol" w:hAnsi="Symbol" w:hint="default"/>
      </w:rPr>
    </w:lvl>
    <w:lvl w:ilvl="3" w:tplc="BC2EE61C" w:tentative="1">
      <w:start w:val="1"/>
      <w:numFmt w:val="bullet"/>
      <w:lvlText w:val=""/>
      <w:lvlJc w:val="left"/>
      <w:pPr>
        <w:tabs>
          <w:tab w:val="num" w:pos="2880"/>
        </w:tabs>
        <w:ind w:left="2880" w:hanging="360"/>
      </w:pPr>
      <w:rPr>
        <w:rFonts w:ascii="Symbol" w:hAnsi="Symbol" w:hint="default"/>
      </w:rPr>
    </w:lvl>
    <w:lvl w:ilvl="4" w:tplc="84DC6808" w:tentative="1">
      <w:start w:val="1"/>
      <w:numFmt w:val="bullet"/>
      <w:lvlText w:val=""/>
      <w:lvlJc w:val="left"/>
      <w:pPr>
        <w:tabs>
          <w:tab w:val="num" w:pos="3600"/>
        </w:tabs>
        <w:ind w:left="3600" w:hanging="360"/>
      </w:pPr>
      <w:rPr>
        <w:rFonts w:ascii="Symbol" w:hAnsi="Symbol" w:hint="default"/>
      </w:rPr>
    </w:lvl>
    <w:lvl w:ilvl="5" w:tplc="75E08F04" w:tentative="1">
      <w:start w:val="1"/>
      <w:numFmt w:val="bullet"/>
      <w:lvlText w:val=""/>
      <w:lvlJc w:val="left"/>
      <w:pPr>
        <w:tabs>
          <w:tab w:val="num" w:pos="4320"/>
        </w:tabs>
        <w:ind w:left="4320" w:hanging="360"/>
      </w:pPr>
      <w:rPr>
        <w:rFonts w:ascii="Symbol" w:hAnsi="Symbol" w:hint="default"/>
      </w:rPr>
    </w:lvl>
    <w:lvl w:ilvl="6" w:tplc="35CE69C4" w:tentative="1">
      <w:start w:val="1"/>
      <w:numFmt w:val="bullet"/>
      <w:lvlText w:val=""/>
      <w:lvlJc w:val="left"/>
      <w:pPr>
        <w:tabs>
          <w:tab w:val="num" w:pos="5040"/>
        </w:tabs>
        <w:ind w:left="5040" w:hanging="360"/>
      </w:pPr>
      <w:rPr>
        <w:rFonts w:ascii="Symbol" w:hAnsi="Symbol" w:hint="default"/>
      </w:rPr>
    </w:lvl>
    <w:lvl w:ilvl="7" w:tplc="1334378A" w:tentative="1">
      <w:start w:val="1"/>
      <w:numFmt w:val="bullet"/>
      <w:lvlText w:val=""/>
      <w:lvlJc w:val="left"/>
      <w:pPr>
        <w:tabs>
          <w:tab w:val="num" w:pos="5760"/>
        </w:tabs>
        <w:ind w:left="5760" w:hanging="360"/>
      </w:pPr>
      <w:rPr>
        <w:rFonts w:ascii="Symbol" w:hAnsi="Symbol" w:hint="default"/>
      </w:rPr>
    </w:lvl>
    <w:lvl w:ilvl="8" w:tplc="F9E6A36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0F793CD4"/>
    <w:multiLevelType w:val="hybridMultilevel"/>
    <w:tmpl w:val="CB120172"/>
    <w:lvl w:ilvl="0" w:tplc="52EE0B6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582E89"/>
    <w:multiLevelType w:val="hybridMultilevel"/>
    <w:tmpl w:val="A1D27DC2"/>
    <w:lvl w:ilvl="0" w:tplc="A344FDA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FB18CC"/>
    <w:multiLevelType w:val="hybridMultilevel"/>
    <w:tmpl w:val="FD728CC0"/>
    <w:lvl w:ilvl="0" w:tplc="3104AB8E">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664E45"/>
    <w:multiLevelType w:val="hybridMultilevel"/>
    <w:tmpl w:val="EE8898B8"/>
    <w:lvl w:ilvl="0" w:tplc="171E1BAC">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A87D02"/>
    <w:multiLevelType w:val="hybridMultilevel"/>
    <w:tmpl w:val="6902D7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017773"/>
    <w:multiLevelType w:val="hybridMultilevel"/>
    <w:tmpl w:val="96721B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5D56BE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81245A3"/>
    <w:multiLevelType w:val="hybridMultilevel"/>
    <w:tmpl w:val="8E967E52"/>
    <w:lvl w:ilvl="0" w:tplc="85AC7FB6">
      <w:start w:val="1"/>
      <w:numFmt w:val="bullet"/>
      <w:lvlText w:val="•"/>
      <w:lvlJc w:val="left"/>
      <w:pPr>
        <w:tabs>
          <w:tab w:val="num" w:pos="720"/>
        </w:tabs>
        <w:ind w:left="720" w:hanging="360"/>
      </w:pPr>
      <w:rPr>
        <w:rFonts w:ascii="Times New Roman" w:hAnsi="Times New Roman" w:hint="default"/>
      </w:rPr>
    </w:lvl>
    <w:lvl w:ilvl="1" w:tplc="F2682960" w:tentative="1">
      <w:start w:val="1"/>
      <w:numFmt w:val="bullet"/>
      <w:lvlText w:val="•"/>
      <w:lvlJc w:val="left"/>
      <w:pPr>
        <w:tabs>
          <w:tab w:val="num" w:pos="1440"/>
        </w:tabs>
        <w:ind w:left="1440" w:hanging="360"/>
      </w:pPr>
      <w:rPr>
        <w:rFonts w:ascii="Times New Roman" w:hAnsi="Times New Roman" w:hint="default"/>
      </w:rPr>
    </w:lvl>
    <w:lvl w:ilvl="2" w:tplc="CA0CB22E" w:tentative="1">
      <w:start w:val="1"/>
      <w:numFmt w:val="bullet"/>
      <w:lvlText w:val="•"/>
      <w:lvlJc w:val="left"/>
      <w:pPr>
        <w:tabs>
          <w:tab w:val="num" w:pos="2160"/>
        </w:tabs>
        <w:ind w:left="2160" w:hanging="360"/>
      </w:pPr>
      <w:rPr>
        <w:rFonts w:ascii="Times New Roman" w:hAnsi="Times New Roman" w:hint="default"/>
      </w:rPr>
    </w:lvl>
    <w:lvl w:ilvl="3" w:tplc="05E0C46A" w:tentative="1">
      <w:start w:val="1"/>
      <w:numFmt w:val="bullet"/>
      <w:lvlText w:val="•"/>
      <w:lvlJc w:val="left"/>
      <w:pPr>
        <w:tabs>
          <w:tab w:val="num" w:pos="2880"/>
        </w:tabs>
        <w:ind w:left="2880" w:hanging="360"/>
      </w:pPr>
      <w:rPr>
        <w:rFonts w:ascii="Times New Roman" w:hAnsi="Times New Roman" w:hint="default"/>
      </w:rPr>
    </w:lvl>
    <w:lvl w:ilvl="4" w:tplc="AF3868A8" w:tentative="1">
      <w:start w:val="1"/>
      <w:numFmt w:val="bullet"/>
      <w:lvlText w:val="•"/>
      <w:lvlJc w:val="left"/>
      <w:pPr>
        <w:tabs>
          <w:tab w:val="num" w:pos="3600"/>
        </w:tabs>
        <w:ind w:left="3600" w:hanging="360"/>
      </w:pPr>
      <w:rPr>
        <w:rFonts w:ascii="Times New Roman" w:hAnsi="Times New Roman" w:hint="default"/>
      </w:rPr>
    </w:lvl>
    <w:lvl w:ilvl="5" w:tplc="934C367E" w:tentative="1">
      <w:start w:val="1"/>
      <w:numFmt w:val="bullet"/>
      <w:lvlText w:val="•"/>
      <w:lvlJc w:val="left"/>
      <w:pPr>
        <w:tabs>
          <w:tab w:val="num" w:pos="4320"/>
        </w:tabs>
        <w:ind w:left="4320" w:hanging="360"/>
      </w:pPr>
      <w:rPr>
        <w:rFonts w:ascii="Times New Roman" w:hAnsi="Times New Roman" w:hint="default"/>
      </w:rPr>
    </w:lvl>
    <w:lvl w:ilvl="6" w:tplc="08EA54EE" w:tentative="1">
      <w:start w:val="1"/>
      <w:numFmt w:val="bullet"/>
      <w:lvlText w:val="•"/>
      <w:lvlJc w:val="left"/>
      <w:pPr>
        <w:tabs>
          <w:tab w:val="num" w:pos="5040"/>
        </w:tabs>
        <w:ind w:left="5040" w:hanging="360"/>
      </w:pPr>
      <w:rPr>
        <w:rFonts w:ascii="Times New Roman" w:hAnsi="Times New Roman" w:hint="default"/>
      </w:rPr>
    </w:lvl>
    <w:lvl w:ilvl="7" w:tplc="C6F8A306" w:tentative="1">
      <w:start w:val="1"/>
      <w:numFmt w:val="bullet"/>
      <w:lvlText w:val="•"/>
      <w:lvlJc w:val="left"/>
      <w:pPr>
        <w:tabs>
          <w:tab w:val="num" w:pos="5760"/>
        </w:tabs>
        <w:ind w:left="5760" w:hanging="360"/>
      </w:pPr>
      <w:rPr>
        <w:rFonts w:ascii="Times New Roman" w:hAnsi="Times New Roman" w:hint="default"/>
      </w:rPr>
    </w:lvl>
    <w:lvl w:ilvl="8" w:tplc="9B965636"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43EC72BC"/>
    <w:multiLevelType w:val="hybridMultilevel"/>
    <w:tmpl w:val="AF4C72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7AF53F5"/>
    <w:multiLevelType w:val="multilevel"/>
    <w:tmpl w:val="34E48248"/>
    <w:lvl w:ilvl="0">
      <w:start w:val="1"/>
      <w:numFmt w:val="decimal"/>
      <w:pStyle w:val="TOCHeading"/>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A490C58"/>
    <w:multiLevelType w:val="hybridMultilevel"/>
    <w:tmpl w:val="80162B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40C0DF3"/>
    <w:multiLevelType w:val="hybridMultilevel"/>
    <w:tmpl w:val="BF3E2F86"/>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74E0AEE"/>
    <w:multiLevelType w:val="hybridMultilevel"/>
    <w:tmpl w:val="62AE2B64"/>
    <w:lvl w:ilvl="0" w:tplc="A5D213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A2E5F25"/>
    <w:multiLevelType w:val="hybridMultilevel"/>
    <w:tmpl w:val="9D36CFE2"/>
    <w:lvl w:ilvl="0" w:tplc="1A082E8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A99562E"/>
    <w:multiLevelType w:val="hybridMultilevel"/>
    <w:tmpl w:val="79DA1DC0"/>
    <w:lvl w:ilvl="0" w:tplc="E4147F06">
      <w:start w:val="15"/>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5F55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6646195"/>
    <w:multiLevelType w:val="hybridMultilevel"/>
    <w:tmpl w:val="C7B27F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0E21E3"/>
    <w:multiLevelType w:val="hybridMultilevel"/>
    <w:tmpl w:val="937CA8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1"/>
  </w:num>
  <w:num w:numId="2">
    <w:abstractNumId w:val="15"/>
  </w:num>
  <w:num w:numId="3">
    <w:abstractNumId w:val="9"/>
  </w:num>
  <w:num w:numId="4">
    <w:abstractNumId w:val="22"/>
  </w:num>
  <w:num w:numId="5">
    <w:abstractNumId w:val="0"/>
  </w:num>
  <w:num w:numId="6">
    <w:abstractNumId w:val="12"/>
  </w:num>
  <w:num w:numId="7">
    <w:abstractNumId w:val="13"/>
  </w:num>
  <w:num w:numId="8">
    <w:abstractNumId w:val="6"/>
  </w:num>
  <w:num w:numId="9">
    <w:abstractNumId w:val="17"/>
  </w:num>
  <w:num w:numId="10">
    <w:abstractNumId w:val="5"/>
  </w:num>
  <w:num w:numId="11">
    <w:abstractNumId w:val="10"/>
  </w:num>
  <w:num w:numId="12">
    <w:abstractNumId w:val="8"/>
  </w:num>
  <w:num w:numId="13">
    <w:abstractNumId w:val="16"/>
  </w:num>
  <w:num w:numId="14">
    <w:abstractNumId w:val="18"/>
  </w:num>
  <w:num w:numId="15">
    <w:abstractNumId w:val="11"/>
  </w:num>
  <w:num w:numId="16">
    <w:abstractNumId w:val="14"/>
  </w:num>
  <w:num w:numId="17">
    <w:abstractNumId w:val="20"/>
  </w:num>
  <w:num w:numId="18">
    <w:abstractNumId w:val="1"/>
  </w:num>
  <w:num w:numId="19">
    <w:abstractNumId w:val="19"/>
  </w:num>
  <w:num w:numId="20">
    <w:abstractNumId w:val="7"/>
  </w:num>
  <w:num w:numId="21">
    <w:abstractNumId w:val="4"/>
  </w:num>
  <w:num w:numId="22">
    <w:abstractNumId w:val="3"/>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s-ES" w:vendorID="64" w:dllVersion="6" w:nlCheck="1" w:checkStyle="0"/>
  <w:activeWritingStyle w:appName="MSWord" w:lang="es-ES" w:vendorID="64" w:dllVersion="0" w:nlCheck="1" w:checkStyle="0"/>
  <w:activeWritingStyle w:appName="MSWord" w:lang="de-DE" w:vendorID="64" w:dllVersion="6" w:nlCheck="1" w:checkStyle="1"/>
  <w:activeWritingStyle w:appName="MSWord" w:lang="it-IT" w:vendorID="64" w:dllVersion="6" w:nlCheck="1" w:checkStyle="0"/>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edit1&lt;/Style&gt;&lt;LeftDelim&gt;{&lt;/LeftDelim&gt;&lt;RightDelim&gt;}&lt;/RightDelim&gt;&lt;FontName&gt;Arial&lt;/FontName&gt;&lt;FontSize&gt;10&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tz2e9dsaat9e9edrwrvfaw70e5td5dx0vdw&quot;&gt;PhD articles September 17 - Feb 20-Converted&lt;record-ids&gt;&lt;item&gt;103&lt;/item&gt;&lt;item&gt;105&lt;/item&gt;&lt;item&gt;1065&lt;/item&gt;&lt;item&gt;1066&lt;/item&gt;&lt;item&gt;1073&lt;/item&gt;&lt;item&gt;1076&lt;/item&gt;&lt;item&gt;1077&lt;/item&gt;&lt;item&gt;1078&lt;/item&gt;&lt;item&gt;1082&lt;/item&gt;&lt;item&gt;1084&lt;/item&gt;&lt;item&gt;1087&lt;/item&gt;&lt;item&gt;1088&lt;/item&gt;&lt;item&gt;1099&lt;/item&gt;&lt;item&gt;1121&lt;/item&gt;&lt;item&gt;1122&lt;/item&gt;&lt;item&gt;1134&lt;/item&gt;&lt;item&gt;1146&lt;/item&gt;&lt;item&gt;1151&lt;/item&gt;&lt;item&gt;1156&lt;/item&gt;&lt;item&gt;1179&lt;/item&gt;&lt;item&gt;1192&lt;/item&gt;&lt;item&gt;1204&lt;/item&gt;&lt;item&gt;1205&lt;/item&gt;&lt;item&gt;1206&lt;/item&gt;&lt;item&gt;1207&lt;/item&gt;&lt;item&gt;1208&lt;/item&gt;&lt;item&gt;1209&lt;/item&gt;&lt;item&gt;1210&lt;/item&gt;&lt;item&gt;1211&lt;/item&gt;&lt;item&gt;1213&lt;/item&gt;&lt;item&gt;1217&lt;/item&gt;&lt;item&gt;1219&lt;/item&gt;&lt;item&gt;1222&lt;/item&gt;&lt;item&gt;1234&lt;/item&gt;&lt;item&gt;1235&lt;/item&gt;&lt;item&gt;1243&lt;/item&gt;&lt;item&gt;1244&lt;/item&gt;&lt;item&gt;1257&lt;/item&gt;&lt;item&gt;1258&lt;/item&gt;&lt;item&gt;1260&lt;/item&gt;&lt;item&gt;1262&lt;/item&gt;&lt;item&gt;1266&lt;/item&gt;&lt;item&gt;1284&lt;/item&gt;&lt;item&gt;1300&lt;/item&gt;&lt;item&gt;1312&lt;/item&gt;&lt;item&gt;1317&lt;/item&gt;&lt;item&gt;1329&lt;/item&gt;&lt;item&gt;1330&lt;/item&gt;&lt;item&gt;1334&lt;/item&gt;&lt;item&gt;1335&lt;/item&gt;&lt;item&gt;1336&lt;/item&gt;&lt;item&gt;1379&lt;/item&gt;&lt;item&gt;1380&lt;/item&gt;&lt;item&gt;1382&lt;/item&gt;&lt;item&gt;1411&lt;/item&gt;&lt;item&gt;1424&lt;/item&gt;&lt;item&gt;1426&lt;/item&gt;&lt;item&gt;1428&lt;/item&gt;&lt;item&gt;1429&lt;/item&gt;&lt;item&gt;1430&lt;/item&gt;&lt;item&gt;1431&lt;/item&gt;&lt;item&gt;1433&lt;/item&gt;&lt;item&gt;1434&lt;/item&gt;&lt;item&gt;1435&lt;/item&gt;&lt;item&gt;1442&lt;/item&gt;&lt;item&gt;1443&lt;/item&gt;&lt;item&gt;1444&lt;/item&gt;&lt;item&gt;1452&lt;/item&gt;&lt;item&gt;1525&lt;/item&gt;&lt;item&gt;1526&lt;/item&gt;&lt;item&gt;1527&lt;/item&gt;&lt;item&gt;1528&lt;/item&gt;&lt;item&gt;1529&lt;/item&gt;&lt;item&gt;1530&lt;/item&gt;&lt;item&gt;1531&lt;/item&gt;&lt;item&gt;1541&lt;/item&gt;&lt;item&gt;1542&lt;/item&gt;&lt;item&gt;1543&lt;/item&gt;&lt;item&gt;1553&lt;/item&gt;&lt;item&gt;1586&lt;/item&gt;&lt;item&gt;1587&lt;/item&gt;&lt;item&gt;1589&lt;/item&gt;&lt;item&gt;1590&lt;/item&gt;&lt;item&gt;1594&lt;/item&gt;&lt;item&gt;1595&lt;/item&gt;&lt;/record-ids&gt;&lt;/item&gt;&lt;/Libraries&gt;"/>
  </w:docVars>
  <w:rsids>
    <w:rsidRoot w:val="00E3222B"/>
    <w:rsid w:val="00000097"/>
    <w:rsid w:val="00000B7F"/>
    <w:rsid w:val="00001917"/>
    <w:rsid w:val="000024B3"/>
    <w:rsid w:val="000028CD"/>
    <w:rsid w:val="00002A44"/>
    <w:rsid w:val="00002DD7"/>
    <w:rsid w:val="00002E4A"/>
    <w:rsid w:val="000047D9"/>
    <w:rsid w:val="00004962"/>
    <w:rsid w:val="000051D4"/>
    <w:rsid w:val="00006193"/>
    <w:rsid w:val="0000734F"/>
    <w:rsid w:val="00010948"/>
    <w:rsid w:val="000117D4"/>
    <w:rsid w:val="0001192C"/>
    <w:rsid w:val="00012898"/>
    <w:rsid w:val="000138ED"/>
    <w:rsid w:val="00013908"/>
    <w:rsid w:val="00013CDC"/>
    <w:rsid w:val="0001400D"/>
    <w:rsid w:val="00014478"/>
    <w:rsid w:val="000144D2"/>
    <w:rsid w:val="000146AC"/>
    <w:rsid w:val="00016299"/>
    <w:rsid w:val="000162EE"/>
    <w:rsid w:val="000165F1"/>
    <w:rsid w:val="000166E3"/>
    <w:rsid w:val="0001697C"/>
    <w:rsid w:val="00016A52"/>
    <w:rsid w:val="000210C7"/>
    <w:rsid w:val="000216DE"/>
    <w:rsid w:val="00021A79"/>
    <w:rsid w:val="00021BBD"/>
    <w:rsid w:val="000224F4"/>
    <w:rsid w:val="0002266A"/>
    <w:rsid w:val="00023C8B"/>
    <w:rsid w:val="000245EF"/>
    <w:rsid w:val="0002616B"/>
    <w:rsid w:val="000263F6"/>
    <w:rsid w:val="0002708C"/>
    <w:rsid w:val="000270B1"/>
    <w:rsid w:val="00027442"/>
    <w:rsid w:val="00027C1E"/>
    <w:rsid w:val="000305B3"/>
    <w:rsid w:val="0003160D"/>
    <w:rsid w:val="00031892"/>
    <w:rsid w:val="00031C92"/>
    <w:rsid w:val="00032941"/>
    <w:rsid w:val="00032A4D"/>
    <w:rsid w:val="00032DDF"/>
    <w:rsid w:val="00032DEC"/>
    <w:rsid w:val="000331D8"/>
    <w:rsid w:val="0003332F"/>
    <w:rsid w:val="00033873"/>
    <w:rsid w:val="00034311"/>
    <w:rsid w:val="00034DCB"/>
    <w:rsid w:val="00034F4E"/>
    <w:rsid w:val="00035BF9"/>
    <w:rsid w:val="00036966"/>
    <w:rsid w:val="00036BD2"/>
    <w:rsid w:val="00036E4A"/>
    <w:rsid w:val="00036FC0"/>
    <w:rsid w:val="00037512"/>
    <w:rsid w:val="00037769"/>
    <w:rsid w:val="00037823"/>
    <w:rsid w:val="00037AD8"/>
    <w:rsid w:val="00040973"/>
    <w:rsid w:val="00040A7C"/>
    <w:rsid w:val="00040BD7"/>
    <w:rsid w:val="00041B43"/>
    <w:rsid w:val="000420E9"/>
    <w:rsid w:val="000425B6"/>
    <w:rsid w:val="000425CB"/>
    <w:rsid w:val="000437D8"/>
    <w:rsid w:val="00043E7E"/>
    <w:rsid w:val="000446DB"/>
    <w:rsid w:val="00044AA3"/>
    <w:rsid w:val="00044B8A"/>
    <w:rsid w:val="000452EB"/>
    <w:rsid w:val="0004576E"/>
    <w:rsid w:val="0004587F"/>
    <w:rsid w:val="00045E1C"/>
    <w:rsid w:val="00046F52"/>
    <w:rsid w:val="0004709C"/>
    <w:rsid w:val="000503A4"/>
    <w:rsid w:val="00051B5A"/>
    <w:rsid w:val="00051BD9"/>
    <w:rsid w:val="00052186"/>
    <w:rsid w:val="00052CC9"/>
    <w:rsid w:val="00052E6E"/>
    <w:rsid w:val="00053AA2"/>
    <w:rsid w:val="00053DFC"/>
    <w:rsid w:val="00054267"/>
    <w:rsid w:val="00056099"/>
    <w:rsid w:val="0005621E"/>
    <w:rsid w:val="000562D7"/>
    <w:rsid w:val="000569B4"/>
    <w:rsid w:val="00056C73"/>
    <w:rsid w:val="0005773C"/>
    <w:rsid w:val="000606FB"/>
    <w:rsid w:val="000607E5"/>
    <w:rsid w:val="0006110F"/>
    <w:rsid w:val="00061217"/>
    <w:rsid w:val="0006157E"/>
    <w:rsid w:val="00061C63"/>
    <w:rsid w:val="00061D89"/>
    <w:rsid w:val="00062965"/>
    <w:rsid w:val="00062F11"/>
    <w:rsid w:val="0006354A"/>
    <w:rsid w:val="00063FEA"/>
    <w:rsid w:val="000643C8"/>
    <w:rsid w:val="000652DB"/>
    <w:rsid w:val="000654A9"/>
    <w:rsid w:val="00065A71"/>
    <w:rsid w:val="00065DA4"/>
    <w:rsid w:val="000662F6"/>
    <w:rsid w:val="00066C23"/>
    <w:rsid w:val="00071078"/>
    <w:rsid w:val="00073E88"/>
    <w:rsid w:val="00073FA7"/>
    <w:rsid w:val="0007451D"/>
    <w:rsid w:val="000746D1"/>
    <w:rsid w:val="00074890"/>
    <w:rsid w:val="0007590E"/>
    <w:rsid w:val="00075C3C"/>
    <w:rsid w:val="00076294"/>
    <w:rsid w:val="00076442"/>
    <w:rsid w:val="000774EF"/>
    <w:rsid w:val="00080D84"/>
    <w:rsid w:val="00081B63"/>
    <w:rsid w:val="000820F0"/>
    <w:rsid w:val="000829FE"/>
    <w:rsid w:val="0008384E"/>
    <w:rsid w:val="0008636A"/>
    <w:rsid w:val="000865B9"/>
    <w:rsid w:val="00086768"/>
    <w:rsid w:val="00086783"/>
    <w:rsid w:val="00091ACD"/>
    <w:rsid w:val="000927CD"/>
    <w:rsid w:val="00092F0A"/>
    <w:rsid w:val="00093428"/>
    <w:rsid w:val="0009389B"/>
    <w:rsid w:val="00094A83"/>
    <w:rsid w:val="00094AE3"/>
    <w:rsid w:val="0009566A"/>
    <w:rsid w:val="00095E43"/>
    <w:rsid w:val="00096F48"/>
    <w:rsid w:val="00097053"/>
    <w:rsid w:val="000974B1"/>
    <w:rsid w:val="000975D8"/>
    <w:rsid w:val="00097E6C"/>
    <w:rsid w:val="000A09D5"/>
    <w:rsid w:val="000A173E"/>
    <w:rsid w:val="000A26C3"/>
    <w:rsid w:val="000A2ADF"/>
    <w:rsid w:val="000A32A5"/>
    <w:rsid w:val="000A348F"/>
    <w:rsid w:val="000A425D"/>
    <w:rsid w:val="000A4D7E"/>
    <w:rsid w:val="000A5203"/>
    <w:rsid w:val="000A53FB"/>
    <w:rsid w:val="000A6A4C"/>
    <w:rsid w:val="000A6D0F"/>
    <w:rsid w:val="000A70D9"/>
    <w:rsid w:val="000A7148"/>
    <w:rsid w:val="000A742B"/>
    <w:rsid w:val="000A7CC2"/>
    <w:rsid w:val="000B0467"/>
    <w:rsid w:val="000B06AE"/>
    <w:rsid w:val="000B078B"/>
    <w:rsid w:val="000B08F1"/>
    <w:rsid w:val="000B0990"/>
    <w:rsid w:val="000B135E"/>
    <w:rsid w:val="000B1529"/>
    <w:rsid w:val="000B1815"/>
    <w:rsid w:val="000B1A95"/>
    <w:rsid w:val="000B1EC1"/>
    <w:rsid w:val="000B1FEB"/>
    <w:rsid w:val="000B2CB2"/>
    <w:rsid w:val="000B380D"/>
    <w:rsid w:val="000B3C7C"/>
    <w:rsid w:val="000B3E57"/>
    <w:rsid w:val="000B41B5"/>
    <w:rsid w:val="000B43B1"/>
    <w:rsid w:val="000B494E"/>
    <w:rsid w:val="000B4B27"/>
    <w:rsid w:val="000B59D6"/>
    <w:rsid w:val="000B66AD"/>
    <w:rsid w:val="000B787F"/>
    <w:rsid w:val="000C13E9"/>
    <w:rsid w:val="000C1885"/>
    <w:rsid w:val="000C1999"/>
    <w:rsid w:val="000C1FA1"/>
    <w:rsid w:val="000C212D"/>
    <w:rsid w:val="000C329A"/>
    <w:rsid w:val="000C3B1F"/>
    <w:rsid w:val="000C4845"/>
    <w:rsid w:val="000C61E3"/>
    <w:rsid w:val="000C62B3"/>
    <w:rsid w:val="000C793C"/>
    <w:rsid w:val="000C7977"/>
    <w:rsid w:val="000C7BB9"/>
    <w:rsid w:val="000C7C65"/>
    <w:rsid w:val="000D0B54"/>
    <w:rsid w:val="000D11E2"/>
    <w:rsid w:val="000D1477"/>
    <w:rsid w:val="000D1943"/>
    <w:rsid w:val="000D1AE1"/>
    <w:rsid w:val="000D21E0"/>
    <w:rsid w:val="000D26E8"/>
    <w:rsid w:val="000D2BBF"/>
    <w:rsid w:val="000D2CE2"/>
    <w:rsid w:val="000D320D"/>
    <w:rsid w:val="000D3DC6"/>
    <w:rsid w:val="000D40AB"/>
    <w:rsid w:val="000D424B"/>
    <w:rsid w:val="000D51F1"/>
    <w:rsid w:val="000D5396"/>
    <w:rsid w:val="000D5BDA"/>
    <w:rsid w:val="000E02BE"/>
    <w:rsid w:val="000E03DB"/>
    <w:rsid w:val="000E1240"/>
    <w:rsid w:val="000E1406"/>
    <w:rsid w:val="000E1C3B"/>
    <w:rsid w:val="000E224F"/>
    <w:rsid w:val="000E2314"/>
    <w:rsid w:val="000E2B1A"/>
    <w:rsid w:val="000E3503"/>
    <w:rsid w:val="000E4188"/>
    <w:rsid w:val="000E42CC"/>
    <w:rsid w:val="000E4A68"/>
    <w:rsid w:val="000E514E"/>
    <w:rsid w:val="000E51EE"/>
    <w:rsid w:val="000E5376"/>
    <w:rsid w:val="000E54C4"/>
    <w:rsid w:val="000E5929"/>
    <w:rsid w:val="000E5A64"/>
    <w:rsid w:val="000E5ED0"/>
    <w:rsid w:val="000E702F"/>
    <w:rsid w:val="000E740D"/>
    <w:rsid w:val="000F0EE6"/>
    <w:rsid w:val="000F14A3"/>
    <w:rsid w:val="000F1892"/>
    <w:rsid w:val="000F1B0E"/>
    <w:rsid w:val="000F2791"/>
    <w:rsid w:val="000F3E75"/>
    <w:rsid w:val="000F3FCD"/>
    <w:rsid w:val="000F426D"/>
    <w:rsid w:val="000F6185"/>
    <w:rsid w:val="000F6258"/>
    <w:rsid w:val="000F6FE7"/>
    <w:rsid w:val="00100366"/>
    <w:rsid w:val="0010140A"/>
    <w:rsid w:val="0010172E"/>
    <w:rsid w:val="001018B5"/>
    <w:rsid w:val="00101C22"/>
    <w:rsid w:val="00102F5B"/>
    <w:rsid w:val="00103552"/>
    <w:rsid w:val="001037A9"/>
    <w:rsid w:val="00103841"/>
    <w:rsid w:val="00103F2C"/>
    <w:rsid w:val="00104979"/>
    <w:rsid w:val="00104A39"/>
    <w:rsid w:val="00104F12"/>
    <w:rsid w:val="00106C88"/>
    <w:rsid w:val="00107538"/>
    <w:rsid w:val="00107AB2"/>
    <w:rsid w:val="0011012C"/>
    <w:rsid w:val="001113C0"/>
    <w:rsid w:val="00111753"/>
    <w:rsid w:val="00111B2F"/>
    <w:rsid w:val="0011226C"/>
    <w:rsid w:val="001145B6"/>
    <w:rsid w:val="00115181"/>
    <w:rsid w:val="00116CDF"/>
    <w:rsid w:val="00116D16"/>
    <w:rsid w:val="00117A5E"/>
    <w:rsid w:val="0012034A"/>
    <w:rsid w:val="0012045E"/>
    <w:rsid w:val="001204C4"/>
    <w:rsid w:val="00120EE2"/>
    <w:rsid w:val="0012108C"/>
    <w:rsid w:val="001216AC"/>
    <w:rsid w:val="0012179E"/>
    <w:rsid w:val="00121AF7"/>
    <w:rsid w:val="001222CC"/>
    <w:rsid w:val="00122463"/>
    <w:rsid w:val="00122705"/>
    <w:rsid w:val="0012352C"/>
    <w:rsid w:val="00124843"/>
    <w:rsid w:val="00125284"/>
    <w:rsid w:val="0012631D"/>
    <w:rsid w:val="001272A9"/>
    <w:rsid w:val="00127443"/>
    <w:rsid w:val="00127682"/>
    <w:rsid w:val="00127A7B"/>
    <w:rsid w:val="001307F9"/>
    <w:rsid w:val="00130C1E"/>
    <w:rsid w:val="00132072"/>
    <w:rsid w:val="001323DF"/>
    <w:rsid w:val="00132510"/>
    <w:rsid w:val="001326E4"/>
    <w:rsid w:val="00132F11"/>
    <w:rsid w:val="001330F5"/>
    <w:rsid w:val="001330FE"/>
    <w:rsid w:val="001333F8"/>
    <w:rsid w:val="00133E63"/>
    <w:rsid w:val="0013408B"/>
    <w:rsid w:val="00134316"/>
    <w:rsid w:val="001343DD"/>
    <w:rsid w:val="00135DB1"/>
    <w:rsid w:val="00135E8B"/>
    <w:rsid w:val="00135EAE"/>
    <w:rsid w:val="001362D4"/>
    <w:rsid w:val="00136AA4"/>
    <w:rsid w:val="001370C9"/>
    <w:rsid w:val="00137234"/>
    <w:rsid w:val="001379FD"/>
    <w:rsid w:val="00137E5D"/>
    <w:rsid w:val="00140002"/>
    <w:rsid w:val="00140BD5"/>
    <w:rsid w:val="00140F3E"/>
    <w:rsid w:val="001413F1"/>
    <w:rsid w:val="001416BF"/>
    <w:rsid w:val="001419C3"/>
    <w:rsid w:val="00141B5B"/>
    <w:rsid w:val="001422D1"/>
    <w:rsid w:val="00142DBC"/>
    <w:rsid w:val="00142E9E"/>
    <w:rsid w:val="0014327E"/>
    <w:rsid w:val="00143B21"/>
    <w:rsid w:val="00145269"/>
    <w:rsid w:val="00145299"/>
    <w:rsid w:val="00146161"/>
    <w:rsid w:val="00146304"/>
    <w:rsid w:val="00146574"/>
    <w:rsid w:val="001468B3"/>
    <w:rsid w:val="00146E71"/>
    <w:rsid w:val="00146E91"/>
    <w:rsid w:val="00146F79"/>
    <w:rsid w:val="0014775B"/>
    <w:rsid w:val="00147BBF"/>
    <w:rsid w:val="001506BF"/>
    <w:rsid w:val="001511DF"/>
    <w:rsid w:val="00151712"/>
    <w:rsid w:val="00151E1E"/>
    <w:rsid w:val="00151EA5"/>
    <w:rsid w:val="00152295"/>
    <w:rsid w:val="00152757"/>
    <w:rsid w:val="00152843"/>
    <w:rsid w:val="00153959"/>
    <w:rsid w:val="00155308"/>
    <w:rsid w:val="001554A5"/>
    <w:rsid w:val="00155B8B"/>
    <w:rsid w:val="0015622E"/>
    <w:rsid w:val="001564FB"/>
    <w:rsid w:val="00156842"/>
    <w:rsid w:val="0015718B"/>
    <w:rsid w:val="0015727F"/>
    <w:rsid w:val="00157D78"/>
    <w:rsid w:val="00160512"/>
    <w:rsid w:val="001607AD"/>
    <w:rsid w:val="001612A0"/>
    <w:rsid w:val="00161A9D"/>
    <w:rsid w:val="00162A99"/>
    <w:rsid w:val="00162C1B"/>
    <w:rsid w:val="00163DD6"/>
    <w:rsid w:val="00163F7A"/>
    <w:rsid w:val="00164230"/>
    <w:rsid w:val="00165237"/>
    <w:rsid w:val="001654F2"/>
    <w:rsid w:val="001654FD"/>
    <w:rsid w:val="001660EA"/>
    <w:rsid w:val="001661F0"/>
    <w:rsid w:val="001669D5"/>
    <w:rsid w:val="00166ACA"/>
    <w:rsid w:val="00166B60"/>
    <w:rsid w:val="00166FE7"/>
    <w:rsid w:val="001674B3"/>
    <w:rsid w:val="0017010C"/>
    <w:rsid w:val="0017034A"/>
    <w:rsid w:val="0017070F"/>
    <w:rsid w:val="001716DC"/>
    <w:rsid w:val="00171D38"/>
    <w:rsid w:val="00172BEF"/>
    <w:rsid w:val="00172CC3"/>
    <w:rsid w:val="00173707"/>
    <w:rsid w:val="001751A6"/>
    <w:rsid w:val="001754AF"/>
    <w:rsid w:val="00176052"/>
    <w:rsid w:val="00176320"/>
    <w:rsid w:val="001769F0"/>
    <w:rsid w:val="00177375"/>
    <w:rsid w:val="001775FA"/>
    <w:rsid w:val="00177919"/>
    <w:rsid w:val="00177EB8"/>
    <w:rsid w:val="00180306"/>
    <w:rsid w:val="0018037D"/>
    <w:rsid w:val="001805B2"/>
    <w:rsid w:val="001810E4"/>
    <w:rsid w:val="0018153F"/>
    <w:rsid w:val="00181D2A"/>
    <w:rsid w:val="0018251D"/>
    <w:rsid w:val="00182631"/>
    <w:rsid w:val="00182B30"/>
    <w:rsid w:val="00182B74"/>
    <w:rsid w:val="00182C87"/>
    <w:rsid w:val="00183247"/>
    <w:rsid w:val="0018396D"/>
    <w:rsid w:val="001841D4"/>
    <w:rsid w:val="001848FA"/>
    <w:rsid w:val="00184FB7"/>
    <w:rsid w:val="001855D3"/>
    <w:rsid w:val="00186460"/>
    <w:rsid w:val="00186AB5"/>
    <w:rsid w:val="00186B21"/>
    <w:rsid w:val="0018727F"/>
    <w:rsid w:val="00187283"/>
    <w:rsid w:val="00187C75"/>
    <w:rsid w:val="0019041D"/>
    <w:rsid w:val="0019094D"/>
    <w:rsid w:val="00191635"/>
    <w:rsid w:val="001916F5"/>
    <w:rsid w:val="00191CE0"/>
    <w:rsid w:val="0019248B"/>
    <w:rsid w:val="00193177"/>
    <w:rsid w:val="001944A7"/>
    <w:rsid w:val="00194F67"/>
    <w:rsid w:val="00195866"/>
    <w:rsid w:val="00195CA8"/>
    <w:rsid w:val="001A035E"/>
    <w:rsid w:val="001A08B2"/>
    <w:rsid w:val="001A0931"/>
    <w:rsid w:val="001A10F4"/>
    <w:rsid w:val="001A28D1"/>
    <w:rsid w:val="001A30AA"/>
    <w:rsid w:val="001A3790"/>
    <w:rsid w:val="001A453B"/>
    <w:rsid w:val="001A45CD"/>
    <w:rsid w:val="001A492B"/>
    <w:rsid w:val="001A5491"/>
    <w:rsid w:val="001A556F"/>
    <w:rsid w:val="001A5E8D"/>
    <w:rsid w:val="001A62C3"/>
    <w:rsid w:val="001A6B7E"/>
    <w:rsid w:val="001A70F0"/>
    <w:rsid w:val="001A7555"/>
    <w:rsid w:val="001A7D23"/>
    <w:rsid w:val="001A7DB1"/>
    <w:rsid w:val="001B04A7"/>
    <w:rsid w:val="001B1084"/>
    <w:rsid w:val="001B23C7"/>
    <w:rsid w:val="001B2624"/>
    <w:rsid w:val="001B2633"/>
    <w:rsid w:val="001B2ADE"/>
    <w:rsid w:val="001B325F"/>
    <w:rsid w:val="001B33F3"/>
    <w:rsid w:val="001B34AC"/>
    <w:rsid w:val="001B3F5D"/>
    <w:rsid w:val="001B40C9"/>
    <w:rsid w:val="001B432B"/>
    <w:rsid w:val="001B44DE"/>
    <w:rsid w:val="001B4569"/>
    <w:rsid w:val="001B463D"/>
    <w:rsid w:val="001B4B24"/>
    <w:rsid w:val="001B4DBE"/>
    <w:rsid w:val="001B58D8"/>
    <w:rsid w:val="001B5AD9"/>
    <w:rsid w:val="001B60B2"/>
    <w:rsid w:val="001B6431"/>
    <w:rsid w:val="001B6576"/>
    <w:rsid w:val="001B67F8"/>
    <w:rsid w:val="001B6A70"/>
    <w:rsid w:val="001B6E1B"/>
    <w:rsid w:val="001B7040"/>
    <w:rsid w:val="001B7361"/>
    <w:rsid w:val="001B793F"/>
    <w:rsid w:val="001C04E9"/>
    <w:rsid w:val="001C08F7"/>
    <w:rsid w:val="001C0C7E"/>
    <w:rsid w:val="001C0FB0"/>
    <w:rsid w:val="001C2432"/>
    <w:rsid w:val="001C2525"/>
    <w:rsid w:val="001C2AD4"/>
    <w:rsid w:val="001C2E62"/>
    <w:rsid w:val="001C36C4"/>
    <w:rsid w:val="001C3E86"/>
    <w:rsid w:val="001C4442"/>
    <w:rsid w:val="001C4644"/>
    <w:rsid w:val="001C4B36"/>
    <w:rsid w:val="001C4FF1"/>
    <w:rsid w:val="001C5475"/>
    <w:rsid w:val="001C5AD8"/>
    <w:rsid w:val="001C5BFE"/>
    <w:rsid w:val="001C5DC9"/>
    <w:rsid w:val="001C65AC"/>
    <w:rsid w:val="001C710B"/>
    <w:rsid w:val="001C752C"/>
    <w:rsid w:val="001D00C2"/>
    <w:rsid w:val="001D0641"/>
    <w:rsid w:val="001D0D87"/>
    <w:rsid w:val="001D1B6A"/>
    <w:rsid w:val="001D2105"/>
    <w:rsid w:val="001D2531"/>
    <w:rsid w:val="001D27AD"/>
    <w:rsid w:val="001D27CF"/>
    <w:rsid w:val="001D2C64"/>
    <w:rsid w:val="001D2EE7"/>
    <w:rsid w:val="001D3470"/>
    <w:rsid w:val="001D4AFA"/>
    <w:rsid w:val="001D5269"/>
    <w:rsid w:val="001D62B2"/>
    <w:rsid w:val="001D6528"/>
    <w:rsid w:val="001D6758"/>
    <w:rsid w:val="001D6D7C"/>
    <w:rsid w:val="001D71A0"/>
    <w:rsid w:val="001D751B"/>
    <w:rsid w:val="001D77B3"/>
    <w:rsid w:val="001D7F01"/>
    <w:rsid w:val="001E0F1D"/>
    <w:rsid w:val="001E13EE"/>
    <w:rsid w:val="001E150F"/>
    <w:rsid w:val="001E171E"/>
    <w:rsid w:val="001E3865"/>
    <w:rsid w:val="001E437A"/>
    <w:rsid w:val="001E496A"/>
    <w:rsid w:val="001E4B8B"/>
    <w:rsid w:val="001E4D43"/>
    <w:rsid w:val="001E5764"/>
    <w:rsid w:val="001E5960"/>
    <w:rsid w:val="001E59BD"/>
    <w:rsid w:val="001E59D1"/>
    <w:rsid w:val="001E6038"/>
    <w:rsid w:val="001E668B"/>
    <w:rsid w:val="001E6801"/>
    <w:rsid w:val="001E6E48"/>
    <w:rsid w:val="001E75AF"/>
    <w:rsid w:val="001E7C03"/>
    <w:rsid w:val="001E7C35"/>
    <w:rsid w:val="001E7D55"/>
    <w:rsid w:val="001F0298"/>
    <w:rsid w:val="001F04AA"/>
    <w:rsid w:val="001F09FE"/>
    <w:rsid w:val="001F0C3D"/>
    <w:rsid w:val="001F0D3D"/>
    <w:rsid w:val="001F108A"/>
    <w:rsid w:val="001F1EF1"/>
    <w:rsid w:val="001F2910"/>
    <w:rsid w:val="001F2AAE"/>
    <w:rsid w:val="001F2ACD"/>
    <w:rsid w:val="001F360E"/>
    <w:rsid w:val="001F4186"/>
    <w:rsid w:val="001F49DF"/>
    <w:rsid w:val="001F574D"/>
    <w:rsid w:val="001F69FD"/>
    <w:rsid w:val="001F6CA2"/>
    <w:rsid w:val="001F6FD8"/>
    <w:rsid w:val="001F7455"/>
    <w:rsid w:val="001F7C11"/>
    <w:rsid w:val="00201320"/>
    <w:rsid w:val="00202FC0"/>
    <w:rsid w:val="0020303B"/>
    <w:rsid w:val="002030C8"/>
    <w:rsid w:val="002031EB"/>
    <w:rsid w:val="00203C70"/>
    <w:rsid w:val="002041CB"/>
    <w:rsid w:val="002042EA"/>
    <w:rsid w:val="00204526"/>
    <w:rsid w:val="002049DE"/>
    <w:rsid w:val="002054AE"/>
    <w:rsid w:val="002057A6"/>
    <w:rsid w:val="00205F15"/>
    <w:rsid w:val="002067DF"/>
    <w:rsid w:val="00207391"/>
    <w:rsid w:val="002079EC"/>
    <w:rsid w:val="00207D5C"/>
    <w:rsid w:val="00207E06"/>
    <w:rsid w:val="00210F23"/>
    <w:rsid w:val="0021170F"/>
    <w:rsid w:val="00211D78"/>
    <w:rsid w:val="0021291B"/>
    <w:rsid w:val="00212A32"/>
    <w:rsid w:val="00212DA3"/>
    <w:rsid w:val="00213129"/>
    <w:rsid w:val="00213424"/>
    <w:rsid w:val="002134A0"/>
    <w:rsid w:val="00213694"/>
    <w:rsid w:val="00214F3C"/>
    <w:rsid w:val="002157DB"/>
    <w:rsid w:val="002162D8"/>
    <w:rsid w:val="002162FB"/>
    <w:rsid w:val="0021658F"/>
    <w:rsid w:val="00217261"/>
    <w:rsid w:val="00217533"/>
    <w:rsid w:val="00217872"/>
    <w:rsid w:val="00217B57"/>
    <w:rsid w:val="00220048"/>
    <w:rsid w:val="002212F6"/>
    <w:rsid w:val="00222623"/>
    <w:rsid w:val="0022415A"/>
    <w:rsid w:val="00224211"/>
    <w:rsid w:val="00224831"/>
    <w:rsid w:val="00224DBC"/>
    <w:rsid w:val="0022505E"/>
    <w:rsid w:val="002264DE"/>
    <w:rsid w:val="002265F4"/>
    <w:rsid w:val="0022682E"/>
    <w:rsid w:val="00226A60"/>
    <w:rsid w:val="00226A77"/>
    <w:rsid w:val="00226DD1"/>
    <w:rsid w:val="00227775"/>
    <w:rsid w:val="00227A98"/>
    <w:rsid w:val="00230936"/>
    <w:rsid w:val="0023214B"/>
    <w:rsid w:val="002324B6"/>
    <w:rsid w:val="00232750"/>
    <w:rsid w:val="0023412B"/>
    <w:rsid w:val="00234194"/>
    <w:rsid w:val="00234710"/>
    <w:rsid w:val="00236981"/>
    <w:rsid w:val="00236D2C"/>
    <w:rsid w:val="00237F7A"/>
    <w:rsid w:val="00240DE2"/>
    <w:rsid w:val="00241C57"/>
    <w:rsid w:val="00241FBA"/>
    <w:rsid w:val="0024223D"/>
    <w:rsid w:val="00242CEA"/>
    <w:rsid w:val="0024314E"/>
    <w:rsid w:val="002439EE"/>
    <w:rsid w:val="00243FB5"/>
    <w:rsid w:val="0024408B"/>
    <w:rsid w:val="00244A1A"/>
    <w:rsid w:val="00244BD8"/>
    <w:rsid w:val="002450A7"/>
    <w:rsid w:val="002458FD"/>
    <w:rsid w:val="002459B0"/>
    <w:rsid w:val="00245FC8"/>
    <w:rsid w:val="00246237"/>
    <w:rsid w:val="002467B9"/>
    <w:rsid w:val="002503F1"/>
    <w:rsid w:val="00250611"/>
    <w:rsid w:val="00250792"/>
    <w:rsid w:val="002507DB"/>
    <w:rsid w:val="00251403"/>
    <w:rsid w:val="00251AB3"/>
    <w:rsid w:val="00251BEC"/>
    <w:rsid w:val="00252010"/>
    <w:rsid w:val="00252A47"/>
    <w:rsid w:val="00252B0B"/>
    <w:rsid w:val="00252B38"/>
    <w:rsid w:val="00254A29"/>
    <w:rsid w:val="0025524D"/>
    <w:rsid w:val="00255E10"/>
    <w:rsid w:val="00256B30"/>
    <w:rsid w:val="002601C5"/>
    <w:rsid w:val="0026047A"/>
    <w:rsid w:val="0026079F"/>
    <w:rsid w:val="00260A2A"/>
    <w:rsid w:val="00260AC5"/>
    <w:rsid w:val="00260EBF"/>
    <w:rsid w:val="00261181"/>
    <w:rsid w:val="00261740"/>
    <w:rsid w:val="00261E45"/>
    <w:rsid w:val="00261F99"/>
    <w:rsid w:val="00261FEB"/>
    <w:rsid w:val="0026214C"/>
    <w:rsid w:val="00262CC3"/>
    <w:rsid w:val="0026311A"/>
    <w:rsid w:val="0026418B"/>
    <w:rsid w:val="0026521D"/>
    <w:rsid w:val="00265D74"/>
    <w:rsid w:val="002666F3"/>
    <w:rsid w:val="00266FF8"/>
    <w:rsid w:val="0026722F"/>
    <w:rsid w:val="002676F1"/>
    <w:rsid w:val="00270EB3"/>
    <w:rsid w:val="00271231"/>
    <w:rsid w:val="002714F4"/>
    <w:rsid w:val="0027211B"/>
    <w:rsid w:val="002726D6"/>
    <w:rsid w:val="00272B24"/>
    <w:rsid w:val="002736B8"/>
    <w:rsid w:val="00273D2B"/>
    <w:rsid w:val="00273E11"/>
    <w:rsid w:val="002744A5"/>
    <w:rsid w:val="00274864"/>
    <w:rsid w:val="00274CCB"/>
    <w:rsid w:val="00275ABC"/>
    <w:rsid w:val="00276093"/>
    <w:rsid w:val="002808FA"/>
    <w:rsid w:val="00282090"/>
    <w:rsid w:val="0028367E"/>
    <w:rsid w:val="00283D9E"/>
    <w:rsid w:val="00283EB1"/>
    <w:rsid w:val="0028468F"/>
    <w:rsid w:val="002848F9"/>
    <w:rsid w:val="00284CEB"/>
    <w:rsid w:val="00285637"/>
    <w:rsid w:val="00285A27"/>
    <w:rsid w:val="0028727D"/>
    <w:rsid w:val="00290062"/>
    <w:rsid w:val="002905FF"/>
    <w:rsid w:val="00290685"/>
    <w:rsid w:val="002907A2"/>
    <w:rsid w:val="002911F6"/>
    <w:rsid w:val="00291482"/>
    <w:rsid w:val="00291BAA"/>
    <w:rsid w:val="00291BE7"/>
    <w:rsid w:val="002921A9"/>
    <w:rsid w:val="00292C74"/>
    <w:rsid w:val="00292D8C"/>
    <w:rsid w:val="002938A3"/>
    <w:rsid w:val="00293E4A"/>
    <w:rsid w:val="002948AB"/>
    <w:rsid w:val="0029536F"/>
    <w:rsid w:val="002954F5"/>
    <w:rsid w:val="00295983"/>
    <w:rsid w:val="00295CA5"/>
    <w:rsid w:val="00295DE3"/>
    <w:rsid w:val="00295E45"/>
    <w:rsid w:val="00296782"/>
    <w:rsid w:val="002967D8"/>
    <w:rsid w:val="002968D4"/>
    <w:rsid w:val="00297196"/>
    <w:rsid w:val="002977C5"/>
    <w:rsid w:val="002A04FB"/>
    <w:rsid w:val="002A0F4C"/>
    <w:rsid w:val="002A24DC"/>
    <w:rsid w:val="002A2C96"/>
    <w:rsid w:val="002A337D"/>
    <w:rsid w:val="002A47C5"/>
    <w:rsid w:val="002A5AA0"/>
    <w:rsid w:val="002A6EFC"/>
    <w:rsid w:val="002A6FD3"/>
    <w:rsid w:val="002A7273"/>
    <w:rsid w:val="002A7926"/>
    <w:rsid w:val="002A7F04"/>
    <w:rsid w:val="002B0264"/>
    <w:rsid w:val="002B04DB"/>
    <w:rsid w:val="002B2A1A"/>
    <w:rsid w:val="002B38D8"/>
    <w:rsid w:val="002B3905"/>
    <w:rsid w:val="002B3CDA"/>
    <w:rsid w:val="002B4EBA"/>
    <w:rsid w:val="002B510D"/>
    <w:rsid w:val="002B6394"/>
    <w:rsid w:val="002C054B"/>
    <w:rsid w:val="002C0720"/>
    <w:rsid w:val="002C1DF1"/>
    <w:rsid w:val="002C261A"/>
    <w:rsid w:val="002C2645"/>
    <w:rsid w:val="002C2B23"/>
    <w:rsid w:val="002C3359"/>
    <w:rsid w:val="002C3A69"/>
    <w:rsid w:val="002C4558"/>
    <w:rsid w:val="002C49CF"/>
    <w:rsid w:val="002C4C56"/>
    <w:rsid w:val="002C51BC"/>
    <w:rsid w:val="002C550D"/>
    <w:rsid w:val="002C5A20"/>
    <w:rsid w:val="002C5C30"/>
    <w:rsid w:val="002C5FC8"/>
    <w:rsid w:val="002C607C"/>
    <w:rsid w:val="002C621F"/>
    <w:rsid w:val="002C6A01"/>
    <w:rsid w:val="002C6A02"/>
    <w:rsid w:val="002C714C"/>
    <w:rsid w:val="002C7D09"/>
    <w:rsid w:val="002C7D52"/>
    <w:rsid w:val="002C7DC8"/>
    <w:rsid w:val="002D05A5"/>
    <w:rsid w:val="002D0734"/>
    <w:rsid w:val="002D0BE0"/>
    <w:rsid w:val="002D12E3"/>
    <w:rsid w:val="002D15E4"/>
    <w:rsid w:val="002D1656"/>
    <w:rsid w:val="002D170D"/>
    <w:rsid w:val="002D222C"/>
    <w:rsid w:val="002D375E"/>
    <w:rsid w:val="002D4357"/>
    <w:rsid w:val="002D53D3"/>
    <w:rsid w:val="002D5EE2"/>
    <w:rsid w:val="002D6702"/>
    <w:rsid w:val="002D7393"/>
    <w:rsid w:val="002D7657"/>
    <w:rsid w:val="002D7FFC"/>
    <w:rsid w:val="002E03EA"/>
    <w:rsid w:val="002E0725"/>
    <w:rsid w:val="002E0E5B"/>
    <w:rsid w:val="002E1413"/>
    <w:rsid w:val="002E1787"/>
    <w:rsid w:val="002E19F7"/>
    <w:rsid w:val="002E1B14"/>
    <w:rsid w:val="002E1E07"/>
    <w:rsid w:val="002E2566"/>
    <w:rsid w:val="002E26D0"/>
    <w:rsid w:val="002E332B"/>
    <w:rsid w:val="002E3339"/>
    <w:rsid w:val="002E4724"/>
    <w:rsid w:val="002E4B23"/>
    <w:rsid w:val="002E6DBE"/>
    <w:rsid w:val="002E74D7"/>
    <w:rsid w:val="002E79AD"/>
    <w:rsid w:val="002E7DE4"/>
    <w:rsid w:val="002E7FB2"/>
    <w:rsid w:val="002F016C"/>
    <w:rsid w:val="002F03EC"/>
    <w:rsid w:val="002F063B"/>
    <w:rsid w:val="002F0FDB"/>
    <w:rsid w:val="002F1AC4"/>
    <w:rsid w:val="002F466D"/>
    <w:rsid w:val="002F4D06"/>
    <w:rsid w:val="002F4F17"/>
    <w:rsid w:val="002F509C"/>
    <w:rsid w:val="002F56C7"/>
    <w:rsid w:val="002F57A8"/>
    <w:rsid w:val="002F60BD"/>
    <w:rsid w:val="002F60F4"/>
    <w:rsid w:val="002F6249"/>
    <w:rsid w:val="002F68E5"/>
    <w:rsid w:val="002F6A86"/>
    <w:rsid w:val="002F75D7"/>
    <w:rsid w:val="002F7A31"/>
    <w:rsid w:val="00300C6A"/>
    <w:rsid w:val="003012AE"/>
    <w:rsid w:val="003021AF"/>
    <w:rsid w:val="00302ABF"/>
    <w:rsid w:val="003030E7"/>
    <w:rsid w:val="0030374B"/>
    <w:rsid w:val="0030386A"/>
    <w:rsid w:val="0030444C"/>
    <w:rsid w:val="00304483"/>
    <w:rsid w:val="00304A04"/>
    <w:rsid w:val="00304DB0"/>
    <w:rsid w:val="00305330"/>
    <w:rsid w:val="00306378"/>
    <w:rsid w:val="00310ABF"/>
    <w:rsid w:val="003114C2"/>
    <w:rsid w:val="003116A6"/>
    <w:rsid w:val="00311C72"/>
    <w:rsid w:val="00311EAF"/>
    <w:rsid w:val="003125B9"/>
    <w:rsid w:val="00312B6E"/>
    <w:rsid w:val="0031365D"/>
    <w:rsid w:val="0031397D"/>
    <w:rsid w:val="00314060"/>
    <w:rsid w:val="003142B1"/>
    <w:rsid w:val="00314B92"/>
    <w:rsid w:val="00314C8C"/>
    <w:rsid w:val="0031529E"/>
    <w:rsid w:val="003162B8"/>
    <w:rsid w:val="003162BA"/>
    <w:rsid w:val="0031643D"/>
    <w:rsid w:val="0031644A"/>
    <w:rsid w:val="00316EA8"/>
    <w:rsid w:val="003172C4"/>
    <w:rsid w:val="0031794E"/>
    <w:rsid w:val="003202D2"/>
    <w:rsid w:val="0032103E"/>
    <w:rsid w:val="003217C6"/>
    <w:rsid w:val="00321804"/>
    <w:rsid w:val="00321973"/>
    <w:rsid w:val="0032222E"/>
    <w:rsid w:val="003223D4"/>
    <w:rsid w:val="003225F5"/>
    <w:rsid w:val="00322DA0"/>
    <w:rsid w:val="00325006"/>
    <w:rsid w:val="00326BE3"/>
    <w:rsid w:val="00327888"/>
    <w:rsid w:val="00331B77"/>
    <w:rsid w:val="003323B7"/>
    <w:rsid w:val="00332F8E"/>
    <w:rsid w:val="00332FD3"/>
    <w:rsid w:val="00333094"/>
    <w:rsid w:val="00333108"/>
    <w:rsid w:val="00333322"/>
    <w:rsid w:val="00333DA1"/>
    <w:rsid w:val="00334B45"/>
    <w:rsid w:val="0033507D"/>
    <w:rsid w:val="003350D7"/>
    <w:rsid w:val="00335B90"/>
    <w:rsid w:val="00335D4A"/>
    <w:rsid w:val="00336AE0"/>
    <w:rsid w:val="00337653"/>
    <w:rsid w:val="0034001A"/>
    <w:rsid w:val="003410DA"/>
    <w:rsid w:val="00341225"/>
    <w:rsid w:val="0034153C"/>
    <w:rsid w:val="003417FF"/>
    <w:rsid w:val="0034189E"/>
    <w:rsid w:val="00342AF5"/>
    <w:rsid w:val="00342DB0"/>
    <w:rsid w:val="00342FDD"/>
    <w:rsid w:val="00343682"/>
    <w:rsid w:val="003446ED"/>
    <w:rsid w:val="00344F88"/>
    <w:rsid w:val="003452C7"/>
    <w:rsid w:val="003453AC"/>
    <w:rsid w:val="003453ED"/>
    <w:rsid w:val="00345BBC"/>
    <w:rsid w:val="00345C0A"/>
    <w:rsid w:val="00346349"/>
    <w:rsid w:val="0034791C"/>
    <w:rsid w:val="00347EED"/>
    <w:rsid w:val="003509B6"/>
    <w:rsid w:val="00350C1F"/>
    <w:rsid w:val="0035111D"/>
    <w:rsid w:val="00351474"/>
    <w:rsid w:val="00351B88"/>
    <w:rsid w:val="00352840"/>
    <w:rsid w:val="00352869"/>
    <w:rsid w:val="00352AFD"/>
    <w:rsid w:val="00352C13"/>
    <w:rsid w:val="0035382C"/>
    <w:rsid w:val="0035409A"/>
    <w:rsid w:val="00354230"/>
    <w:rsid w:val="003545FD"/>
    <w:rsid w:val="003551C1"/>
    <w:rsid w:val="00355A6C"/>
    <w:rsid w:val="00355F85"/>
    <w:rsid w:val="00356E28"/>
    <w:rsid w:val="00356F05"/>
    <w:rsid w:val="003571FA"/>
    <w:rsid w:val="00360280"/>
    <w:rsid w:val="00361119"/>
    <w:rsid w:val="00361627"/>
    <w:rsid w:val="003616C5"/>
    <w:rsid w:val="00361F03"/>
    <w:rsid w:val="003629BD"/>
    <w:rsid w:val="003632DB"/>
    <w:rsid w:val="003635DE"/>
    <w:rsid w:val="00363ED5"/>
    <w:rsid w:val="00364052"/>
    <w:rsid w:val="00364759"/>
    <w:rsid w:val="00364DD3"/>
    <w:rsid w:val="0036524C"/>
    <w:rsid w:val="003652BA"/>
    <w:rsid w:val="00365A26"/>
    <w:rsid w:val="00365EF9"/>
    <w:rsid w:val="003663FF"/>
    <w:rsid w:val="0036686A"/>
    <w:rsid w:val="0036779C"/>
    <w:rsid w:val="003679A0"/>
    <w:rsid w:val="00367FEA"/>
    <w:rsid w:val="00370785"/>
    <w:rsid w:val="00370AA8"/>
    <w:rsid w:val="00370E6E"/>
    <w:rsid w:val="00371B54"/>
    <w:rsid w:val="00372F26"/>
    <w:rsid w:val="00373273"/>
    <w:rsid w:val="00373699"/>
    <w:rsid w:val="00373C58"/>
    <w:rsid w:val="00373EFC"/>
    <w:rsid w:val="0037424C"/>
    <w:rsid w:val="00374E74"/>
    <w:rsid w:val="00374F8A"/>
    <w:rsid w:val="00375F58"/>
    <w:rsid w:val="00376AC8"/>
    <w:rsid w:val="00376B64"/>
    <w:rsid w:val="00376CB3"/>
    <w:rsid w:val="003772D3"/>
    <w:rsid w:val="00377F6B"/>
    <w:rsid w:val="00380A78"/>
    <w:rsid w:val="0038194C"/>
    <w:rsid w:val="00383177"/>
    <w:rsid w:val="00383852"/>
    <w:rsid w:val="00383BF0"/>
    <w:rsid w:val="003844CC"/>
    <w:rsid w:val="0038486D"/>
    <w:rsid w:val="003849EC"/>
    <w:rsid w:val="00384A0B"/>
    <w:rsid w:val="00385624"/>
    <w:rsid w:val="00385B75"/>
    <w:rsid w:val="00385BE5"/>
    <w:rsid w:val="00385E87"/>
    <w:rsid w:val="0038647B"/>
    <w:rsid w:val="00386A2B"/>
    <w:rsid w:val="00386C3B"/>
    <w:rsid w:val="00390877"/>
    <w:rsid w:val="0039144F"/>
    <w:rsid w:val="00392074"/>
    <w:rsid w:val="00393719"/>
    <w:rsid w:val="00393E9C"/>
    <w:rsid w:val="00393F6E"/>
    <w:rsid w:val="00394345"/>
    <w:rsid w:val="0039437E"/>
    <w:rsid w:val="00394601"/>
    <w:rsid w:val="00394A45"/>
    <w:rsid w:val="00395E1A"/>
    <w:rsid w:val="00395ED7"/>
    <w:rsid w:val="00395EDE"/>
    <w:rsid w:val="0039621E"/>
    <w:rsid w:val="00396826"/>
    <w:rsid w:val="00396D3D"/>
    <w:rsid w:val="00396F47"/>
    <w:rsid w:val="00397215"/>
    <w:rsid w:val="00397E61"/>
    <w:rsid w:val="003A10B9"/>
    <w:rsid w:val="003A12F7"/>
    <w:rsid w:val="003A159F"/>
    <w:rsid w:val="003A1609"/>
    <w:rsid w:val="003A1FBF"/>
    <w:rsid w:val="003A2591"/>
    <w:rsid w:val="003A3371"/>
    <w:rsid w:val="003A360B"/>
    <w:rsid w:val="003A405F"/>
    <w:rsid w:val="003A56A0"/>
    <w:rsid w:val="003A596F"/>
    <w:rsid w:val="003A6496"/>
    <w:rsid w:val="003A64DC"/>
    <w:rsid w:val="003A754B"/>
    <w:rsid w:val="003A799D"/>
    <w:rsid w:val="003B2A31"/>
    <w:rsid w:val="003B30FF"/>
    <w:rsid w:val="003B3A39"/>
    <w:rsid w:val="003B3ED1"/>
    <w:rsid w:val="003B4208"/>
    <w:rsid w:val="003B4446"/>
    <w:rsid w:val="003B44EF"/>
    <w:rsid w:val="003B4DD4"/>
    <w:rsid w:val="003B56B0"/>
    <w:rsid w:val="003B5CF4"/>
    <w:rsid w:val="003B689D"/>
    <w:rsid w:val="003B6E89"/>
    <w:rsid w:val="003B779C"/>
    <w:rsid w:val="003B7913"/>
    <w:rsid w:val="003B7B54"/>
    <w:rsid w:val="003B7BC3"/>
    <w:rsid w:val="003C2715"/>
    <w:rsid w:val="003C29D5"/>
    <w:rsid w:val="003C3477"/>
    <w:rsid w:val="003C38A0"/>
    <w:rsid w:val="003C461B"/>
    <w:rsid w:val="003C552C"/>
    <w:rsid w:val="003C5589"/>
    <w:rsid w:val="003C5BD9"/>
    <w:rsid w:val="003C5E49"/>
    <w:rsid w:val="003C66B0"/>
    <w:rsid w:val="003C6FFD"/>
    <w:rsid w:val="003C732C"/>
    <w:rsid w:val="003C747A"/>
    <w:rsid w:val="003D02F5"/>
    <w:rsid w:val="003D0766"/>
    <w:rsid w:val="003D094D"/>
    <w:rsid w:val="003D0B50"/>
    <w:rsid w:val="003D0BB0"/>
    <w:rsid w:val="003D1528"/>
    <w:rsid w:val="003D2C6C"/>
    <w:rsid w:val="003D2E27"/>
    <w:rsid w:val="003D469C"/>
    <w:rsid w:val="003D5658"/>
    <w:rsid w:val="003D65C0"/>
    <w:rsid w:val="003D70D2"/>
    <w:rsid w:val="003D72DA"/>
    <w:rsid w:val="003D76C4"/>
    <w:rsid w:val="003D79C6"/>
    <w:rsid w:val="003E138C"/>
    <w:rsid w:val="003E1394"/>
    <w:rsid w:val="003E1410"/>
    <w:rsid w:val="003E151D"/>
    <w:rsid w:val="003E281E"/>
    <w:rsid w:val="003E287C"/>
    <w:rsid w:val="003E3207"/>
    <w:rsid w:val="003E3796"/>
    <w:rsid w:val="003E4736"/>
    <w:rsid w:val="003E49D5"/>
    <w:rsid w:val="003E4BA9"/>
    <w:rsid w:val="003E53BC"/>
    <w:rsid w:val="003E5CEA"/>
    <w:rsid w:val="003E7AFC"/>
    <w:rsid w:val="003E7FCB"/>
    <w:rsid w:val="003F04DE"/>
    <w:rsid w:val="003F065F"/>
    <w:rsid w:val="003F2124"/>
    <w:rsid w:val="003F26FC"/>
    <w:rsid w:val="003F270E"/>
    <w:rsid w:val="003F2DB0"/>
    <w:rsid w:val="003F3227"/>
    <w:rsid w:val="003F34E9"/>
    <w:rsid w:val="003F4225"/>
    <w:rsid w:val="003F4AE2"/>
    <w:rsid w:val="003F5715"/>
    <w:rsid w:val="003F5C36"/>
    <w:rsid w:val="003F6091"/>
    <w:rsid w:val="003F67F1"/>
    <w:rsid w:val="003F695B"/>
    <w:rsid w:val="003F6A9F"/>
    <w:rsid w:val="003F6C33"/>
    <w:rsid w:val="003F755E"/>
    <w:rsid w:val="003F7CC7"/>
    <w:rsid w:val="0040029C"/>
    <w:rsid w:val="004002A6"/>
    <w:rsid w:val="004014B0"/>
    <w:rsid w:val="00401742"/>
    <w:rsid w:val="00401C4C"/>
    <w:rsid w:val="00401F70"/>
    <w:rsid w:val="0040231F"/>
    <w:rsid w:val="0040335A"/>
    <w:rsid w:val="004035CC"/>
    <w:rsid w:val="004039CE"/>
    <w:rsid w:val="00403D0C"/>
    <w:rsid w:val="004040D7"/>
    <w:rsid w:val="00404135"/>
    <w:rsid w:val="00404DC0"/>
    <w:rsid w:val="00405606"/>
    <w:rsid w:val="004061B5"/>
    <w:rsid w:val="0040647C"/>
    <w:rsid w:val="0041042F"/>
    <w:rsid w:val="00410A86"/>
    <w:rsid w:val="004110EB"/>
    <w:rsid w:val="004116AE"/>
    <w:rsid w:val="00411C3B"/>
    <w:rsid w:val="004122B3"/>
    <w:rsid w:val="0041253E"/>
    <w:rsid w:val="00412730"/>
    <w:rsid w:val="0041285D"/>
    <w:rsid w:val="0041285F"/>
    <w:rsid w:val="00412C56"/>
    <w:rsid w:val="00413555"/>
    <w:rsid w:val="00413645"/>
    <w:rsid w:val="00413DF7"/>
    <w:rsid w:val="00414350"/>
    <w:rsid w:val="00414754"/>
    <w:rsid w:val="00414B88"/>
    <w:rsid w:val="00414E22"/>
    <w:rsid w:val="0041591B"/>
    <w:rsid w:val="00415E21"/>
    <w:rsid w:val="00416131"/>
    <w:rsid w:val="00416569"/>
    <w:rsid w:val="00416B83"/>
    <w:rsid w:val="00416E76"/>
    <w:rsid w:val="00420BD2"/>
    <w:rsid w:val="00421018"/>
    <w:rsid w:val="00421F04"/>
    <w:rsid w:val="00422C06"/>
    <w:rsid w:val="00422F2C"/>
    <w:rsid w:val="004231ED"/>
    <w:rsid w:val="0042342D"/>
    <w:rsid w:val="00423C1B"/>
    <w:rsid w:val="00423C31"/>
    <w:rsid w:val="00423E7F"/>
    <w:rsid w:val="0042416A"/>
    <w:rsid w:val="004249BE"/>
    <w:rsid w:val="00424D72"/>
    <w:rsid w:val="00425575"/>
    <w:rsid w:val="00426311"/>
    <w:rsid w:val="00426B9D"/>
    <w:rsid w:val="00427581"/>
    <w:rsid w:val="00427812"/>
    <w:rsid w:val="004302AB"/>
    <w:rsid w:val="00430359"/>
    <w:rsid w:val="004303E8"/>
    <w:rsid w:val="00430649"/>
    <w:rsid w:val="0043068A"/>
    <w:rsid w:val="00430A4A"/>
    <w:rsid w:val="0043133A"/>
    <w:rsid w:val="00431FF9"/>
    <w:rsid w:val="004323EF"/>
    <w:rsid w:val="004328B3"/>
    <w:rsid w:val="00433BEA"/>
    <w:rsid w:val="00433CED"/>
    <w:rsid w:val="00434753"/>
    <w:rsid w:val="00434C64"/>
    <w:rsid w:val="00434E55"/>
    <w:rsid w:val="00435331"/>
    <w:rsid w:val="00436309"/>
    <w:rsid w:val="004368EA"/>
    <w:rsid w:val="004412D3"/>
    <w:rsid w:val="00441B06"/>
    <w:rsid w:val="0044329D"/>
    <w:rsid w:val="00443544"/>
    <w:rsid w:val="00446C90"/>
    <w:rsid w:val="0044773D"/>
    <w:rsid w:val="00447C02"/>
    <w:rsid w:val="00447C7A"/>
    <w:rsid w:val="00450264"/>
    <w:rsid w:val="0045063C"/>
    <w:rsid w:val="00450F64"/>
    <w:rsid w:val="004510B7"/>
    <w:rsid w:val="004515AE"/>
    <w:rsid w:val="004517F0"/>
    <w:rsid w:val="00451DD4"/>
    <w:rsid w:val="00452472"/>
    <w:rsid w:val="0045317B"/>
    <w:rsid w:val="004532BD"/>
    <w:rsid w:val="00453839"/>
    <w:rsid w:val="00453AE0"/>
    <w:rsid w:val="00453E82"/>
    <w:rsid w:val="0045551B"/>
    <w:rsid w:val="00455BF9"/>
    <w:rsid w:val="00456CEB"/>
    <w:rsid w:val="00457097"/>
    <w:rsid w:val="0045755C"/>
    <w:rsid w:val="004575E2"/>
    <w:rsid w:val="00460091"/>
    <w:rsid w:val="004605B3"/>
    <w:rsid w:val="00460C52"/>
    <w:rsid w:val="0046102F"/>
    <w:rsid w:val="00461171"/>
    <w:rsid w:val="00461CB1"/>
    <w:rsid w:val="00462A60"/>
    <w:rsid w:val="0046357D"/>
    <w:rsid w:val="00463AE9"/>
    <w:rsid w:val="00464D3A"/>
    <w:rsid w:val="004659F5"/>
    <w:rsid w:val="004662A3"/>
    <w:rsid w:val="00466ABB"/>
    <w:rsid w:val="00466B4C"/>
    <w:rsid w:val="00466B8A"/>
    <w:rsid w:val="00467708"/>
    <w:rsid w:val="0046786A"/>
    <w:rsid w:val="0047093B"/>
    <w:rsid w:val="0047097E"/>
    <w:rsid w:val="00472293"/>
    <w:rsid w:val="004728CB"/>
    <w:rsid w:val="0047322D"/>
    <w:rsid w:val="0047432B"/>
    <w:rsid w:val="00474982"/>
    <w:rsid w:val="00475482"/>
    <w:rsid w:val="00476159"/>
    <w:rsid w:val="0047633D"/>
    <w:rsid w:val="0047639E"/>
    <w:rsid w:val="004766B2"/>
    <w:rsid w:val="00476BDE"/>
    <w:rsid w:val="00477355"/>
    <w:rsid w:val="00477A40"/>
    <w:rsid w:val="00477AED"/>
    <w:rsid w:val="004812C4"/>
    <w:rsid w:val="0048167B"/>
    <w:rsid w:val="004817AF"/>
    <w:rsid w:val="00481FA5"/>
    <w:rsid w:val="0048211E"/>
    <w:rsid w:val="00482C6F"/>
    <w:rsid w:val="00483800"/>
    <w:rsid w:val="00484063"/>
    <w:rsid w:val="00484C12"/>
    <w:rsid w:val="00484CAD"/>
    <w:rsid w:val="004860BA"/>
    <w:rsid w:val="00486159"/>
    <w:rsid w:val="00486561"/>
    <w:rsid w:val="00486BB7"/>
    <w:rsid w:val="0048791B"/>
    <w:rsid w:val="00487E48"/>
    <w:rsid w:val="004909D9"/>
    <w:rsid w:val="00490DA4"/>
    <w:rsid w:val="00491B3E"/>
    <w:rsid w:val="004922CB"/>
    <w:rsid w:val="004925CB"/>
    <w:rsid w:val="00492733"/>
    <w:rsid w:val="004931E4"/>
    <w:rsid w:val="004934B8"/>
    <w:rsid w:val="0049377F"/>
    <w:rsid w:val="00494042"/>
    <w:rsid w:val="004948DD"/>
    <w:rsid w:val="00497B5B"/>
    <w:rsid w:val="004A0255"/>
    <w:rsid w:val="004A2879"/>
    <w:rsid w:val="004A2914"/>
    <w:rsid w:val="004A30AA"/>
    <w:rsid w:val="004A34F6"/>
    <w:rsid w:val="004A44BC"/>
    <w:rsid w:val="004A4AAC"/>
    <w:rsid w:val="004A4F21"/>
    <w:rsid w:val="004A506F"/>
    <w:rsid w:val="004A5A5F"/>
    <w:rsid w:val="004A5C3F"/>
    <w:rsid w:val="004A645C"/>
    <w:rsid w:val="004B07FB"/>
    <w:rsid w:val="004B1954"/>
    <w:rsid w:val="004B2065"/>
    <w:rsid w:val="004B2568"/>
    <w:rsid w:val="004B264B"/>
    <w:rsid w:val="004B28D8"/>
    <w:rsid w:val="004B293F"/>
    <w:rsid w:val="004B2A3A"/>
    <w:rsid w:val="004B2A8A"/>
    <w:rsid w:val="004B2BCB"/>
    <w:rsid w:val="004B315F"/>
    <w:rsid w:val="004B32AB"/>
    <w:rsid w:val="004B3B83"/>
    <w:rsid w:val="004B4398"/>
    <w:rsid w:val="004B43C7"/>
    <w:rsid w:val="004B4B76"/>
    <w:rsid w:val="004B4FFE"/>
    <w:rsid w:val="004B5007"/>
    <w:rsid w:val="004B5DD8"/>
    <w:rsid w:val="004B7A8C"/>
    <w:rsid w:val="004C06AE"/>
    <w:rsid w:val="004C0A2D"/>
    <w:rsid w:val="004C0F96"/>
    <w:rsid w:val="004C15FF"/>
    <w:rsid w:val="004C19B8"/>
    <w:rsid w:val="004C1B03"/>
    <w:rsid w:val="004C2143"/>
    <w:rsid w:val="004C2422"/>
    <w:rsid w:val="004C2DC2"/>
    <w:rsid w:val="004C3235"/>
    <w:rsid w:val="004C3B4F"/>
    <w:rsid w:val="004C3BB5"/>
    <w:rsid w:val="004C4A6E"/>
    <w:rsid w:val="004C4A95"/>
    <w:rsid w:val="004C619A"/>
    <w:rsid w:val="004C65E9"/>
    <w:rsid w:val="004C6804"/>
    <w:rsid w:val="004C6852"/>
    <w:rsid w:val="004C7043"/>
    <w:rsid w:val="004C772F"/>
    <w:rsid w:val="004D11D9"/>
    <w:rsid w:val="004D3C89"/>
    <w:rsid w:val="004D5019"/>
    <w:rsid w:val="004D5AE7"/>
    <w:rsid w:val="004D5DDD"/>
    <w:rsid w:val="004D6154"/>
    <w:rsid w:val="004D6227"/>
    <w:rsid w:val="004D64BE"/>
    <w:rsid w:val="004D651B"/>
    <w:rsid w:val="004D6B13"/>
    <w:rsid w:val="004D6DDF"/>
    <w:rsid w:val="004D7087"/>
    <w:rsid w:val="004D79DE"/>
    <w:rsid w:val="004D7E5D"/>
    <w:rsid w:val="004E031C"/>
    <w:rsid w:val="004E15DC"/>
    <w:rsid w:val="004E17BA"/>
    <w:rsid w:val="004E19DC"/>
    <w:rsid w:val="004E1DFE"/>
    <w:rsid w:val="004E1ED2"/>
    <w:rsid w:val="004E2050"/>
    <w:rsid w:val="004E240C"/>
    <w:rsid w:val="004E242F"/>
    <w:rsid w:val="004E2C49"/>
    <w:rsid w:val="004E2F64"/>
    <w:rsid w:val="004E3BCE"/>
    <w:rsid w:val="004E3D2D"/>
    <w:rsid w:val="004E4D60"/>
    <w:rsid w:val="004E4DE6"/>
    <w:rsid w:val="004E4E27"/>
    <w:rsid w:val="004E5B12"/>
    <w:rsid w:val="004E64DD"/>
    <w:rsid w:val="004E67DE"/>
    <w:rsid w:val="004E7423"/>
    <w:rsid w:val="004E7558"/>
    <w:rsid w:val="004E775B"/>
    <w:rsid w:val="004E7F4C"/>
    <w:rsid w:val="004F0153"/>
    <w:rsid w:val="004F0211"/>
    <w:rsid w:val="004F0E06"/>
    <w:rsid w:val="004F0F82"/>
    <w:rsid w:val="004F13A2"/>
    <w:rsid w:val="004F146F"/>
    <w:rsid w:val="004F186A"/>
    <w:rsid w:val="004F298D"/>
    <w:rsid w:val="004F30AB"/>
    <w:rsid w:val="004F36FC"/>
    <w:rsid w:val="004F3CC9"/>
    <w:rsid w:val="004F40CC"/>
    <w:rsid w:val="004F4181"/>
    <w:rsid w:val="004F428D"/>
    <w:rsid w:val="004F4456"/>
    <w:rsid w:val="004F4E2B"/>
    <w:rsid w:val="004F5166"/>
    <w:rsid w:val="004F55AD"/>
    <w:rsid w:val="004F5F6E"/>
    <w:rsid w:val="004F64A9"/>
    <w:rsid w:val="004F6702"/>
    <w:rsid w:val="004F7B2D"/>
    <w:rsid w:val="004F7CA1"/>
    <w:rsid w:val="005000E7"/>
    <w:rsid w:val="00500534"/>
    <w:rsid w:val="00501B04"/>
    <w:rsid w:val="00501B7A"/>
    <w:rsid w:val="005031C1"/>
    <w:rsid w:val="005034D3"/>
    <w:rsid w:val="005038D6"/>
    <w:rsid w:val="00503DF6"/>
    <w:rsid w:val="00504878"/>
    <w:rsid w:val="00504BF7"/>
    <w:rsid w:val="00505A1C"/>
    <w:rsid w:val="00505E9D"/>
    <w:rsid w:val="00506B88"/>
    <w:rsid w:val="00506D44"/>
    <w:rsid w:val="00506DB4"/>
    <w:rsid w:val="00506DFF"/>
    <w:rsid w:val="0050738C"/>
    <w:rsid w:val="0050747F"/>
    <w:rsid w:val="0050749A"/>
    <w:rsid w:val="005107A3"/>
    <w:rsid w:val="00510ABD"/>
    <w:rsid w:val="00510C61"/>
    <w:rsid w:val="00511121"/>
    <w:rsid w:val="0051228F"/>
    <w:rsid w:val="005128BE"/>
    <w:rsid w:val="00513A93"/>
    <w:rsid w:val="00513D27"/>
    <w:rsid w:val="00513E1D"/>
    <w:rsid w:val="005143BF"/>
    <w:rsid w:val="00514E18"/>
    <w:rsid w:val="00514E50"/>
    <w:rsid w:val="00515E8D"/>
    <w:rsid w:val="00517C05"/>
    <w:rsid w:val="0052066C"/>
    <w:rsid w:val="00520BBE"/>
    <w:rsid w:val="00520CC8"/>
    <w:rsid w:val="005214EA"/>
    <w:rsid w:val="00521517"/>
    <w:rsid w:val="005228C7"/>
    <w:rsid w:val="0052290F"/>
    <w:rsid w:val="00522C32"/>
    <w:rsid w:val="00522D0A"/>
    <w:rsid w:val="00523076"/>
    <w:rsid w:val="00523163"/>
    <w:rsid w:val="00523262"/>
    <w:rsid w:val="00523B30"/>
    <w:rsid w:val="005240C6"/>
    <w:rsid w:val="00524743"/>
    <w:rsid w:val="00524FCB"/>
    <w:rsid w:val="00525E7B"/>
    <w:rsid w:val="005263AA"/>
    <w:rsid w:val="005264CA"/>
    <w:rsid w:val="00526958"/>
    <w:rsid w:val="00526AF8"/>
    <w:rsid w:val="005271C7"/>
    <w:rsid w:val="0052790F"/>
    <w:rsid w:val="00530278"/>
    <w:rsid w:val="0053094D"/>
    <w:rsid w:val="00531DB2"/>
    <w:rsid w:val="00532E91"/>
    <w:rsid w:val="00532F5D"/>
    <w:rsid w:val="005341D7"/>
    <w:rsid w:val="00535177"/>
    <w:rsid w:val="00536296"/>
    <w:rsid w:val="005362CA"/>
    <w:rsid w:val="00536F52"/>
    <w:rsid w:val="00537576"/>
    <w:rsid w:val="00540215"/>
    <w:rsid w:val="00540306"/>
    <w:rsid w:val="005405FD"/>
    <w:rsid w:val="00540F9F"/>
    <w:rsid w:val="005411FD"/>
    <w:rsid w:val="00541BCF"/>
    <w:rsid w:val="00541CE3"/>
    <w:rsid w:val="0054270B"/>
    <w:rsid w:val="00542A3D"/>
    <w:rsid w:val="00543AFA"/>
    <w:rsid w:val="0054410A"/>
    <w:rsid w:val="0054425E"/>
    <w:rsid w:val="00544995"/>
    <w:rsid w:val="005449F0"/>
    <w:rsid w:val="00544E42"/>
    <w:rsid w:val="00546420"/>
    <w:rsid w:val="005473CD"/>
    <w:rsid w:val="00547617"/>
    <w:rsid w:val="00547984"/>
    <w:rsid w:val="00547EB6"/>
    <w:rsid w:val="00550353"/>
    <w:rsid w:val="00550574"/>
    <w:rsid w:val="005509C5"/>
    <w:rsid w:val="00551CC6"/>
    <w:rsid w:val="00553470"/>
    <w:rsid w:val="005537EA"/>
    <w:rsid w:val="00553B77"/>
    <w:rsid w:val="00554120"/>
    <w:rsid w:val="00555B32"/>
    <w:rsid w:val="00560669"/>
    <w:rsid w:val="0056084B"/>
    <w:rsid w:val="00561230"/>
    <w:rsid w:val="00561710"/>
    <w:rsid w:val="00561AB6"/>
    <w:rsid w:val="00562040"/>
    <w:rsid w:val="00562280"/>
    <w:rsid w:val="00562F05"/>
    <w:rsid w:val="00563A42"/>
    <w:rsid w:val="005642AC"/>
    <w:rsid w:val="005644C4"/>
    <w:rsid w:val="0056463B"/>
    <w:rsid w:val="0056497F"/>
    <w:rsid w:val="005709DB"/>
    <w:rsid w:val="00571469"/>
    <w:rsid w:val="005715C7"/>
    <w:rsid w:val="00571A9B"/>
    <w:rsid w:val="00571D94"/>
    <w:rsid w:val="00572329"/>
    <w:rsid w:val="00573238"/>
    <w:rsid w:val="005732FB"/>
    <w:rsid w:val="0057336A"/>
    <w:rsid w:val="0057357B"/>
    <w:rsid w:val="00573612"/>
    <w:rsid w:val="00573B22"/>
    <w:rsid w:val="00573D8C"/>
    <w:rsid w:val="0057436D"/>
    <w:rsid w:val="00574BC1"/>
    <w:rsid w:val="0057609E"/>
    <w:rsid w:val="00577079"/>
    <w:rsid w:val="005773BA"/>
    <w:rsid w:val="00577FDC"/>
    <w:rsid w:val="00581299"/>
    <w:rsid w:val="00581685"/>
    <w:rsid w:val="00581E4A"/>
    <w:rsid w:val="00581F74"/>
    <w:rsid w:val="005821C8"/>
    <w:rsid w:val="00582BA7"/>
    <w:rsid w:val="00583583"/>
    <w:rsid w:val="00583FA3"/>
    <w:rsid w:val="00584627"/>
    <w:rsid w:val="00584852"/>
    <w:rsid w:val="00584E55"/>
    <w:rsid w:val="00585986"/>
    <w:rsid w:val="00585CAB"/>
    <w:rsid w:val="00585E2D"/>
    <w:rsid w:val="005879AF"/>
    <w:rsid w:val="00587CEA"/>
    <w:rsid w:val="00587ED8"/>
    <w:rsid w:val="00590B31"/>
    <w:rsid w:val="00590CD0"/>
    <w:rsid w:val="00590FD2"/>
    <w:rsid w:val="00591062"/>
    <w:rsid w:val="00591367"/>
    <w:rsid w:val="00592437"/>
    <w:rsid w:val="00592A07"/>
    <w:rsid w:val="00592CC5"/>
    <w:rsid w:val="00593741"/>
    <w:rsid w:val="005939AC"/>
    <w:rsid w:val="00594663"/>
    <w:rsid w:val="005954D6"/>
    <w:rsid w:val="00596304"/>
    <w:rsid w:val="005A0E97"/>
    <w:rsid w:val="005A1B91"/>
    <w:rsid w:val="005A2711"/>
    <w:rsid w:val="005A4FFD"/>
    <w:rsid w:val="005A586E"/>
    <w:rsid w:val="005A5C80"/>
    <w:rsid w:val="005A7B8F"/>
    <w:rsid w:val="005A7C49"/>
    <w:rsid w:val="005A7C68"/>
    <w:rsid w:val="005B0202"/>
    <w:rsid w:val="005B0CFA"/>
    <w:rsid w:val="005B1383"/>
    <w:rsid w:val="005B149B"/>
    <w:rsid w:val="005B4299"/>
    <w:rsid w:val="005B4954"/>
    <w:rsid w:val="005B5118"/>
    <w:rsid w:val="005B6B22"/>
    <w:rsid w:val="005B6BAF"/>
    <w:rsid w:val="005B7171"/>
    <w:rsid w:val="005B7200"/>
    <w:rsid w:val="005C01F7"/>
    <w:rsid w:val="005C08B2"/>
    <w:rsid w:val="005C0EA3"/>
    <w:rsid w:val="005C1978"/>
    <w:rsid w:val="005C1A1C"/>
    <w:rsid w:val="005C2088"/>
    <w:rsid w:val="005C25C1"/>
    <w:rsid w:val="005C41A8"/>
    <w:rsid w:val="005C4400"/>
    <w:rsid w:val="005C5430"/>
    <w:rsid w:val="005C6810"/>
    <w:rsid w:val="005C6C93"/>
    <w:rsid w:val="005C79EE"/>
    <w:rsid w:val="005D0669"/>
    <w:rsid w:val="005D09EC"/>
    <w:rsid w:val="005D0FD2"/>
    <w:rsid w:val="005D1687"/>
    <w:rsid w:val="005D16B4"/>
    <w:rsid w:val="005D1834"/>
    <w:rsid w:val="005D1CE6"/>
    <w:rsid w:val="005D1F89"/>
    <w:rsid w:val="005D21DD"/>
    <w:rsid w:val="005D287C"/>
    <w:rsid w:val="005D2B32"/>
    <w:rsid w:val="005D2C9C"/>
    <w:rsid w:val="005D4032"/>
    <w:rsid w:val="005D4C15"/>
    <w:rsid w:val="005D4DCA"/>
    <w:rsid w:val="005D4F35"/>
    <w:rsid w:val="005D53B3"/>
    <w:rsid w:val="005D5443"/>
    <w:rsid w:val="005D58BA"/>
    <w:rsid w:val="005D6C5D"/>
    <w:rsid w:val="005D7439"/>
    <w:rsid w:val="005D7B8C"/>
    <w:rsid w:val="005D7C10"/>
    <w:rsid w:val="005D7C90"/>
    <w:rsid w:val="005E08A1"/>
    <w:rsid w:val="005E0B6C"/>
    <w:rsid w:val="005E1DCC"/>
    <w:rsid w:val="005E2CFD"/>
    <w:rsid w:val="005E2D79"/>
    <w:rsid w:val="005E4AAF"/>
    <w:rsid w:val="005E622C"/>
    <w:rsid w:val="005E691D"/>
    <w:rsid w:val="005E6F28"/>
    <w:rsid w:val="005E7855"/>
    <w:rsid w:val="005E798F"/>
    <w:rsid w:val="005E7DA5"/>
    <w:rsid w:val="005F00FB"/>
    <w:rsid w:val="005F0276"/>
    <w:rsid w:val="005F05CD"/>
    <w:rsid w:val="005F0BA5"/>
    <w:rsid w:val="005F319E"/>
    <w:rsid w:val="005F351D"/>
    <w:rsid w:val="005F37BD"/>
    <w:rsid w:val="005F559F"/>
    <w:rsid w:val="005F5720"/>
    <w:rsid w:val="005F5B29"/>
    <w:rsid w:val="005F6293"/>
    <w:rsid w:val="00601552"/>
    <w:rsid w:val="006025B0"/>
    <w:rsid w:val="00602C5C"/>
    <w:rsid w:val="00602F6F"/>
    <w:rsid w:val="0060303C"/>
    <w:rsid w:val="006039FB"/>
    <w:rsid w:val="006049BA"/>
    <w:rsid w:val="00606612"/>
    <w:rsid w:val="00607582"/>
    <w:rsid w:val="006078A3"/>
    <w:rsid w:val="00607B29"/>
    <w:rsid w:val="0061014E"/>
    <w:rsid w:val="006109FE"/>
    <w:rsid w:val="00610D80"/>
    <w:rsid w:val="0061195E"/>
    <w:rsid w:val="0061228F"/>
    <w:rsid w:val="0061348D"/>
    <w:rsid w:val="00613E09"/>
    <w:rsid w:val="00614404"/>
    <w:rsid w:val="00614D0A"/>
    <w:rsid w:val="00614F0B"/>
    <w:rsid w:val="00614FDC"/>
    <w:rsid w:val="006151A1"/>
    <w:rsid w:val="006153B0"/>
    <w:rsid w:val="0061562E"/>
    <w:rsid w:val="00615850"/>
    <w:rsid w:val="00615D3C"/>
    <w:rsid w:val="00616E30"/>
    <w:rsid w:val="00617A6E"/>
    <w:rsid w:val="00620AAC"/>
    <w:rsid w:val="00620CA5"/>
    <w:rsid w:val="00620D2E"/>
    <w:rsid w:val="00621823"/>
    <w:rsid w:val="00621F68"/>
    <w:rsid w:val="00622003"/>
    <w:rsid w:val="006228AF"/>
    <w:rsid w:val="00622D12"/>
    <w:rsid w:val="006237C7"/>
    <w:rsid w:val="00624048"/>
    <w:rsid w:val="00624227"/>
    <w:rsid w:val="006245BE"/>
    <w:rsid w:val="006247AC"/>
    <w:rsid w:val="00625D96"/>
    <w:rsid w:val="00626166"/>
    <w:rsid w:val="0062637E"/>
    <w:rsid w:val="00626BED"/>
    <w:rsid w:val="00626CC4"/>
    <w:rsid w:val="00627976"/>
    <w:rsid w:val="006279D6"/>
    <w:rsid w:val="00627DE4"/>
    <w:rsid w:val="006300F0"/>
    <w:rsid w:val="00630347"/>
    <w:rsid w:val="0063037E"/>
    <w:rsid w:val="006303B3"/>
    <w:rsid w:val="0063080C"/>
    <w:rsid w:val="00630AD4"/>
    <w:rsid w:val="00630DE3"/>
    <w:rsid w:val="00631958"/>
    <w:rsid w:val="00632E5A"/>
    <w:rsid w:val="006350F3"/>
    <w:rsid w:val="0063513E"/>
    <w:rsid w:val="00635441"/>
    <w:rsid w:val="00635FC1"/>
    <w:rsid w:val="006372CA"/>
    <w:rsid w:val="0063780D"/>
    <w:rsid w:val="00640AA7"/>
    <w:rsid w:val="006413D7"/>
    <w:rsid w:val="006414D2"/>
    <w:rsid w:val="006416A3"/>
    <w:rsid w:val="00642829"/>
    <w:rsid w:val="006430CB"/>
    <w:rsid w:val="00643863"/>
    <w:rsid w:val="00643F1F"/>
    <w:rsid w:val="00644A76"/>
    <w:rsid w:val="00644C5E"/>
    <w:rsid w:val="0064508E"/>
    <w:rsid w:val="0064564C"/>
    <w:rsid w:val="0064566F"/>
    <w:rsid w:val="00645BF0"/>
    <w:rsid w:val="00645E21"/>
    <w:rsid w:val="006461E5"/>
    <w:rsid w:val="00646546"/>
    <w:rsid w:val="00646D75"/>
    <w:rsid w:val="00646DD0"/>
    <w:rsid w:val="0064759D"/>
    <w:rsid w:val="00647B41"/>
    <w:rsid w:val="006501D3"/>
    <w:rsid w:val="0065053B"/>
    <w:rsid w:val="00650FBE"/>
    <w:rsid w:val="006510E3"/>
    <w:rsid w:val="006518D9"/>
    <w:rsid w:val="00651E85"/>
    <w:rsid w:val="00652322"/>
    <w:rsid w:val="0065388A"/>
    <w:rsid w:val="00653FB4"/>
    <w:rsid w:val="00654190"/>
    <w:rsid w:val="0065452F"/>
    <w:rsid w:val="006547AD"/>
    <w:rsid w:val="00654913"/>
    <w:rsid w:val="00654987"/>
    <w:rsid w:val="00654F11"/>
    <w:rsid w:val="006563AD"/>
    <w:rsid w:val="00656E03"/>
    <w:rsid w:val="00657655"/>
    <w:rsid w:val="0065797B"/>
    <w:rsid w:val="00660D94"/>
    <w:rsid w:val="00661244"/>
    <w:rsid w:val="00661268"/>
    <w:rsid w:val="0066166E"/>
    <w:rsid w:val="00661C6B"/>
    <w:rsid w:val="00661F17"/>
    <w:rsid w:val="0066214C"/>
    <w:rsid w:val="00662702"/>
    <w:rsid w:val="00663396"/>
    <w:rsid w:val="00663A39"/>
    <w:rsid w:val="00663D6F"/>
    <w:rsid w:val="00663F3A"/>
    <w:rsid w:val="006641CA"/>
    <w:rsid w:val="00664CF8"/>
    <w:rsid w:val="00667045"/>
    <w:rsid w:val="0066780F"/>
    <w:rsid w:val="00667E2A"/>
    <w:rsid w:val="0067038A"/>
    <w:rsid w:val="006709F8"/>
    <w:rsid w:val="00670E39"/>
    <w:rsid w:val="006712DC"/>
    <w:rsid w:val="006724AA"/>
    <w:rsid w:val="00672F05"/>
    <w:rsid w:val="00672F61"/>
    <w:rsid w:val="0067454B"/>
    <w:rsid w:val="00674F46"/>
    <w:rsid w:val="00675029"/>
    <w:rsid w:val="006752DD"/>
    <w:rsid w:val="006753B3"/>
    <w:rsid w:val="006753E0"/>
    <w:rsid w:val="00675B20"/>
    <w:rsid w:val="006762FC"/>
    <w:rsid w:val="00677070"/>
    <w:rsid w:val="00680048"/>
    <w:rsid w:val="00680BC1"/>
    <w:rsid w:val="00680BDD"/>
    <w:rsid w:val="00680EC2"/>
    <w:rsid w:val="0068141D"/>
    <w:rsid w:val="00681A64"/>
    <w:rsid w:val="00682211"/>
    <w:rsid w:val="006823D2"/>
    <w:rsid w:val="006837D4"/>
    <w:rsid w:val="00683D3A"/>
    <w:rsid w:val="00684014"/>
    <w:rsid w:val="00684036"/>
    <w:rsid w:val="006846FA"/>
    <w:rsid w:val="00684BFE"/>
    <w:rsid w:val="00684D52"/>
    <w:rsid w:val="00685611"/>
    <w:rsid w:val="00685D76"/>
    <w:rsid w:val="00686611"/>
    <w:rsid w:val="00687756"/>
    <w:rsid w:val="00687D9C"/>
    <w:rsid w:val="006905B3"/>
    <w:rsid w:val="0069165A"/>
    <w:rsid w:val="00691A78"/>
    <w:rsid w:val="00692604"/>
    <w:rsid w:val="00692638"/>
    <w:rsid w:val="00692FC4"/>
    <w:rsid w:val="006932F8"/>
    <w:rsid w:val="00693370"/>
    <w:rsid w:val="006934E0"/>
    <w:rsid w:val="00693982"/>
    <w:rsid w:val="00693A55"/>
    <w:rsid w:val="00693B25"/>
    <w:rsid w:val="00693BDC"/>
    <w:rsid w:val="006945E8"/>
    <w:rsid w:val="006948C0"/>
    <w:rsid w:val="00694E04"/>
    <w:rsid w:val="00694FDF"/>
    <w:rsid w:val="0069564A"/>
    <w:rsid w:val="00697A77"/>
    <w:rsid w:val="00697AA0"/>
    <w:rsid w:val="006A07F7"/>
    <w:rsid w:val="006A097C"/>
    <w:rsid w:val="006A0C79"/>
    <w:rsid w:val="006A1905"/>
    <w:rsid w:val="006A1999"/>
    <w:rsid w:val="006A1C74"/>
    <w:rsid w:val="006A1D40"/>
    <w:rsid w:val="006A1F75"/>
    <w:rsid w:val="006A26A1"/>
    <w:rsid w:val="006A38D1"/>
    <w:rsid w:val="006A40FB"/>
    <w:rsid w:val="006A43E7"/>
    <w:rsid w:val="006A46A5"/>
    <w:rsid w:val="006A5672"/>
    <w:rsid w:val="006A7099"/>
    <w:rsid w:val="006A74F2"/>
    <w:rsid w:val="006A7BAB"/>
    <w:rsid w:val="006A7CB8"/>
    <w:rsid w:val="006B0EA9"/>
    <w:rsid w:val="006B2CEE"/>
    <w:rsid w:val="006B482D"/>
    <w:rsid w:val="006B4A3B"/>
    <w:rsid w:val="006B4A48"/>
    <w:rsid w:val="006B56BB"/>
    <w:rsid w:val="006B5C36"/>
    <w:rsid w:val="006B667D"/>
    <w:rsid w:val="006B68AC"/>
    <w:rsid w:val="006B7B5C"/>
    <w:rsid w:val="006C1BFB"/>
    <w:rsid w:val="006C1D4F"/>
    <w:rsid w:val="006C1EC2"/>
    <w:rsid w:val="006C26C4"/>
    <w:rsid w:val="006C2B0C"/>
    <w:rsid w:val="006C2DCE"/>
    <w:rsid w:val="006C2E84"/>
    <w:rsid w:val="006C32AA"/>
    <w:rsid w:val="006C3979"/>
    <w:rsid w:val="006C3C2D"/>
    <w:rsid w:val="006C4853"/>
    <w:rsid w:val="006C4AE1"/>
    <w:rsid w:val="006C590C"/>
    <w:rsid w:val="006C5956"/>
    <w:rsid w:val="006C5C1E"/>
    <w:rsid w:val="006C63E0"/>
    <w:rsid w:val="006C657C"/>
    <w:rsid w:val="006C6815"/>
    <w:rsid w:val="006C71C2"/>
    <w:rsid w:val="006C770D"/>
    <w:rsid w:val="006C7941"/>
    <w:rsid w:val="006C7AD7"/>
    <w:rsid w:val="006C7BB0"/>
    <w:rsid w:val="006C7EC2"/>
    <w:rsid w:val="006D0828"/>
    <w:rsid w:val="006D1578"/>
    <w:rsid w:val="006D2117"/>
    <w:rsid w:val="006D2716"/>
    <w:rsid w:val="006D2798"/>
    <w:rsid w:val="006D2ADB"/>
    <w:rsid w:val="006D3800"/>
    <w:rsid w:val="006D45CB"/>
    <w:rsid w:val="006D4E04"/>
    <w:rsid w:val="006D4F91"/>
    <w:rsid w:val="006D50E9"/>
    <w:rsid w:val="006D561B"/>
    <w:rsid w:val="006D5829"/>
    <w:rsid w:val="006D5D6F"/>
    <w:rsid w:val="006D5ED7"/>
    <w:rsid w:val="006D616C"/>
    <w:rsid w:val="006D6872"/>
    <w:rsid w:val="006D6F98"/>
    <w:rsid w:val="006D7718"/>
    <w:rsid w:val="006D7723"/>
    <w:rsid w:val="006D7753"/>
    <w:rsid w:val="006D7FEB"/>
    <w:rsid w:val="006E0146"/>
    <w:rsid w:val="006E05EE"/>
    <w:rsid w:val="006E08B7"/>
    <w:rsid w:val="006E0AF7"/>
    <w:rsid w:val="006E1037"/>
    <w:rsid w:val="006E13CF"/>
    <w:rsid w:val="006E14C6"/>
    <w:rsid w:val="006E19A0"/>
    <w:rsid w:val="006E2355"/>
    <w:rsid w:val="006E26B7"/>
    <w:rsid w:val="006E378E"/>
    <w:rsid w:val="006E3949"/>
    <w:rsid w:val="006E49CC"/>
    <w:rsid w:val="006E4C0C"/>
    <w:rsid w:val="006E5978"/>
    <w:rsid w:val="006E5B2E"/>
    <w:rsid w:val="006E63BC"/>
    <w:rsid w:val="006E7EE4"/>
    <w:rsid w:val="006F04E7"/>
    <w:rsid w:val="006F0A71"/>
    <w:rsid w:val="006F0E46"/>
    <w:rsid w:val="006F1E25"/>
    <w:rsid w:val="006F225C"/>
    <w:rsid w:val="006F293C"/>
    <w:rsid w:val="006F2C66"/>
    <w:rsid w:val="006F43E9"/>
    <w:rsid w:val="006F5259"/>
    <w:rsid w:val="006F5887"/>
    <w:rsid w:val="006F685F"/>
    <w:rsid w:val="006F6944"/>
    <w:rsid w:val="006F77D3"/>
    <w:rsid w:val="006F7A47"/>
    <w:rsid w:val="006F7A5C"/>
    <w:rsid w:val="007007EB"/>
    <w:rsid w:val="00700ACE"/>
    <w:rsid w:val="00700D99"/>
    <w:rsid w:val="00700E15"/>
    <w:rsid w:val="00701104"/>
    <w:rsid w:val="00702076"/>
    <w:rsid w:val="007028A9"/>
    <w:rsid w:val="00702D54"/>
    <w:rsid w:val="00702E4B"/>
    <w:rsid w:val="00702EC9"/>
    <w:rsid w:val="007037B7"/>
    <w:rsid w:val="00704096"/>
    <w:rsid w:val="00704B3C"/>
    <w:rsid w:val="0070515B"/>
    <w:rsid w:val="007053FB"/>
    <w:rsid w:val="00706024"/>
    <w:rsid w:val="0070607A"/>
    <w:rsid w:val="00706393"/>
    <w:rsid w:val="007070E2"/>
    <w:rsid w:val="00707481"/>
    <w:rsid w:val="00710D6C"/>
    <w:rsid w:val="00711454"/>
    <w:rsid w:val="00713B19"/>
    <w:rsid w:val="00713D1A"/>
    <w:rsid w:val="00714409"/>
    <w:rsid w:val="00716140"/>
    <w:rsid w:val="0072003A"/>
    <w:rsid w:val="0072019E"/>
    <w:rsid w:val="00720312"/>
    <w:rsid w:val="00720C3E"/>
    <w:rsid w:val="00721A20"/>
    <w:rsid w:val="007229E7"/>
    <w:rsid w:val="007231F7"/>
    <w:rsid w:val="00723C25"/>
    <w:rsid w:val="007240B0"/>
    <w:rsid w:val="007253A5"/>
    <w:rsid w:val="00725725"/>
    <w:rsid w:val="00727325"/>
    <w:rsid w:val="00727B5B"/>
    <w:rsid w:val="007300B8"/>
    <w:rsid w:val="00731400"/>
    <w:rsid w:val="007316CA"/>
    <w:rsid w:val="00731C6E"/>
    <w:rsid w:val="0073221C"/>
    <w:rsid w:val="00732907"/>
    <w:rsid w:val="00733052"/>
    <w:rsid w:val="007330A3"/>
    <w:rsid w:val="007336FF"/>
    <w:rsid w:val="0073386E"/>
    <w:rsid w:val="00733D8F"/>
    <w:rsid w:val="00734A56"/>
    <w:rsid w:val="00734DA0"/>
    <w:rsid w:val="00735884"/>
    <w:rsid w:val="00737285"/>
    <w:rsid w:val="007377C3"/>
    <w:rsid w:val="00737DBA"/>
    <w:rsid w:val="00740C76"/>
    <w:rsid w:val="00740DBA"/>
    <w:rsid w:val="007410F9"/>
    <w:rsid w:val="00741883"/>
    <w:rsid w:val="00742296"/>
    <w:rsid w:val="007428EE"/>
    <w:rsid w:val="007433D9"/>
    <w:rsid w:val="007434FA"/>
    <w:rsid w:val="00744D56"/>
    <w:rsid w:val="00745798"/>
    <w:rsid w:val="00745995"/>
    <w:rsid w:val="00745B88"/>
    <w:rsid w:val="00745DF5"/>
    <w:rsid w:val="00746083"/>
    <w:rsid w:val="0074655D"/>
    <w:rsid w:val="007467B9"/>
    <w:rsid w:val="007470F7"/>
    <w:rsid w:val="007500F7"/>
    <w:rsid w:val="0075041B"/>
    <w:rsid w:val="00750670"/>
    <w:rsid w:val="00751AC2"/>
    <w:rsid w:val="0075230D"/>
    <w:rsid w:val="00753684"/>
    <w:rsid w:val="00753857"/>
    <w:rsid w:val="00753CE2"/>
    <w:rsid w:val="00753D78"/>
    <w:rsid w:val="007543CD"/>
    <w:rsid w:val="007545E3"/>
    <w:rsid w:val="00754C84"/>
    <w:rsid w:val="00754EF3"/>
    <w:rsid w:val="00755A72"/>
    <w:rsid w:val="00755B3A"/>
    <w:rsid w:val="00755F4C"/>
    <w:rsid w:val="00756810"/>
    <w:rsid w:val="00756888"/>
    <w:rsid w:val="00756A18"/>
    <w:rsid w:val="007571A4"/>
    <w:rsid w:val="0075769F"/>
    <w:rsid w:val="00757AC7"/>
    <w:rsid w:val="00757F12"/>
    <w:rsid w:val="007606FC"/>
    <w:rsid w:val="0076071D"/>
    <w:rsid w:val="00761572"/>
    <w:rsid w:val="00761F98"/>
    <w:rsid w:val="007626B9"/>
    <w:rsid w:val="00762E3C"/>
    <w:rsid w:val="0076356C"/>
    <w:rsid w:val="0076414E"/>
    <w:rsid w:val="00764896"/>
    <w:rsid w:val="00765BE3"/>
    <w:rsid w:val="00766183"/>
    <w:rsid w:val="007664F2"/>
    <w:rsid w:val="007665F4"/>
    <w:rsid w:val="007669CC"/>
    <w:rsid w:val="00766F09"/>
    <w:rsid w:val="0076716C"/>
    <w:rsid w:val="00767921"/>
    <w:rsid w:val="00767B36"/>
    <w:rsid w:val="00767E7C"/>
    <w:rsid w:val="00770079"/>
    <w:rsid w:val="0077072D"/>
    <w:rsid w:val="00771220"/>
    <w:rsid w:val="007714A0"/>
    <w:rsid w:val="007715CC"/>
    <w:rsid w:val="007722B6"/>
    <w:rsid w:val="00772477"/>
    <w:rsid w:val="0077287D"/>
    <w:rsid w:val="00772EA3"/>
    <w:rsid w:val="007730BD"/>
    <w:rsid w:val="00773CB2"/>
    <w:rsid w:val="00773E21"/>
    <w:rsid w:val="007743B6"/>
    <w:rsid w:val="007747A4"/>
    <w:rsid w:val="00774B9C"/>
    <w:rsid w:val="00775E5A"/>
    <w:rsid w:val="00776D6E"/>
    <w:rsid w:val="00776F7C"/>
    <w:rsid w:val="00777B04"/>
    <w:rsid w:val="0078027A"/>
    <w:rsid w:val="007802FB"/>
    <w:rsid w:val="007805C6"/>
    <w:rsid w:val="00781185"/>
    <w:rsid w:val="007811FF"/>
    <w:rsid w:val="00782A0D"/>
    <w:rsid w:val="00783272"/>
    <w:rsid w:val="00783C1F"/>
    <w:rsid w:val="00783C8F"/>
    <w:rsid w:val="00783CC2"/>
    <w:rsid w:val="00783CD7"/>
    <w:rsid w:val="00784115"/>
    <w:rsid w:val="007852C8"/>
    <w:rsid w:val="0078556A"/>
    <w:rsid w:val="00785DC7"/>
    <w:rsid w:val="00787124"/>
    <w:rsid w:val="00787D06"/>
    <w:rsid w:val="00790093"/>
    <w:rsid w:val="00790C4B"/>
    <w:rsid w:val="00790E4F"/>
    <w:rsid w:val="00791F70"/>
    <w:rsid w:val="00792558"/>
    <w:rsid w:val="00792A77"/>
    <w:rsid w:val="00792E03"/>
    <w:rsid w:val="00792E92"/>
    <w:rsid w:val="00792ECF"/>
    <w:rsid w:val="00792F2F"/>
    <w:rsid w:val="00793364"/>
    <w:rsid w:val="0079474B"/>
    <w:rsid w:val="00795153"/>
    <w:rsid w:val="0079539E"/>
    <w:rsid w:val="007956A9"/>
    <w:rsid w:val="0079586A"/>
    <w:rsid w:val="00796998"/>
    <w:rsid w:val="007971E3"/>
    <w:rsid w:val="007A0423"/>
    <w:rsid w:val="007A1D97"/>
    <w:rsid w:val="007A1DD5"/>
    <w:rsid w:val="007A25BB"/>
    <w:rsid w:val="007A266B"/>
    <w:rsid w:val="007A3A96"/>
    <w:rsid w:val="007A3B29"/>
    <w:rsid w:val="007A3FC1"/>
    <w:rsid w:val="007A412F"/>
    <w:rsid w:val="007A45D1"/>
    <w:rsid w:val="007A50DC"/>
    <w:rsid w:val="007A50DF"/>
    <w:rsid w:val="007A56F1"/>
    <w:rsid w:val="007A5E38"/>
    <w:rsid w:val="007A6B70"/>
    <w:rsid w:val="007A6B9B"/>
    <w:rsid w:val="007A6EEC"/>
    <w:rsid w:val="007A6F11"/>
    <w:rsid w:val="007B049D"/>
    <w:rsid w:val="007B0F35"/>
    <w:rsid w:val="007B0FA1"/>
    <w:rsid w:val="007B1ACB"/>
    <w:rsid w:val="007B1B2C"/>
    <w:rsid w:val="007B1D48"/>
    <w:rsid w:val="007B269A"/>
    <w:rsid w:val="007B279A"/>
    <w:rsid w:val="007B3159"/>
    <w:rsid w:val="007B3BA7"/>
    <w:rsid w:val="007B404E"/>
    <w:rsid w:val="007B491A"/>
    <w:rsid w:val="007B4F1F"/>
    <w:rsid w:val="007B50FF"/>
    <w:rsid w:val="007B54C8"/>
    <w:rsid w:val="007B6512"/>
    <w:rsid w:val="007B6945"/>
    <w:rsid w:val="007C0D17"/>
    <w:rsid w:val="007C2D3B"/>
    <w:rsid w:val="007C2EB2"/>
    <w:rsid w:val="007C3264"/>
    <w:rsid w:val="007C515F"/>
    <w:rsid w:val="007C5F23"/>
    <w:rsid w:val="007C64F8"/>
    <w:rsid w:val="007C6733"/>
    <w:rsid w:val="007C6CE7"/>
    <w:rsid w:val="007C7CDC"/>
    <w:rsid w:val="007C7F1B"/>
    <w:rsid w:val="007D00C6"/>
    <w:rsid w:val="007D0132"/>
    <w:rsid w:val="007D0E67"/>
    <w:rsid w:val="007D109B"/>
    <w:rsid w:val="007D1C13"/>
    <w:rsid w:val="007D1C60"/>
    <w:rsid w:val="007D2DD9"/>
    <w:rsid w:val="007D377B"/>
    <w:rsid w:val="007D3B93"/>
    <w:rsid w:val="007D40E7"/>
    <w:rsid w:val="007D42A4"/>
    <w:rsid w:val="007D4947"/>
    <w:rsid w:val="007D53FC"/>
    <w:rsid w:val="007D5747"/>
    <w:rsid w:val="007D6137"/>
    <w:rsid w:val="007D6C2D"/>
    <w:rsid w:val="007D7C49"/>
    <w:rsid w:val="007E03D2"/>
    <w:rsid w:val="007E042F"/>
    <w:rsid w:val="007E0D85"/>
    <w:rsid w:val="007E1930"/>
    <w:rsid w:val="007E1941"/>
    <w:rsid w:val="007E38A1"/>
    <w:rsid w:val="007E3F8E"/>
    <w:rsid w:val="007E4322"/>
    <w:rsid w:val="007E45CD"/>
    <w:rsid w:val="007E4E76"/>
    <w:rsid w:val="007E5063"/>
    <w:rsid w:val="007E516E"/>
    <w:rsid w:val="007E51EF"/>
    <w:rsid w:val="007E645B"/>
    <w:rsid w:val="007E6DD8"/>
    <w:rsid w:val="007E74D1"/>
    <w:rsid w:val="007E766A"/>
    <w:rsid w:val="007E797A"/>
    <w:rsid w:val="007E7D06"/>
    <w:rsid w:val="007E7D95"/>
    <w:rsid w:val="007F009A"/>
    <w:rsid w:val="007F03AE"/>
    <w:rsid w:val="007F133A"/>
    <w:rsid w:val="007F16DC"/>
    <w:rsid w:val="007F2027"/>
    <w:rsid w:val="007F2420"/>
    <w:rsid w:val="007F28BF"/>
    <w:rsid w:val="007F2B0F"/>
    <w:rsid w:val="007F2D2A"/>
    <w:rsid w:val="007F2EF3"/>
    <w:rsid w:val="007F3CFF"/>
    <w:rsid w:val="007F5DC6"/>
    <w:rsid w:val="007F62B8"/>
    <w:rsid w:val="007F6340"/>
    <w:rsid w:val="007F6397"/>
    <w:rsid w:val="007F720E"/>
    <w:rsid w:val="007F7B60"/>
    <w:rsid w:val="007F7E81"/>
    <w:rsid w:val="007F7F15"/>
    <w:rsid w:val="00800986"/>
    <w:rsid w:val="00800A63"/>
    <w:rsid w:val="00800C14"/>
    <w:rsid w:val="00801D96"/>
    <w:rsid w:val="00803075"/>
    <w:rsid w:val="0080337E"/>
    <w:rsid w:val="008039E1"/>
    <w:rsid w:val="0080437D"/>
    <w:rsid w:val="00804438"/>
    <w:rsid w:val="00804919"/>
    <w:rsid w:val="00804B1C"/>
    <w:rsid w:val="0080621B"/>
    <w:rsid w:val="008066B8"/>
    <w:rsid w:val="00806F8F"/>
    <w:rsid w:val="008077B8"/>
    <w:rsid w:val="0080790A"/>
    <w:rsid w:val="00807E96"/>
    <w:rsid w:val="00810061"/>
    <w:rsid w:val="00810072"/>
    <w:rsid w:val="00810F28"/>
    <w:rsid w:val="00811265"/>
    <w:rsid w:val="008113B0"/>
    <w:rsid w:val="00812EC3"/>
    <w:rsid w:val="00813B6F"/>
    <w:rsid w:val="008164F1"/>
    <w:rsid w:val="00817006"/>
    <w:rsid w:val="008202C5"/>
    <w:rsid w:val="00820A69"/>
    <w:rsid w:val="00821C8C"/>
    <w:rsid w:val="00822D47"/>
    <w:rsid w:val="00822E40"/>
    <w:rsid w:val="00822FBF"/>
    <w:rsid w:val="008231F2"/>
    <w:rsid w:val="0082328F"/>
    <w:rsid w:val="00823322"/>
    <w:rsid w:val="00825690"/>
    <w:rsid w:val="008256BB"/>
    <w:rsid w:val="0082576C"/>
    <w:rsid w:val="00825D00"/>
    <w:rsid w:val="008275CD"/>
    <w:rsid w:val="00827768"/>
    <w:rsid w:val="00831685"/>
    <w:rsid w:val="00831999"/>
    <w:rsid w:val="00831B0D"/>
    <w:rsid w:val="00831FFC"/>
    <w:rsid w:val="00832B67"/>
    <w:rsid w:val="00832D7F"/>
    <w:rsid w:val="0083388F"/>
    <w:rsid w:val="008341BA"/>
    <w:rsid w:val="008351AB"/>
    <w:rsid w:val="008354E8"/>
    <w:rsid w:val="00836241"/>
    <w:rsid w:val="0083706E"/>
    <w:rsid w:val="008371A6"/>
    <w:rsid w:val="00837C9D"/>
    <w:rsid w:val="0084025F"/>
    <w:rsid w:val="008405DB"/>
    <w:rsid w:val="008411E4"/>
    <w:rsid w:val="00841812"/>
    <w:rsid w:val="00841ABA"/>
    <w:rsid w:val="0084222B"/>
    <w:rsid w:val="00842C17"/>
    <w:rsid w:val="00842CC7"/>
    <w:rsid w:val="00843288"/>
    <w:rsid w:val="00843548"/>
    <w:rsid w:val="008435B4"/>
    <w:rsid w:val="00843B10"/>
    <w:rsid w:val="00844782"/>
    <w:rsid w:val="00845418"/>
    <w:rsid w:val="00845592"/>
    <w:rsid w:val="008458FB"/>
    <w:rsid w:val="00847279"/>
    <w:rsid w:val="00847A9F"/>
    <w:rsid w:val="008500E0"/>
    <w:rsid w:val="008505E7"/>
    <w:rsid w:val="0085116A"/>
    <w:rsid w:val="00851EE9"/>
    <w:rsid w:val="00852199"/>
    <w:rsid w:val="008521B0"/>
    <w:rsid w:val="00852386"/>
    <w:rsid w:val="00852660"/>
    <w:rsid w:val="0085269F"/>
    <w:rsid w:val="0085311C"/>
    <w:rsid w:val="008537A3"/>
    <w:rsid w:val="00853D0B"/>
    <w:rsid w:val="00853F1B"/>
    <w:rsid w:val="00854871"/>
    <w:rsid w:val="00854AC2"/>
    <w:rsid w:val="0085531B"/>
    <w:rsid w:val="00855356"/>
    <w:rsid w:val="00856CA0"/>
    <w:rsid w:val="00860105"/>
    <w:rsid w:val="0086036C"/>
    <w:rsid w:val="00860969"/>
    <w:rsid w:val="008611C4"/>
    <w:rsid w:val="008618E0"/>
    <w:rsid w:val="00861ED8"/>
    <w:rsid w:val="00861FDF"/>
    <w:rsid w:val="00862550"/>
    <w:rsid w:val="00863085"/>
    <w:rsid w:val="0086308F"/>
    <w:rsid w:val="00866569"/>
    <w:rsid w:val="00866DDE"/>
    <w:rsid w:val="008673E0"/>
    <w:rsid w:val="0086780D"/>
    <w:rsid w:val="008678F8"/>
    <w:rsid w:val="00867FF0"/>
    <w:rsid w:val="00870554"/>
    <w:rsid w:val="008707C1"/>
    <w:rsid w:val="0087096F"/>
    <w:rsid w:val="00870E3F"/>
    <w:rsid w:val="008727A6"/>
    <w:rsid w:val="00872E90"/>
    <w:rsid w:val="00873865"/>
    <w:rsid w:val="008743CF"/>
    <w:rsid w:val="00874479"/>
    <w:rsid w:val="008746F7"/>
    <w:rsid w:val="008747DE"/>
    <w:rsid w:val="0087493B"/>
    <w:rsid w:val="00875A34"/>
    <w:rsid w:val="00875A95"/>
    <w:rsid w:val="00876A24"/>
    <w:rsid w:val="00876C42"/>
    <w:rsid w:val="00876F20"/>
    <w:rsid w:val="00876F8F"/>
    <w:rsid w:val="0087702C"/>
    <w:rsid w:val="008802F1"/>
    <w:rsid w:val="008803AE"/>
    <w:rsid w:val="008806E4"/>
    <w:rsid w:val="008813AA"/>
    <w:rsid w:val="00881FEA"/>
    <w:rsid w:val="00882657"/>
    <w:rsid w:val="0088281E"/>
    <w:rsid w:val="00882C43"/>
    <w:rsid w:val="008834C5"/>
    <w:rsid w:val="00883E58"/>
    <w:rsid w:val="008844C4"/>
    <w:rsid w:val="00884822"/>
    <w:rsid w:val="00884D6F"/>
    <w:rsid w:val="00885327"/>
    <w:rsid w:val="0088539E"/>
    <w:rsid w:val="008854F7"/>
    <w:rsid w:val="00885ADA"/>
    <w:rsid w:val="008868CF"/>
    <w:rsid w:val="00886AA0"/>
    <w:rsid w:val="0088712B"/>
    <w:rsid w:val="0088715D"/>
    <w:rsid w:val="0088788B"/>
    <w:rsid w:val="00890668"/>
    <w:rsid w:val="00890A3C"/>
    <w:rsid w:val="0089181A"/>
    <w:rsid w:val="00891DB7"/>
    <w:rsid w:val="00891FBF"/>
    <w:rsid w:val="0089243D"/>
    <w:rsid w:val="00892B4D"/>
    <w:rsid w:val="00892FEB"/>
    <w:rsid w:val="00893834"/>
    <w:rsid w:val="00894170"/>
    <w:rsid w:val="0089426C"/>
    <w:rsid w:val="008948EA"/>
    <w:rsid w:val="00895039"/>
    <w:rsid w:val="00896B92"/>
    <w:rsid w:val="0089737A"/>
    <w:rsid w:val="00897F66"/>
    <w:rsid w:val="008A00DD"/>
    <w:rsid w:val="008A02DF"/>
    <w:rsid w:val="008A0AF5"/>
    <w:rsid w:val="008A0BE1"/>
    <w:rsid w:val="008A0D3C"/>
    <w:rsid w:val="008A16E3"/>
    <w:rsid w:val="008A1AEC"/>
    <w:rsid w:val="008A27C8"/>
    <w:rsid w:val="008A3321"/>
    <w:rsid w:val="008A3511"/>
    <w:rsid w:val="008A3FA7"/>
    <w:rsid w:val="008A41F5"/>
    <w:rsid w:val="008A4371"/>
    <w:rsid w:val="008A4399"/>
    <w:rsid w:val="008A49C6"/>
    <w:rsid w:val="008A5054"/>
    <w:rsid w:val="008A5125"/>
    <w:rsid w:val="008A5417"/>
    <w:rsid w:val="008A66F5"/>
    <w:rsid w:val="008A70CC"/>
    <w:rsid w:val="008A7BB8"/>
    <w:rsid w:val="008A7BBB"/>
    <w:rsid w:val="008A7FB7"/>
    <w:rsid w:val="008B0331"/>
    <w:rsid w:val="008B09A7"/>
    <w:rsid w:val="008B0D0D"/>
    <w:rsid w:val="008B10B3"/>
    <w:rsid w:val="008B1645"/>
    <w:rsid w:val="008B1A64"/>
    <w:rsid w:val="008B1BB8"/>
    <w:rsid w:val="008B2F27"/>
    <w:rsid w:val="008B31DF"/>
    <w:rsid w:val="008B43DA"/>
    <w:rsid w:val="008B5227"/>
    <w:rsid w:val="008B6093"/>
    <w:rsid w:val="008B67E4"/>
    <w:rsid w:val="008C024F"/>
    <w:rsid w:val="008C14D8"/>
    <w:rsid w:val="008C1D7D"/>
    <w:rsid w:val="008C2078"/>
    <w:rsid w:val="008C2CCF"/>
    <w:rsid w:val="008C2D94"/>
    <w:rsid w:val="008C4E19"/>
    <w:rsid w:val="008C4F5E"/>
    <w:rsid w:val="008C5B8C"/>
    <w:rsid w:val="008C5EB6"/>
    <w:rsid w:val="008C6483"/>
    <w:rsid w:val="008C69CB"/>
    <w:rsid w:val="008C72F1"/>
    <w:rsid w:val="008C73D4"/>
    <w:rsid w:val="008C7A06"/>
    <w:rsid w:val="008C7FDA"/>
    <w:rsid w:val="008D07DD"/>
    <w:rsid w:val="008D0BA4"/>
    <w:rsid w:val="008D0BC3"/>
    <w:rsid w:val="008D0C73"/>
    <w:rsid w:val="008D1315"/>
    <w:rsid w:val="008D1562"/>
    <w:rsid w:val="008D1591"/>
    <w:rsid w:val="008D159A"/>
    <w:rsid w:val="008D1A42"/>
    <w:rsid w:val="008D1CDF"/>
    <w:rsid w:val="008D27C1"/>
    <w:rsid w:val="008D2FD3"/>
    <w:rsid w:val="008D35BA"/>
    <w:rsid w:val="008D3E44"/>
    <w:rsid w:val="008D4724"/>
    <w:rsid w:val="008D4B6F"/>
    <w:rsid w:val="008D4D04"/>
    <w:rsid w:val="008D523F"/>
    <w:rsid w:val="008D5C7E"/>
    <w:rsid w:val="008D5DF3"/>
    <w:rsid w:val="008D5E5E"/>
    <w:rsid w:val="008D72EA"/>
    <w:rsid w:val="008D7869"/>
    <w:rsid w:val="008D7FC7"/>
    <w:rsid w:val="008E0D93"/>
    <w:rsid w:val="008E1CF5"/>
    <w:rsid w:val="008E4DDA"/>
    <w:rsid w:val="008E525D"/>
    <w:rsid w:val="008E56AD"/>
    <w:rsid w:val="008E5BA3"/>
    <w:rsid w:val="008E5EA3"/>
    <w:rsid w:val="008E6197"/>
    <w:rsid w:val="008E6406"/>
    <w:rsid w:val="008E68B9"/>
    <w:rsid w:val="008E7596"/>
    <w:rsid w:val="008E7C0C"/>
    <w:rsid w:val="008F0458"/>
    <w:rsid w:val="008F0A88"/>
    <w:rsid w:val="008F2CA8"/>
    <w:rsid w:val="008F3114"/>
    <w:rsid w:val="008F4DA1"/>
    <w:rsid w:val="008F5A29"/>
    <w:rsid w:val="008F6134"/>
    <w:rsid w:val="008F61F6"/>
    <w:rsid w:val="008F65DD"/>
    <w:rsid w:val="008F6E52"/>
    <w:rsid w:val="008F73A6"/>
    <w:rsid w:val="008F7557"/>
    <w:rsid w:val="008F77D3"/>
    <w:rsid w:val="008F7E8A"/>
    <w:rsid w:val="009007AF"/>
    <w:rsid w:val="009007C8"/>
    <w:rsid w:val="009007D2"/>
    <w:rsid w:val="00901D10"/>
    <w:rsid w:val="00902547"/>
    <w:rsid w:val="009032AA"/>
    <w:rsid w:val="0090439D"/>
    <w:rsid w:val="00904A40"/>
    <w:rsid w:val="00904DAF"/>
    <w:rsid w:val="00905570"/>
    <w:rsid w:val="00905920"/>
    <w:rsid w:val="00905ECF"/>
    <w:rsid w:val="00906F61"/>
    <w:rsid w:val="00907985"/>
    <w:rsid w:val="00910D3A"/>
    <w:rsid w:val="00911AAA"/>
    <w:rsid w:val="009120D8"/>
    <w:rsid w:val="009124C6"/>
    <w:rsid w:val="009126D4"/>
    <w:rsid w:val="0091313D"/>
    <w:rsid w:val="0091343A"/>
    <w:rsid w:val="00913D1C"/>
    <w:rsid w:val="0091555F"/>
    <w:rsid w:val="0091571B"/>
    <w:rsid w:val="00915B8A"/>
    <w:rsid w:val="00916B5A"/>
    <w:rsid w:val="00916EA3"/>
    <w:rsid w:val="00917938"/>
    <w:rsid w:val="00917B45"/>
    <w:rsid w:val="00917B87"/>
    <w:rsid w:val="00921B44"/>
    <w:rsid w:val="00922DE2"/>
    <w:rsid w:val="00923743"/>
    <w:rsid w:val="00923A97"/>
    <w:rsid w:val="00923EED"/>
    <w:rsid w:val="00923F68"/>
    <w:rsid w:val="00923FDA"/>
    <w:rsid w:val="00924D5C"/>
    <w:rsid w:val="00925142"/>
    <w:rsid w:val="0092526A"/>
    <w:rsid w:val="00925FA1"/>
    <w:rsid w:val="00927ADA"/>
    <w:rsid w:val="00927B74"/>
    <w:rsid w:val="00927FBA"/>
    <w:rsid w:val="009300BA"/>
    <w:rsid w:val="009304A2"/>
    <w:rsid w:val="00930884"/>
    <w:rsid w:val="00930D12"/>
    <w:rsid w:val="009310A5"/>
    <w:rsid w:val="00931606"/>
    <w:rsid w:val="00931FE8"/>
    <w:rsid w:val="00932345"/>
    <w:rsid w:val="00932370"/>
    <w:rsid w:val="00932B8C"/>
    <w:rsid w:val="00933CC0"/>
    <w:rsid w:val="0093539A"/>
    <w:rsid w:val="00935AE7"/>
    <w:rsid w:val="00936258"/>
    <w:rsid w:val="00936574"/>
    <w:rsid w:val="00936880"/>
    <w:rsid w:val="00937181"/>
    <w:rsid w:val="0093721A"/>
    <w:rsid w:val="0093755B"/>
    <w:rsid w:val="009376CD"/>
    <w:rsid w:val="00937D89"/>
    <w:rsid w:val="009416CE"/>
    <w:rsid w:val="009422CF"/>
    <w:rsid w:val="009424C3"/>
    <w:rsid w:val="00942E0C"/>
    <w:rsid w:val="00942FFD"/>
    <w:rsid w:val="009435C0"/>
    <w:rsid w:val="009435E4"/>
    <w:rsid w:val="0094368A"/>
    <w:rsid w:val="00943C68"/>
    <w:rsid w:val="00944131"/>
    <w:rsid w:val="0094470B"/>
    <w:rsid w:val="00944AF5"/>
    <w:rsid w:val="00944B0A"/>
    <w:rsid w:val="009456F3"/>
    <w:rsid w:val="0094574E"/>
    <w:rsid w:val="009462C2"/>
    <w:rsid w:val="00946614"/>
    <w:rsid w:val="00946745"/>
    <w:rsid w:val="0095006B"/>
    <w:rsid w:val="009506E2"/>
    <w:rsid w:val="00950CA1"/>
    <w:rsid w:val="00950F5C"/>
    <w:rsid w:val="0095117B"/>
    <w:rsid w:val="00951581"/>
    <w:rsid w:val="009518E7"/>
    <w:rsid w:val="00952718"/>
    <w:rsid w:val="009529C0"/>
    <w:rsid w:val="00952A8A"/>
    <w:rsid w:val="00954310"/>
    <w:rsid w:val="009544C0"/>
    <w:rsid w:val="00954A2A"/>
    <w:rsid w:val="009553C4"/>
    <w:rsid w:val="00955D0C"/>
    <w:rsid w:val="00956076"/>
    <w:rsid w:val="0095698A"/>
    <w:rsid w:val="00956E0F"/>
    <w:rsid w:val="00957D61"/>
    <w:rsid w:val="00957E51"/>
    <w:rsid w:val="00960637"/>
    <w:rsid w:val="009607F2"/>
    <w:rsid w:val="009608DE"/>
    <w:rsid w:val="009622E6"/>
    <w:rsid w:val="00962FF1"/>
    <w:rsid w:val="00963794"/>
    <w:rsid w:val="00963BFB"/>
    <w:rsid w:val="009670EB"/>
    <w:rsid w:val="00967B06"/>
    <w:rsid w:val="00967E09"/>
    <w:rsid w:val="00967E6A"/>
    <w:rsid w:val="00970225"/>
    <w:rsid w:val="009702BD"/>
    <w:rsid w:val="00970426"/>
    <w:rsid w:val="009706EF"/>
    <w:rsid w:val="009707B0"/>
    <w:rsid w:val="009719F4"/>
    <w:rsid w:val="00971FD6"/>
    <w:rsid w:val="00973E12"/>
    <w:rsid w:val="0097454B"/>
    <w:rsid w:val="00974973"/>
    <w:rsid w:val="00974976"/>
    <w:rsid w:val="00976015"/>
    <w:rsid w:val="0097608F"/>
    <w:rsid w:val="00977914"/>
    <w:rsid w:val="0098191F"/>
    <w:rsid w:val="009819A5"/>
    <w:rsid w:val="0098261E"/>
    <w:rsid w:val="00983352"/>
    <w:rsid w:val="00983C93"/>
    <w:rsid w:val="00983DD5"/>
    <w:rsid w:val="00983E62"/>
    <w:rsid w:val="009840CA"/>
    <w:rsid w:val="00984556"/>
    <w:rsid w:val="00984B21"/>
    <w:rsid w:val="009853F4"/>
    <w:rsid w:val="00990C30"/>
    <w:rsid w:val="00990EC4"/>
    <w:rsid w:val="009922A5"/>
    <w:rsid w:val="009922AA"/>
    <w:rsid w:val="00993202"/>
    <w:rsid w:val="009933F6"/>
    <w:rsid w:val="009937CF"/>
    <w:rsid w:val="00993CBE"/>
    <w:rsid w:val="009944C1"/>
    <w:rsid w:val="00994831"/>
    <w:rsid w:val="009959C0"/>
    <w:rsid w:val="009970B3"/>
    <w:rsid w:val="00997598"/>
    <w:rsid w:val="009975CC"/>
    <w:rsid w:val="009A005F"/>
    <w:rsid w:val="009A036F"/>
    <w:rsid w:val="009A04AE"/>
    <w:rsid w:val="009A0C51"/>
    <w:rsid w:val="009A1102"/>
    <w:rsid w:val="009A13B7"/>
    <w:rsid w:val="009A1632"/>
    <w:rsid w:val="009A1A34"/>
    <w:rsid w:val="009A251B"/>
    <w:rsid w:val="009A2E23"/>
    <w:rsid w:val="009A3803"/>
    <w:rsid w:val="009A382B"/>
    <w:rsid w:val="009A388B"/>
    <w:rsid w:val="009A3B1C"/>
    <w:rsid w:val="009A3B93"/>
    <w:rsid w:val="009A3E63"/>
    <w:rsid w:val="009A4267"/>
    <w:rsid w:val="009A4FDE"/>
    <w:rsid w:val="009A58FA"/>
    <w:rsid w:val="009A59E8"/>
    <w:rsid w:val="009A6CA7"/>
    <w:rsid w:val="009A6FC9"/>
    <w:rsid w:val="009B049E"/>
    <w:rsid w:val="009B09E6"/>
    <w:rsid w:val="009B0CE8"/>
    <w:rsid w:val="009B1BAC"/>
    <w:rsid w:val="009B2772"/>
    <w:rsid w:val="009B3443"/>
    <w:rsid w:val="009B3708"/>
    <w:rsid w:val="009B3890"/>
    <w:rsid w:val="009B3A54"/>
    <w:rsid w:val="009B3A82"/>
    <w:rsid w:val="009B3AC3"/>
    <w:rsid w:val="009B3B10"/>
    <w:rsid w:val="009B502E"/>
    <w:rsid w:val="009B55B0"/>
    <w:rsid w:val="009B5615"/>
    <w:rsid w:val="009B588A"/>
    <w:rsid w:val="009B5C31"/>
    <w:rsid w:val="009B6049"/>
    <w:rsid w:val="009B61C1"/>
    <w:rsid w:val="009B64C1"/>
    <w:rsid w:val="009B6D05"/>
    <w:rsid w:val="009B77EB"/>
    <w:rsid w:val="009B7E13"/>
    <w:rsid w:val="009C0C49"/>
    <w:rsid w:val="009C10EF"/>
    <w:rsid w:val="009C1EBF"/>
    <w:rsid w:val="009C29ED"/>
    <w:rsid w:val="009C3460"/>
    <w:rsid w:val="009C35C2"/>
    <w:rsid w:val="009C4AB9"/>
    <w:rsid w:val="009C4DFF"/>
    <w:rsid w:val="009C506A"/>
    <w:rsid w:val="009C586B"/>
    <w:rsid w:val="009C71F8"/>
    <w:rsid w:val="009D1971"/>
    <w:rsid w:val="009D2059"/>
    <w:rsid w:val="009D2A8C"/>
    <w:rsid w:val="009D320F"/>
    <w:rsid w:val="009D3BB7"/>
    <w:rsid w:val="009D40CD"/>
    <w:rsid w:val="009D589D"/>
    <w:rsid w:val="009D627D"/>
    <w:rsid w:val="009D6A1F"/>
    <w:rsid w:val="009D6E42"/>
    <w:rsid w:val="009D7470"/>
    <w:rsid w:val="009D790F"/>
    <w:rsid w:val="009D7BFD"/>
    <w:rsid w:val="009D7D81"/>
    <w:rsid w:val="009E1CC6"/>
    <w:rsid w:val="009E1DAC"/>
    <w:rsid w:val="009E3092"/>
    <w:rsid w:val="009E314A"/>
    <w:rsid w:val="009E35B9"/>
    <w:rsid w:val="009E45D1"/>
    <w:rsid w:val="009E552B"/>
    <w:rsid w:val="009E5768"/>
    <w:rsid w:val="009E5DE5"/>
    <w:rsid w:val="009E624E"/>
    <w:rsid w:val="009E698E"/>
    <w:rsid w:val="009E7154"/>
    <w:rsid w:val="009E7288"/>
    <w:rsid w:val="009E7B46"/>
    <w:rsid w:val="009E7DE9"/>
    <w:rsid w:val="009F01DA"/>
    <w:rsid w:val="009F032F"/>
    <w:rsid w:val="009F08DF"/>
    <w:rsid w:val="009F0AF0"/>
    <w:rsid w:val="009F1909"/>
    <w:rsid w:val="009F1964"/>
    <w:rsid w:val="009F1B11"/>
    <w:rsid w:val="009F1DD3"/>
    <w:rsid w:val="009F1F43"/>
    <w:rsid w:val="009F280D"/>
    <w:rsid w:val="009F2B01"/>
    <w:rsid w:val="009F2F0B"/>
    <w:rsid w:val="009F3A0C"/>
    <w:rsid w:val="009F3FC5"/>
    <w:rsid w:val="009F41D1"/>
    <w:rsid w:val="009F4923"/>
    <w:rsid w:val="009F495F"/>
    <w:rsid w:val="009F4ECF"/>
    <w:rsid w:val="009F73EC"/>
    <w:rsid w:val="009F7A2C"/>
    <w:rsid w:val="009F7C2B"/>
    <w:rsid w:val="00A00738"/>
    <w:rsid w:val="00A01056"/>
    <w:rsid w:val="00A02728"/>
    <w:rsid w:val="00A02EE7"/>
    <w:rsid w:val="00A03128"/>
    <w:rsid w:val="00A03394"/>
    <w:rsid w:val="00A03622"/>
    <w:rsid w:val="00A039C2"/>
    <w:rsid w:val="00A040FE"/>
    <w:rsid w:val="00A0437E"/>
    <w:rsid w:val="00A05173"/>
    <w:rsid w:val="00A06480"/>
    <w:rsid w:val="00A07B8C"/>
    <w:rsid w:val="00A07E98"/>
    <w:rsid w:val="00A105BE"/>
    <w:rsid w:val="00A1155E"/>
    <w:rsid w:val="00A119B7"/>
    <w:rsid w:val="00A126A7"/>
    <w:rsid w:val="00A133A8"/>
    <w:rsid w:val="00A13761"/>
    <w:rsid w:val="00A1388E"/>
    <w:rsid w:val="00A1407C"/>
    <w:rsid w:val="00A14BE3"/>
    <w:rsid w:val="00A178C3"/>
    <w:rsid w:val="00A17AC6"/>
    <w:rsid w:val="00A206F0"/>
    <w:rsid w:val="00A212E9"/>
    <w:rsid w:val="00A215E4"/>
    <w:rsid w:val="00A217E4"/>
    <w:rsid w:val="00A22199"/>
    <w:rsid w:val="00A22DBE"/>
    <w:rsid w:val="00A23C1D"/>
    <w:rsid w:val="00A245EE"/>
    <w:rsid w:val="00A24786"/>
    <w:rsid w:val="00A248D8"/>
    <w:rsid w:val="00A24E0A"/>
    <w:rsid w:val="00A24EA7"/>
    <w:rsid w:val="00A24EFB"/>
    <w:rsid w:val="00A25CFA"/>
    <w:rsid w:val="00A2713D"/>
    <w:rsid w:val="00A271E5"/>
    <w:rsid w:val="00A302CF"/>
    <w:rsid w:val="00A3041B"/>
    <w:rsid w:val="00A31072"/>
    <w:rsid w:val="00A31B3B"/>
    <w:rsid w:val="00A31DF4"/>
    <w:rsid w:val="00A31FF2"/>
    <w:rsid w:val="00A327D9"/>
    <w:rsid w:val="00A3371D"/>
    <w:rsid w:val="00A3392A"/>
    <w:rsid w:val="00A33999"/>
    <w:rsid w:val="00A33CB2"/>
    <w:rsid w:val="00A342BF"/>
    <w:rsid w:val="00A34334"/>
    <w:rsid w:val="00A343A9"/>
    <w:rsid w:val="00A3490A"/>
    <w:rsid w:val="00A355E4"/>
    <w:rsid w:val="00A358D6"/>
    <w:rsid w:val="00A37B4A"/>
    <w:rsid w:val="00A4001F"/>
    <w:rsid w:val="00A40083"/>
    <w:rsid w:val="00A40984"/>
    <w:rsid w:val="00A40DFA"/>
    <w:rsid w:val="00A41FEB"/>
    <w:rsid w:val="00A4210D"/>
    <w:rsid w:val="00A42511"/>
    <w:rsid w:val="00A42895"/>
    <w:rsid w:val="00A43D8B"/>
    <w:rsid w:val="00A44B26"/>
    <w:rsid w:val="00A4587C"/>
    <w:rsid w:val="00A4663F"/>
    <w:rsid w:val="00A46E69"/>
    <w:rsid w:val="00A47708"/>
    <w:rsid w:val="00A47AEA"/>
    <w:rsid w:val="00A47B8B"/>
    <w:rsid w:val="00A50C9D"/>
    <w:rsid w:val="00A50F90"/>
    <w:rsid w:val="00A51A08"/>
    <w:rsid w:val="00A51AF5"/>
    <w:rsid w:val="00A5220B"/>
    <w:rsid w:val="00A5239B"/>
    <w:rsid w:val="00A524C0"/>
    <w:rsid w:val="00A5261C"/>
    <w:rsid w:val="00A535AE"/>
    <w:rsid w:val="00A53FE0"/>
    <w:rsid w:val="00A54377"/>
    <w:rsid w:val="00A54B83"/>
    <w:rsid w:val="00A54F55"/>
    <w:rsid w:val="00A55199"/>
    <w:rsid w:val="00A5532D"/>
    <w:rsid w:val="00A55A48"/>
    <w:rsid w:val="00A5640E"/>
    <w:rsid w:val="00A567C5"/>
    <w:rsid w:val="00A57476"/>
    <w:rsid w:val="00A57A13"/>
    <w:rsid w:val="00A57AE4"/>
    <w:rsid w:val="00A60131"/>
    <w:rsid w:val="00A60427"/>
    <w:rsid w:val="00A61429"/>
    <w:rsid w:val="00A617B3"/>
    <w:rsid w:val="00A61EDB"/>
    <w:rsid w:val="00A61FD7"/>
    <w:rsid w:val="00A6208A"/>
    <w:rsid w:val="00A624B8"/>
    <w:rsid w:val="00A62C6E"/>
    <w:rsid w:val="00A64051"/>
    <w:rsid w:val="00A643AB"/>
    <w:rsid w:val="00A644B9"/>
    <w:rsid w:val="00A64AFC"/>
    <w:rsid w:val="00A6546F"/>
    <w:rsid w:val="00A65787"/>
    <w:rsid w:val="00A659E6"/>
    <w:rsid w:val="00A65F38"/>
    <w:rsid w:val="00A66738"/>
    <w:rsid w:val="00A671AE"/>
    <w:rsid w:val="00A67976"/>
    <w:rsid w:val="00A708FF"/>
    <w:rsid w:val="00A71032"/>
    <w:rsid w:val="00A71374"/>
    <w:rsid w:val="00A72C44"/>
    <w:rsid w:val="00A72E35"/>
    <w:rsid w:val="00A75EF7"/>
    <w:rsid w:val="00A76830"/>
    <w:rsid w:val="00A76A8A"/>
    <w:rsid w:val="00A7765A"/>
    <w:rsid w:val="00A77CDE"/>
    <w:rsid w:val="00A801F7"/>
    <w:rsid w:val="00A81422"/>
    <w:rsid w:val="00A81974"/>
    <w:rsid w:val="00A81B47"/>
    <w:rsid w:val="00A82C1F"/>
    <w:rsid w:val="00A83459"/>
    <w:rsid w:val="00A83939"/>
    <w:rsid w:val="00A84A8C"/>
    <w:rsid w:val="00A84BEB"/>
    <w:rsid w:val="00A854A7"/>
    <w:rsid w:val="00A86171"/>
    <w:rsid w:val="00A86C58"/>
    <w:rsid w:val="00A87BD4"/>
    <w:rsid w:val="00A90346"/>
    <w:rsid w:val="00A90475"/>
    <w:rsid w:val="00A905C3"/>
    <w:rsid w:val="00A90DC9"/>
    <w:rsid w:val="00A914BA"/>
    <w:rsid w:val="00A9162B"/>
    <w:rsid w:val="00A92296"/>
    <w:rsid w:val="00A93C19"/>
    <w:rsid w:val="00A94739"/>
    <w:rsid w:val="00A9550B"/>
    <w:rsid w:val="00A960B0"/>
    <w:rsid w:val="00A96C1F"/>
    <w:rsid w:val="00A97951"/>
    <w:rsid w:val="00AA0063"/>
    <w:rsid w:val="00AA0A4B"/>
    <w:rsid w:val="00AA0F28"/>
    <w:rsid w:val="00AA1076"/>
    <w:rsid w:val="00AA1312"/>
    <w:rsid w:val="00AA193F"/>
    <w:rsid w:val="00AA21D8"/>
    <w:rsid w:val="00AA22B4"/>
    <w:rsid w:val="00AA24EC"/>
    <w:rsid w:val="00AA276C"/>
    <w:rsid w:val="00AA2F1E"/>
    <w:rsid w:val="00AA2FA2"/>
    <w:rsid w:val="00AA319E"/>
    <w:rsid w:val="00AA34F6"/>
    <w:rsid w:val="00AA5049"/>
    <w:rsid w:val="00AA57DF"/>
    <w:rsid w:val="00AA63E3"/>
    <w:rsid w:val="00AA71B9"/>
    <w:rsid w:val="00AA739B"/>
    <w:rsid w:val="00AA7553"/>
    <w:rsid w:val="00AA791E"/>
    <w:rsid w:val="00AB0D5C"/>
    <w:rsid w:val="00AB159C"/>
    <w:rsid w:val="00AB19E7"/>
    <w:rsid w:val="00AB1DAD"/>
    <w:rsid w:val="00AB2898"/>
    <w:rsid w:val="00AB2F24"/>
    <w:rsid w:val="00AB32C0"/>
    <w:rsid w:val="00AB35EF"/>
    <w:rsid w:val="00AB3694"/>
    <w:rsid w:val="00AB36E0"/>
    <w:rsid w:val="00AB3A5F"/>
    <w:rsid w:val="00AB4B5F"/>
    <w:rsid w:val="00AB50EE"/>
    <w:rsid w:val="00AB52AF"/>
    <w:rsid w:val="00AB5540"/>
    <w:rsid w:val="00AB5E1F"/>
    <w:rsid w:val="00AB68C0"/>
    <w:rsid w:val="00AB71F8"/>
    <w:rsid w:val="00AB758E"/>
    <w:rsid w:val="00AB7AC8"/>
    <w:rsid w:val="00AB7DAD"/>
    <w:rsid w:val="00AC0581"/>
    <w:rsid w:val="00AC16C6"/>
    <w:rsid w:val="00AC1949"/>
    <w:rsid w:val="00AC1D46"/>
    <w:rsid w:val="00AC26ED"/>
    <w:rsid w:val="00AC3317"/>
    <w:rsid w:val="00AC3572"/>
    <w:rsid w:val="00AC3DE6"/>
    <w:rsid w:val="00AC469E"/>
    <w:rsid w:val="00AC4913"/>
    <w:rsid w:val="00AC4E15"/>
    <w:rsid w:val="00AC4E1C"/>
    <w:rsid w:val="00AC4F71"/>
    <w:rsid w:val="00AC6163"/>
    <w:rsid w:val="00AC67D1"/>
    <w:rsid w:val="00AD007C"/>
    <w:rsid w:val="00AD06DE"/>
    <w:rsid w:val="00AD0A58"/>
    <w:rsid w:val="00AD0CF1"/>
    <w:rsid w:val="00AD1377"/>
    <w:rsid w:val="00AD1798"/>
    <w:rsid w:val="00AD22B2"/>
    <w:rsid w:val="00AD2F37"/>
    <w:rsid w:val="00AD333F"/>
    <w:rsid w:val="00AD4A8B"/>
    <w:rsid w:val="00AD4DE2"/>
    <w:rsid w:val="00AD5D21"/>
    <w:rsid w:val="00AD6E15"/>
    <w:rsid w:val="00AD768E"/>
    <w:rsid w:val="00AD794C"/>
    <w:rsid w:val="00AE0BF7"/>
    <w:rsid w:val="00AE0F5E"/>
    <w:rsid w:val="00AE180A"/>
    <w:rsid w:val="00AE1968"/>
    <w:rsid w:val="00AE19E0"/>
    <w:rsid w:val="00AE1D9C"/>
    <w:rsid w:val="00AE2AF2"/>
    <w:rsid w:val="00AE3E4E"/>
    <w:rsid w:val="00AE40A9"/>
    <w:rsid w:val="00AE43CB"/>
    <w:rsid w:val="00AE4EA3"/>
    <w:rsid w:val="00AE6602"/>
    <w:rsid w:val="00AE68F5"/>
    <w:rsid w:val="00AE7068"/>
    <w:rsid w:val="00AE72F8"/>
    <w:rsid w:val="00AE7432"/>
    <w:rsid w:val="00AE782F"/>
    <w:rsid w:val="00AE79BE"/>
    <w:rsid w:val="00AE79E9"/>
    <w:rsid w:val="00AE7A64"/>
    <w:rsid w:val="00AE7AC7"/>
    <w:rsid w:val="00AE7E4B"/>
    <w:rsid w:val="00AF008D"/>
    <w:rsid w:val="00AF083A"/>
    <w:rsid w:val="00AF0E8B"/>
    <w:rsid w:val="00AF1B84"/>
    <w:rsid w:val="00AF223E"/>
    <w:rsid w:val="00AF270C"/>
    <w:rsid w:val="00AF288B"/>
    <w:rsid w:val="00AF2BFB"/>
    <w:rsid w:val="00AF3316"/>
    <w:rsid w:val="00AF347A"/>
    <w:rsid w:val="00AF38D7"/>
    <w:rsid w:val="00AF3B34"/>
    <w:rsid w:val="00AF3BB6"/>
    <w:rsid w:val="00AF410D"/>
    <w:rsid w:val="00AF4566"/>
    <w:rsid w:val="00AF4870"/>
    <w:rsid w:val="00AF4AD2"/>
    <w:rsid w:val="00AF5141"/>
    <w:rsid w:val="00AF608E"/>
    <w:rsid w:val="00AF6F0E"/>
    <w:rsid w:val="00AF7AC6"/>
    <w:rsid w:val="00B0093D"/>
    <w:rsid w:val="00B00E09"/>
    <w:rsid w:val="00B01537"/>
    <w:rsid w:val="00B01E15"/>
    <w:rsid w:val="00B022A5"/>
    <w:rsid w:val="00B02317"/>
    <w:rsid w:val="00B02470"/>
    <w:rsid w:val="00B02C40"/>
    <w:rsid w:val="00B03582"/>
    <w:rsid w:val="00B03F48"/>
    <w:rsid w:val="00B042F0"/>
    <w:rsid w:val="00B043C5"/>
    <w:rsid w:val="00B04E4B"/>
    <w:rsid w:val="00B04EBB"/>
    <w:rsid w:val="00B06425"/>
    <w:rsid w:val="00B07011"/>
    <w:rsid w:val="00B079B8"/>
    <w:rsid w:val="00B07BD0"/>
    <w:rsid w:val="00B100C9"/>
    <w:rsid w:val="00B10717"/>
    <w:rsid w:val="00B11189"/>
    <w:rsid w:val="00B113A9"/>
    <w:rsid w:val="00B11E43"/>
    <w:rsid w:val="00B12121"/>
    <w:rsid w:val="00B1246E"/>
    <w:rsid w:val="00B124F2"/>
    <w:rsid w:val="00B12871"/>
    <w:rsid w:val="00B12D66"/>
    <w:rsid w:val="00B12E17"/>
    <w:rsid w:val="00B13353"/>
    <w:rsid w:val="00B14028"/>
    <w:rsid w:val="00B155EF"/>
    <w:rsid w:val="00B158AE"/>
    <w:rsid w:val="00B15A2E"/>
    <w:rsid w:val="00B166AB"/>
    <w:rsid w:val="00B16983"/>
    <w:rsid w:val="00B16B1A"/>
    <w:rsid w:val="00B173FF"/>
    <w:rsid w:val="00B17566"/>
    <w:rsid w:val="00B175F9"/>
    <w:rsid w:val="00B178A7"/>
    <w:rsid w:val="00B17B93"/>
    <w:rsid w:val="00B206D0"/>
    <w:rsid w:val="00B2099A"/>
    <w:rsid w:val="00B20B70"/>
    <w:rsid w:val="00B20CC9"/>
    <w:rsid w:val="00B21875"/>
    <w:rsid w:val="00B21A07"/>
    <w:rsid w:val="00B2309E"/>
    <w:rsid w:val="00B24334"/>
    <w:rsid w:val="00B2462D"/>
    <w:rsid w:val="00B25670"/>
    <w:rsid w:val="00B25B1B"/>
    <w:rsid w:val="00B267D7"/>
    <w:rsid w:val="00B26C45"/>
    <w:rsid w:val="00B2787E"/>
    <w:rsid w:val="00B27A4B"/>
    <w:rsid w:val="00B30F21"/>
    <w:rsid w:val="00B310B7"/>
    <w:rsid w:val="00B317A9"/>
    <w:rsid w:val="00B31E5F"/>
    <w:rsid w:val="00B3314B"/>
    <w:rsid w:val="00B335AC"/>
    <w:rsid w:val="00B34899"/>
    <w:rsid w:val="00B348FA"/>
    <w:rsid w:val="00B35CF0"/>
    <w:rsid w:val="00B368DB"/>
    <w:rsid w:val="00B37EE9"/>
    <w:rsid w:val="00B40474"/>
    <w:rsid w:val="00B40836"/>
    <w:rsid w:val="00B40D8E"/>
    <w:rsid w:val="00B40F2A"/>
    <w:rsid w:val="00B416A3"/>
    <w:rsid w:val="00B41A95"/>
    <w:rsid w:val="00B41CEE"/>
    <w:rsid w:val="00B41D0C"/>
    <w:rsid w:val="00B4239B"/>
    <w:rsid w:val="00B4281C"/>
    <w:rsid w:val="00B42C4B"/>
    <w:rsid w:val="00B43313"/>
    <w:rsid w:val="00B43409"/>
    <w:rsid w:val="00B435E1"/>
    <w:rsid w:val="00B437E5"/>
    <w:rsid w:val="00B44238"/>
    <w:rsid w:val="00B45046"/>
    <w:rsid w:val="00B45493"/>
    <w:rsid w:val="00B45658"/>
    <w:rsid w:val="00B463EF"/>
    <w:rsid w:val="00B46EA4"/>
    <w:rsid w:val="00B46F36"/>
    <w:rsid w:val="00B472C7"/>
    <w:rsid w:val="00B473B0"/>
    <w:rsid w:val="00B47CE0"/>
    <w:rsid w:val="00B47FAC"/>
    <w:rsid w:val="00B5007E"/>
    <w:rsid w:val="00B50EA2"/>
    <w:rsid w:val="00B51A2B"/>
    <w:rsid w:val="00B521EF"/>
    <w:rsid w:val="00B5272A"/>
    <w:rsid w:val="00B527CE"/>
    <w:rsid w:val="00B529AF"/>
    <w:rsid w:val="00B52D60"/>
    <w:rsid w:val="00B53DDC"/>
    <w:rsid w:val="00B54661"/>
    <w:rsid w:val="00B54C61"/>
    <w:rsid w:val="00B54F8B"/>
    <w:rsid w:val="00B553E7"/>
    <w:rsid w:val="00B55997"/>
    <w:rsid w:val="00B5634C"/>
    <w:rsid w:val="00B56BD8"/>
    <w:rsid w:val="00B577D9"/>
    <w:rsid w:val="00B6004A"/>
    <w:rsid w:val="00B60215"/>
    <w:rsid w:val="00B60D07"/>
    <w:rsid w:val="00B610E6"/>
    <w:rsid w:val="00B61998"/>
    <w:rsid w:val="00B61C12"/>
    <w:rsid w:val="00B6268F"/>
    <w:rsid w:val="00B62ECA"/>
    <w:rsid w:val="00B63181"/>
    <w:rsid w:val="00B6371C"/>
    <w:rsid w:val="00B637B9"/>
    <w:rsid w:val="00B63B30"/>
    <w:rsid w:val="00B63FA6"/>
    <w:rsid w:val="00B64443"/>
    <w:rsid w:val="00B64472"/>
    <w:rsid w:val="00B647E2"/>
    <w:rsid w:val="00B6554F"/>
    <w:rsid w:val="00B66531"/>
    <w:rsid w:val="00B66FA4"/>
    <w:rsid w:val="00B66FD5"/>
    <w:rsid w:val="00B6702F"/>
    <w:rsid w:val="00B67424"/>
    <w:rsid w:val="00B7038F"/>
    <w:rsid w:val="00B70D2C"/>
    <w:rsid w:val="00B7125E"/>
    <w:rsid w:val="00B713C5"/>
    <w:rsid w:val="00B718D7"/>
    <w:rsid w:val="00B72023"/>
    <w:rsid w:val="00B720EA"/>
    <w:rsid w:val="00B734A9"/>
    <w:rsid w:val="00B7356A"/>
    <w:rsid w:val="00B73EFA"/>
    <w:rsid w:val="00B74120"/>
    <w:rsid w:val="00B76C21"/>
    <w:rsid w:val="00B80889"/>
    <w:rsid w:val="00B80BF3"/>
    <w:rsid w:val="00B80C49"/>
    <w:rsid w:val="00B80C6C"/>
    <w:rsid w:val="00B80CA4"/>
    <w:rsid w:val="00B80FB1"/>
    <w:rsid w:val="00B81164"/>
    <w:rsid w:val="00B81AFF"/>
    <w:rsid w:val="00B81B86"/>
    <w:rsid w:val="00B82350"/>
    <w:rsid w:val="00B82427"/>
    <w:rsid w:val="00B82438"/>
    <w:rsid w:val="00B826F8"/>
    <w:rsid w:val="00B83931"/>
    <w:rsid w:val="00B853F7"/>
    <w:rsid w:val="00B856D8"/>
    <w:rsid w:val="00B858DE"/>
    <w:rsid w:val="00B863AB"/>
    <w:rsid w:val="00B86418"/>
    <w:rsid w:val="00B86C34"/>
    <w:rsid w:val="00B876C0"/>
    <w:rsid w:val="00B876E4"/>
    <w:rsid w:val="00B87928"/>
    <w:rsid w:val="00B87C9F"/>
    <w:rsid w:val="00B87D02"/>
    <w:rsid w:val="00B9068D"/>
    <w:rsid w:val="00B90E75"/>
    <w:rsid w:val="00B91411"/>
    <w:rsid w:val="00B9149B"/>
    <w:rsid w:val="00B9260C"/>
    <w:rsid w:val="00B932B7"/>
    <w:rsid w:val="00B933F2"/>
    <w:rsid w:val="00B93591"/>
    <w:rsid w:val="00B93744"/>
    <w:rsid w:val="00B93B7C"/>
    <w:rsid w:val="00B944D9"/>
    <w:rsid w:val="00B948C4"/>
    <w:rsid w:val="00B94F87"/>
    <w:rsid w:val="00B95002"/>
    <w:rsid w:val="00B96D75"/>
    <w:rsid w:val="00B96E41"/>
    <w:rsid w:val="00BA017C"/>
    <w:rsid w:val="00BA072F"/>
    <w:rsid w:val="00BA08DD"/>
    <w:rsid w:val="00BA2441"/>
    <w:rsid w:val="00BA2C64"/>
    <w:rsid w:val="00BA407F"/>
    <w:rsid w:val="00BA48F6"/>
    <w:rsid w:val="00BA4DBD"/>
    <w:rsid w:val="00BA598E"/>
    <w:rsid w:val="00BA5BFA"/>
    <w:rsid w:val="00BA61FA"/>
    <w:rsid w:val="00BA65AA"/>
    <w:rsid w:val="00BA667F"/>
    <w:rsid w:val="00BA66F7"/>
    <w:rsid w:val="00BA718A"/>
    <w:rsid w:val="00BA7BEF"/>
    <w:rsid w:val="00BB04B6"/>
    <w:rsid w:val="00BB1751"/>
    <w:rsid w:val="00BB250D"/>
    <w:rsid w:val="00BB4844"/>
    <w:rsid w:val="00BB6956"/>
    <w:rsid w:val="00BB6F46"/>
    <w:rsid w:val="00BB7A50"/>
    <w:rsid w:val="00BB7E43"/>
    <w:rsid w:val="00BB7FEE"/>
    <w:rsid w:val="00BC045D"/>
    <w:rsid w:val="00BC1345"/>
    <w:rsid w:val="00BC1ECC"/>
    <w:rsid w:val="00BC2516"/>
    <w:rsid w:val="00BC36EE"/>
    <w:rsid w:val="00BC39F9"/>
    <w:rsid w:val="00BC4105"/>
    <w:rsid w:val="00BC49F4"/>
    <w:rsid w:val="00BC58D9"/>
    <w:rsid w:val="00BC5D9B"/>
    <w:rsid w:val="00BC5ECD"/>
    <w:rsid w:val="00BC6B92"/>
    <w:rsid w:val="00BC6BC8"/>
    <w:rsid w:val="00BC7245"/>
    <w:rsid w:val="00BC7563"/>
    <w:rsid w:val="00BD0067"/>
    <w:rsid w:val="00BD09C5"/>
    <w:rsid w:val="00BD0A44"/>
    <w:rsid w:val="00BD0C4B"/>
    <w:rsid w:val="00BD2654"/>
    <w:rsid w:val="00BD2D76"/>
    <w:rsid w:val="00BD306D"/>
    <w:rsid w:val="00BD364E"/>
    <w:rsid w:val="00BD3BA0"/>
    <w:rsid w:val="00BD3DBA"/>
    <w:rsid w:val="00BD4192"/>
    <w:rsid w:val="00BD4325"/>
    <w:rsid w:val="00BD4633"/>
    <w:rsid w:val="00BD557F"/>
    <w:rsid w:val="00BD5C4B"/>
    <w:rsid w:val="00BD61B4"/>
    <w:rsid w:val="00BD68F8"/>
    <w:rsid w:val="00BE01A4"/>
    <w:rsid w:val="00BE0AC4"/>
    <w:rsid w:val="00BE1428"/>
    <w:rsid w:val="00BE14AA"/>
    <w:rsid w:val="00BE27F8"/>
    <w:rsid w:val="00BE2816"/>
    <w:rsid w:val="00BE2A5D"/>
    <w:rsid w:val="00BE2EC4"/>
    <w:rsid w:val="00BE39AB"/>
    <w:rsid w:val="00BE3A70"/>
    <w:rsid w:val="00BE4ACF"/>
    <w:rsid w:val="00BE5176"/>
    <w:rsid w:val="00BE517F"/>
    <w:rsid w:val="00BE561A"/>
    <w:rsid w:val="00BE5A89"/>
    <w:rsid w:val="00BE62AC"/>
    <w:rsid w:val="00BE65BC"/>
    <w:rsid w:val="00BE6ADF"/>
    <w:rsid w:val="00BE6D13"/>
    <w:rsid w:val="00BE7DBC"/>
    <w:rsid w:val="00BF07FE"/>
    <w:rsid w:val="00BF0831"/>
    <w:rsid w:val="00BF0E7B"/>
    <w:rsid w:val="00BF103B"/>
    <w:rsid w:val="00BF1499"/>
    <w:rsid w:val="00BF18DD"/>
    <w:rsid w:val="00BF1E40"/>
    <w:rsid w:val="00BF2633"/>
    <w:rsid w:val="00BF2768"/>
    <w:rsid w:val="00BF3444"/>
    <w:rsid w:val="00BF34FE"/>
    <w:rsid w:val="00BF3861"/>
    <w:rsid w:val="00BF4140"/>
    <w:rsid w:val="00BF416C"/>
    <w:rsid w:val="00BF571E"/>
    <w:rsid w:val="00BF60C9"/>
    <w:rsid w:val="00BF76DD"/>
    <w:rsid w:val="00BF78E2"/>
    <w:rsid w:val="00BF796C"/>
    <w:rsid w:val="00BF7B60"/>
    <w:rsid w:val="00BF7C33"/>
    <w:rsid w:val="00C00492"/>
    <w:rsid w:val="00C00746"/>
    <w:rsid w:val="00C0098C"/>
    <w:rsid w:val="00C00CC5"/>
    <w:rsid w:val="00C00D8C"/>
    <w:rsid w:val="00C011D9"/>
    <w:rsid w:val="00C0179E"/>
    <w:rsid w:val="00C0229B"/>
    <w:rsid w:val="00C02417"/>
    <w:rsid w:val="00C03B0C"/>
    <w:rsid w:val="00C0458E"/>
    <w:rsid w:val="00C045E4"/>
    <w:rsid w:val="00C04B39"/>
    <w:rsid w:val="00C04BB5"/>
    <w:rsid w:val="00C0500C"/>
    <w:rsid w:val="00C0525D"/>
    <w:rsid w:val="00C05487"/>
    <w:rsid w:val="00C054F1"/>
    <w:rsid w:val="00C055E1"/>
    <w:rsid w:val="00C05921"/>
    <w:rsid w:val="00C05E9F"/>
    <w:rsid w:val="00C07515"/>
    <w:rsid w:val="00C10724"/>
    <w:rsid w:val="00C11085"/>
    <w:rsid w:val="00C11114"/>
    <w:rsid w:val="00C11152"/>
    <w:rsid w:val="00C11726"/>
    <w:rsid w:val="00C12735"/>
    <w:rsid w:val="00C129B1"/>
    <w:rsid w:val="00C13E26"/>
    <w:rsid w:val="00C14302"/>
    <w:rsid w:val="00C1449F"/>
    <w:rsid w:val="00C14A57"/>
    <w:rsid w:val="00C154EB"/>
    <w:rsid w:val="00C1595E"/>
    <w:rsid w:val="00C1660D"/>
    <w:rsid w:val="00C16BCC"/>
    <w:rsid w:val="00C170EA"/>
    <w:rsid w:val="00C1792A"/>
    <w:rsid w:val="00C20C57"/>
    <w:rsid w:val="00C20FF7"/>
    <w:rsid w:val="00C21368"/>
    <w:rsid w:val="00C2137E"/>
    <w:rsid w:val="00C2161A"/>
    <w:rsid w:val="00C21B3C"/>
    <w:rsid w:val="00C21C7D"/>
    <w:rsid w:val="00C21E10"/>
    <w:rsid w:val="00C220C1"/>
    <w:rsid w:val="00C22F24"/>
    <w:rsid w:val="00C2307E"/>
    <w:rsid w:val="00C2322B"/>
    <w:rsid w:val="00C2347C"/>
    <w:rsid w:val="00C23C51"/>
    <w:rsid w:val="00C23DCC"/>
    <w:rsid w:val="00C23F0B"/>
    <w:rsid w:val="00C248D1"/>
    <w:rsid w:val="00C24976"/>
    <w:rsid w:val="00C257B7"/>
    <w:rsid w:val="00C268D9"/>
    <w:rsid w:val="00C27189"/>
    <w:rsid w:val="00C275D6"/>
    <w:rsid w:val="00C277C7"/>
    <w:rsid w:val="00C27958"/>
    <w:rsid w:val="00C27A22"/>
    <w:rsid w:val="00C306B1"/>
    <w:rsid w:val="00C316D3"/>
    <w:rsid w:val="00C31A53"/>
    <w:rsid w:val="00C32AAF"/>
    <w:rsid w:val="00C33492"/>
    <w:rsid w:val="00C33672"/>
    <w:rsid w:val="00C33CF7"/>
    <w:rsid w:val="00C344FB"/>
    <w:rsid w:val="00C34B9C"/>
    <w:rsid w:val="00C35115"/>
    <w:rsid w:val="00C35372"/>
    <w:rsid w:val="00C36BF3"/>
    <w:rsid w:val="00C36D6D"/>
    <w:rsid w:val="00C372E5"/>
    <w:rsid w:val="00C37993"/>
    <w:rsid w:val="00C37A00"/>
    <w:rsid w:val="00C40456"/>
    <w:rsid w:val="00C41064"/>
    <w:rsid w:val="00C41507"/>
    <w:rsid w:val="00C418F0"/>
    <w:rsid w:val="00C41D29"/>
    <w:rsid w:val="00C42878"/>
    <w:rsid w:val="00C43E67"/>
    <w:rsid w:val="00C44982"/>
    <w:rsid w:val="00C44CB1"/>
    <w:rsid w:val="00C45168"/>
    <w:rsid w:val="00C4545A"/>
    <w:rsid w:val="00C4602E"/>
    <w:rsid w:val="00C46949"/>
    <w:rsid w:val="00C46AD8"/>
    <w:rsid w:val="00C46CD9"/>
    <w:rsid w:val="00C47767"/>
    <w:rsid w:val="00C47EF3"/>
    <w:rsid w:val="00C50190"/>
    <w:rsid w:val="00C50314"/>
    <w:rsid w:val="00C5066A"/>
    <w:rsid w:val="00C50B8A"/>
    <w:rsid w:val="00C50DDD"/>
    <w:rsid w:val="00C51851"/>
    <w:rsid w:val="00C52F51"/>
    <w:rsid w:val="00C572C5"/>
    <w:rsid w:val="00C573D1"/>
    <w:rsid w:val="00C57BF8"/>
    <w:rsid w:val="00C60097"/>
    <w:rsid w:val="00C600C0"/>
    <w:rsid w:val="00C62624"/>
    <w:rsid w:val="00C635B5"/>
    <w:rsid w:val="00C64E9A"/>
    <w:rsid w:val="00C651F1"/>
    <w:rsid w:val="00C65747"/>
    <w:rsid w:val="00C65F5F"/>
    <w:rsid w:val="00C660F7"/>
    <w:rsid w:val="00C6684B"/>
    <w:rsid w:val="00C66A77"/>
    <w:rsid w:val="00C66B1F"/>
    <w:rsid w:val="00C66EFC"/>
    <w:rsid w:val="00C67BB9"/>
    <w:rsid w:val="00C71163"/>
    <w:rsid w:val="00C7180A"/>
    <w:rsid w:val="00C72C82"/>
    <w:rsid w:val="00C72E55"/>
    <w:rsid w:val="00C7352F"/>
    <w:rsid w:val="00C73ABB"/>
    <w:rsid w:val="00C7402C"/>
    <w:rsid w:val="00C74623"/>
    <w:rsid w:val="00C74A07"/>
    <w:rsid w:val="00C752EE"/>
    <w:rsid w:val="00C75687"/>
    <w:rsid w:val="00C75A71"/>
    <w:rsid w:val="00C75B73"/>
    <w:rsid w:val="00C75F39"/>
    <w:rsid w:val="00C76006"/>
    <w:rsid w:val="00C76A0F"/>
    <w:rsid w:val="00C76C36"/>
    <w:rsid w:val="00C76CD8"/>
    <w:rsid w:val="00C771F1"/>
    <w:rsid w:val="00C8033A"/>
    <w:rsid w:val="00C80822"/>
    <w:rsid w:val="00C80B27"/>
    <w:rsid w:val="00C8141E"/>
    <w:rsid w:val="00C81B4A"/>
    <w:rsid w:val="00C81CA4"/>
    <w:rsid w:val="00C83492"/>
    <w:rsid w:val="00C839B0"/>
    <w:rsid w:val="00C83ABF"/>
    <w:rsid w:val="00C841F4"/>
    <w:rsid w:val="00C8457C"/>
    <w:rsid w:val="00C84988"/>
    <w:rsid w:val="00C868F3"/>
    <w:rsid w:val="00C86DB9"/>
    <w:rsid w:val="00C87C6F"/>
    <w:rsid w:val="00C9040E"/>
    <w:rsid w:val="00C90760"/>
    <w:rsid w:val="00C91908"/>
    <w:rsid w:val="00C93E51"/>
    <w:rsid w:val="00C94E71"/>
    <w:rsid w:val="00C95846"/>
    <w:rsid w:val="00C95D2C"/>
    <w:rsid w:val="00C969BD"/>
    <w:rsid w:val="00C96A18"/>
    <w:rsid w:val="00C96D23"/>
    <w:rsid w:val="00C97A9F"/>
    <w:rsid w:val="00C97F83"/>
    <w:rsid w:val="00CA0485"/>
    <w:rsid w:val="00CA0CA5"/>
    <w:rsid w:val="00CA1898"/>
    <w:rsid w:val="00CA199A"/>
    <w:rsid w:val="00CA252F"/>
    <w:rsid w:val="00CA34D1"/>
    <w:rsid w:val="00CA3935"/>
    <w:rsid w:val="00CA3F5D"/>
    <w:rsid w:val="00CA40D2"/>
    <w:rsid w:val="00CA469E"/>
    <w:rsid w:val="00CA5A3B"/>
    <w:rsid w:val="00CA5B10"/>
    <w:rsid w:val="00CA5C38"/>
    <w:rsid w:val="00CA62A9"/>
    <w:rsid w:val="00CA66AC"/>
    <w:rsid w:val="00CA6E4A"/>
    <w:rsid w:val="00CA721E"/>
    <w:rsid w:val="00CA79A6"/>
    <w:rsid w:val="00CA7F6B"/>
    <w:rsid w:val="00CB032D"/>
    <w:rsid w:val="00CB07A1"/>
    <w:rsid w:val="00CB0814"/>
    <w:rsid w:val="00CB09DB"/>
    <w:rsid w:val="00CB10EB"/>
    <w:rsid w:val="00CB115B"/>
    <w:rsid w:val="00CB1653"/>
    <w:rsid w:val="00CB17AB"/>
    <w:rsid w:val="00CB1E91"/>
    <w:rsid w:val="00CB276D"/>
    <w:rsid w:val="00CB2E95"/>
    <w:rsid w:val="00CB3382"/>
    <w:rsid w:val="00CB3542"/>
    <w:rsid w:val="00CB3F11"/>
    <w:rsid w:val="00CB3F45"/>
    <w:rsid w:val="00CB4935"/>
    <w:rsid w:val="00CB49C5"/>
    <w:rsid w:val="00CB5446"/>
    <w:rsid w:val="00CB549E"/>
    <w:rsid w:val="00CB570C"/>
    <w:rsid w:val="00CB5CB6"/>
    <w:rsid w:val="00CB63CA"/>
    <w:rsid w:val="00CB6BA8"/>
    <w:rsid w:val="00CB75ED"/>
    <w:rsid w:val="00CB7701"/>
    <w:rsid w:val="00CC01A2"/>
    <w:rsid w:val="00CC03A7"/>
    <w:rsid w:val="00CC0C5B"/>
    <w:rsid w:val="00CC1437"/>
    <w:rsid w:val="00CC1D6C"/>
    <w:rsid w:val="00CC23AB"/>
    <w:rsid w:val="00CC246B"/>
    <w:rsid w:val="00CC24DA"/>
    <w:rsid w:val="00CC2F20"/>
    <w:rsid w:val="00CC4294"/>
    <w:rsid w:val="00CC49D4"/>
    <w:rsid w:val="00CC4C2C"/>
    <w:rsid w:val="00CC5123"/>
    <w:rsid w:val="00CC522F"/>
    <w:rsid w:val="00CC5B7C"/>
    <w:rsid w:val="00CC65E3"/>
    <w:rsid w:val="00CC6664"/>
    <w:rsid w:val="00CC679D"/>
    <w:rsid w:val="00CC722B"/>
    <w:rsid w:val="00CC7B04"/>
    <w:rsid w:val="00CC7D32"/>
    <w:rsid w:val="00CD03FD"/>
    <w:rsid w:val="00CD10B9"/>
    <w:rsid w:val="00CD1148"/>
    <w:rsid w:val="00CD2928"/>
    <w:rsid w:val="00CD472E"/>
    <w:rsid w:val="00CD5945"/>
    <w:rsid w:val="00CD5960"/>
    <w:rsid w:val="00CD6578"/>
    <w:rsid w:val="00CD65D1"/>
    <w:rsid w:val="00CD7DD8"/>
    <w:rsid w:val="00CD7F70"/>
    <w:rsid w:val="00CE01D7"/>
    <w:rsid w:val="00CE0A93"/>
    <w:rsid w:val="00CE0F07"/>
    <w:rsid w:val="00CE1D7F"/>
    <w:rsid w:val="00CE2201"/>
    <w:rsid w:val="00CE2299"/>
    <w:rsid w:val="00CE2F80"/>
    <w:rsid w:val="00CE3754"/>
    <w:rsid w:val="00CE39F7"/>
    <w:rsid w:val="00CE3CCC"/>
    <w:rsid w:val="00CE486E"/>
    <w:rsid w:val="00CE4D14"/>
    <w:rsid w:val="00CE555B"/>
    <w:rsid w:val="00CE7E0B"/>
    <w:rsid w:val="00CF01E2"/>
    <w:rsid w:val="00CF0263"/>
    <w:rsid w:val="00CF0507"/>
    <w:rsid w:val="00CF0ED9"/>
    <w:rsid w:val="00CF1697"/>
    <w:rsid w:val="00CF2DBA"/>
    <w:rsid w:val="00CF3A0B"/>
    <w:rsid w:val="00CF3A19"/>
    <w:rsid w:val="00CF3C0C"/>
    <w:rsid w:val="00CF3E3D"/>
    <w:rsid w:val="00CF3E88"/>
    <w:rsid w:val="00CF55A9"/>
    <w:rsid w:val="00CF585D"/>
    <w:rsid w:val="00CF5866"/>
    <w:rsid w:val="00CF5C98"/>
    <w:rsid w:val="00CF6655"/>
    <w:rsid w:val="00CF6B83"/>
    <w:rsid w:val="00CF7104"/>
    <w:rsid w:val="00CF72AA"/>
    <w:rsid w:val="00CF762D"/>
    <w:rsid w:val="00CF786E"/>
    <w:rsid w:val="00CF787C"/>
    <w:rsid w:val="00CF7BEB"/>
    <w:rsid w:val="00D0020B"/>
    <w:rsid w:val="00D00306"/>
    <w:rsid w:val="00D004FA"/>
    <w:rsid w:val="00D008A3"/>
    <w:rsid w:val="00D00CDD"/>
    <w:rsid w:val="00D0336E"/>
    <w:rsid w:val="00D03ADE"/>
    <w:rsid w:val="00D03E0F"/>
    <w:rsid w:val="00D0485C"/>
    <w:rsid w:val="00D04904"/>
    <w:rsid w:val="00D04FF3"/>
    <w:rsid w:val="00D058E9"/>
    <w:rsid w:val="00D05AAE"/>
    <w:rsid w:val="00D05C4A"/>
    <w:rsid w:val="00D0619B"/>
    <w:rsid w:val="00D0620E"/>
    <w:rsid w:val="00D07740"/>
    <w:rsid w:val="00D07FA5"/>
    <w:rsid w:val="00D10215"/>
    <w:rsid w:val="00D10AB6"/>
    <w:rsid w:val="00D119D7"/>
    <w:rsid w:val="00D125F1"/>
    <w:rsid w:val="00D12929"/>
    <w:rsid w:val="00D12FD0"/>
    <w:rsid w:val="00D14D60"/>
    <w:rsid w:val="00D1587B"/>
    <w:rsid w:val="00D15B4B"/>
    <w:rsid w:val="00D15B7F"/>
    <w:rsid w:val="00D16212"/>
    <w:rsid w:val="00D162D5"/>
    <w:rsid w:val="00D165DD"/>
    <w:rsid w:val="00D167F4"/>
    <w:rsid w:val="00D16C70"/>
    <w:rsid w:val="00D172F4"/>
    <w:rsid w:val="00D1758A"/>
    <w:rsid w:val="00D177B0"/>
    <w:rsid w:val="00D179CF"/>
    <w:rsid w:val="00D2003B"/>
    <w:rsid w:val="00D2043A"/>
    <w:rsid w:val="00D20DF0"/>
    <w:rsid w:val="00D22937"/>
    <w:rsid w:val="00D23D2A"/>
    <w:rsid w:val="00D2444E"/>
    <w:rsid w:val="00D25099"/>
    <w:rsid w:val="00D25605"/>
    <w:rsid w:val="00D2632D"/>
    <w:rsid w:val="00D26674"/>
    <w:rsid w:val="00D272CB"/>
    <w:rsid w:val="00D278DF"/>
    <w:rsid w:val="00D30A6F"/>
    <w:rsid w:val="00D3111F"/>
    <w:rsid w:val="00D31BAA"/>
    <w:rsid w:val="00D32759"/>
    <w:rsid w:val="00D33725"/>
    <w:rsid w:val="00D33DAC"/>
    <w:rsid w:val="00D346B3"/>
    <w:rsid w:val="00D34908"/>
    <w:rsid w:val="00D34BBC"/>
    <w:rsid w:val="00D34F8E"/>
    <w:rsid w:val="00D37030"/>
    <w:rsid w:val="00D37F47"/>
    <w:rsid w:val="00D40F01"/>
    <w:rsid w:val="00D426BB"/>
    <w:rsid w:val="00D42969"/>
    <w:rsid w:val="00D42BB8"/>
    <w:rsid w:val="00D43123"/>
    <w:rsid w:val="00D43776"/>
    <w:rsid w:val="00D44072"/>
    <w:rsid w:val="00D44143"/>
    <w:rsid w:val="00D44450"/>
    <w:rsid w:val="00D44F66"/>
    <w:rsid w:val="00D459FF"/>
    <w:rsid w:val="00D45D08"/>
    <w:rsid w:val="00D46689"/>
    <w:rsid w:val="00D47572"/>
    <w:rsid w:val="00D503F3"/>
    <w:rsid w:val="00D50958"/>
    <w:rsid w:val="00D514B3"/>
    <w:rsid w:val="00D5168E"/>
    <w:rsid w:val="00D51E65"/>
    <w:rsid w:val="00D521E6"/>
    <w:rsid w:val="00D52BE8"/>
    <w:rsid w:val="00D53130"/>
    <w:rsid w:val="00D53244"/>
    <w:rsid w:val="00D53303"/>
    <w:rsid w:val="00D53666"/>
    <w:rsid w:val="00D53A06"/>
    <w:rsid w:val="00D540ED"/>
    <w:rsid w:val="00D55028"/>
    <w:rsid w:val="00D55DA8"/>
    <w:rsid w:val="00D55DD9"/>
    <w:rsid w:val="00D5659E"/>
    <w:rsid w:val="00D6019E"/>
    <w:rsid w:val="00D6048E"/>
    <w:rsid w:val="00D60E82"/>
    <w:rsid w:val="00D612E7"/>
    <w:rsid w:val="00D619B3"/>
    <w:rsid w:val="00D61ACB"/>
    <w:rsid w:val="00D620B3"/>
    <w:rsid w:val="00D623B8"/>
    <w:rsid w:val="00D62506"/>
    <w:rsid w:val="00D6254C"/>
    <w:rsid w:val="00D62A92"/>
    <w:rsid w:val="00D62D0E"/>
    <w:rsid w:val="00D62F2A"/>
    <w:rsid w:val="00D63436"/>
    <w:rsid w:val="00D63797"/>
    <w:rsid w:val="00D63923"/>
    <w:rsid w:val="00D63B80"/>
    <w:rsid w:val="00D63CAD"/>
    <w:rsid w:val="00D64213"/>
    <w:rsid w:val="00D6536B"/>
    <w:rsid w:val="00D6561D"/>
    <w:rsid w:val="00D66809"/>
    <w:rsid w:val="00D671F3"/>
    <w:rsid w:val="00D7089B"/>
    <w:rsid w:val="00D712B9"/>
    <w:rsid w:val="00D7142C"/>
    <w:rsid w:val="00D7209E"/>
    <w:rsid w:val="00D7277B"/>
    <w:rsid w:val="00D733D9"/>
    <w:rsid w:val="00D7378F"/>
    <w:rsid w:val="00D73C6F"/>
    <w:rsid w:val="00D7550A"/>
    <w:rsid w:val="00D755DA"/>
    <w:rsid w:val="00D7699F"/>
    <w:rsid w:val="00D7759C"/>
    <w:rsid w:val="00D775E1"/>
    <w:rsid w:val="00D77FB9"/>
    <w:rsid w:val="00D8020F"/>
    <w:rsid w:val="00D8155A"/>
    <w:rsid w:val="00D824AC"/>
    <w:rsid w:val="00D828E4"/>
    <w:rsid w:val="00D82CE7"/>
    <w:rsid w:val="00D835F6"/>
    <w:rsid w:val="00D83FE5"/>
    <w:rsid w:val="00D84BF1"/>
    <w:rsid w:val="00D84F1B"/>
    <w:rsid w:val="00D85CB0"/>
    <w:rsid w:val="00D86092"/>
    <w:rsid w:val="00D8633B"/>
    <w:rsid w:val="00D870F2"/>
    <w:rsid w:val="00D87F36"/>
    <w:rsid w:val="00D90A75"/>
    <w:rsid w:val="00D90F1E"/>
    <w:rsid w:val="00D92562"/>
    <w:rsid w:val="00D927FD"/>
    <w:rsid w:val="00D931BD"/>
    <w:rsid w:val="00D93597"/>
    <w:rsid w:val="00D93C17"/>
    <w:rsid w:val="00D93F55"/>
    <w:rsid w:val="00D93F6C"/>
    <w:rsid w:val="00D94153"/>
    <w:rsid w:val="00D95791"/>
    <w:rsid w:val="00D97529"/>
    <w:rsid w:val="00D97C89"/>
    <w:rsid w:val="00D97EEF"/>
    <w:rsid w:val="00DA09C2"/>
    <w:rsid w:val="00DA0A08"/>
    <w:rsid w:val="00DA0A86"/>
    <w:rsid w:val="00DA0D75"/>
    <w:rsid w:val="00DA0DAC"/>
    <w:rsid w:val="00DA0E9E"/>
    <w:rsid w:val="00DA113F"/>
    <w:rsid w:val="00DA13C4"/>
    <w:rsid w:val="00DA14A3"/>
    <w:rsid w:val="00DA1A5D"/>
    <w:rsid w:val="00DA1B5B"/>
    <w:rsid w:val="00DA2C17"/>
    <w:rsid w:val="00DA2CBD"/>
    <w:rsid w:val="00DA2DDC"/>
    <w:rsid w:val="00DA345B"/>
    <w:rsid w:val="00DA3A3D"/>
    <w:rsid w:val="00DA3BE9"/>
    <w:rsid w:val="00DA4EE6"/>
    <w:rsid w:val="00DA54C8"/>
    <w:rsid w:val="00DA5E7E"/>
    <w:rsid w:val="00DA677E"/>
    <w:rsid w:val="00DA6B65"/>
    <w:rsid w:val="00DA6BB8"/>
    <w:rsid w:val="00DA6CCA"/>
    <w:rsid w:val="00DA724B"/>
    <w:rsid w:val="00DA7AF0"/>
    <w:rsid w:val="00DB0EBA"/>
    <w:rsid w:val="00DB13B4"/>
    <w:rsid w:val="00DB1C56"/>
    <w:rsid w:val="00DB26F7"/>
    <w:rsid w:val="00DB2D1E"/>
    <w:rsid w:val="00DB3E35"/>
    <w:rsid w:val="00DB3FB1"/>
    <w:rsid w:val="00DB4700"/>
    <w:rsid w:val="00DB5B25"/>
    <w:rsid w:val="00DB5C0E"/>
    <w:rsid w:val="00DB67A8"/>
    <w:rsid w:val="00DB6AFB"/>
    <w:rsid w:val="00DB6F90"/>
    <w:rsid w:val="00DB72A4"/>
    <w:rsid w:val="00DB7375"/>
    <w:rsid w:val="00DB7AE3"/>
    <w:rsid w:val="00DC004F"/>
    <w:rsid w:val="00DC0529"/>
    <w:rsid w:val="00DC092E"/>
    <w:rsid w:val="00DC098C"/>
    <w:rsid w:val="00DC1053"/>
    <w:rsid w:val="00DC17A0"/>
    <w:rsid w:val="00DC1EAC"/>
    <w:rsid w:val="00DC265B"/>
    <w:rsid w:val="00DC2C79"/>
    <w:rsid w:val="00DC3240"/>
    <w:rsid w:val="00DC355D"/>
    <w:rsid w:val="00DC3D97"/>
    <w:rsid w:val="00DC3EB1"/>
    <w:rsid w:val="00DC40B3"/>
    <w:rsid w:val="00DC40D9"/>
    <w:rsid w:val="00DC4560"/>
    <w:rsid w:val="00DC4F41"/>
    <w:rsid w:val="00DC5D56"/>
    <w:rsid w:val="00DC662C"/>
    <w:rsid w:val="00DC6E8E"/>
    <w:rsid w:val="00DC73F5"/>
    <w:rsid w:val="00DC7493"/>
    <w:rsid w:val="00DC7F8F"/>
    <w:rsid w:val="00DD0222"/>
    <w:rsid w:val="00DD07A7"/>
    <w:rsid w:val="00DD142D"/>
    <w:rsid w:val="00DD1881"/>
    <w:rsid w:val="00DD22B8"/>
    <w:rsid w:val="00DD2564"/>
    <w:rsid w:val="00DD376B"/>
    <w:rsid w:val="00DD3871"/>
    <w:rsid w:val="00DD4218"/>
    <w:rsid w:val="00DD4701"/>
    <w:rsid w:val="00DD4C8A"/>
    <w:rsid w:val="00DD4D6C"/>
    <w:rsid w:val="00DD4EA1"/>
    <w:rsid w:val="00DD5D59"/>
    <w:rsid w:val="00DD6A64"/>
    <w:rsid w:val="00DD7459"/>
    <w:rsid w:val="00DD7A5A"/>
    <w:rsid w:val="00DE08E2"/>
    <w:rsid w:val="00DE0FA4"/>
    <w:rsid w:val="00DE1253"/>
    <w:rsid w:val="00DE2069"/>
    <w:rsid w:val="00DE26F7"/>
    <w:rsid w:val="00DE2F5F"/>
    <w:rsid w:val="00DE3F29"/>
    <w:rsid w:val="00DE433E"/>
    <w:rsid w:val="00DE440D"/>
    <w:rsid w:val="00DE4C24"/>
    <w:rsid w:val="00DE63C6"/>
    <w:rsid w:val="00DE64EE"/>
    <w:rsid w:val="00DE6ED4"/>
    <w:rsid w:val="00DE7AB0"/>
    <w:rsid w:val="00DE7B63"/>
    <w:rsid w:val="00DE7EF4"/>
    <w:rsid w:val="00DF097E"/>
    <w:rsid w:val="00DF0A65"/>
    <w:rsid w:val="00DF17C0"/>
    <w:rsid w:val="00DF2036"/>
    <w:rsid w:val="00DF2199"/>
    <w:rsid w:val="00DF3010"/>
    <w:rsid w:val="00DF3A7C"/>
    <w:rsid w:val="00DF3D52"/>
    <w:rsid w:val="00DF4AF7"/>
    <w:rsid w:val="00DF52F2"/>
    <w:rsid w:val="00DF54BA"/>
    <w:rsid w:val="00DF6A90"/>
    <w:rsid w:val="00DF7DC7"/>
    <w:rsid w:val="00DF7F56"/>
    <w:rsid w:val="00DF7F98"/>
    <w:rsid w:val="00E004B0"/>
    <w:rsid w:val="00E0143D"/>
    <w:rsid w:val="00E0201E"/>
    <w:rsid w:val="00E02480"/>
    <w:rsid w:val="00E02568"/>
    <w:rsid w:val="00E02609"/>
    <w:rsid w:val="00E02698"/>
    <w:rsid w:val="00E02C12"/>
    <w:rsid w:val="00E02F71"/>
    <w:rsid w:val="00E03118"/>
    <w:rsid w:val="00E03331"/>
    <w:rsid w:val="00E03A8E"/>
    <w:rsid w:val="00E04ABC"/>
    <w:rsid w:val="00E064CA"/>
    <w:rsid w:val="00E0661F"/>
    <w:rsid w:val="00E068EA"/>
    <w:rsid w:val="00E06F07"/>
    <w:rsid w:val="00E07A55"/>
    <w:rsid w:val="00E07A8D"/>
    <w:rsid w:val="00E07E21"/>
    <w:rsid w:val="00E109D6"/>
    <w:rsid w:val="00E10B3B"/>
    <w:rsid w:val="00E115BF"/>
    <w:rsid w:val="00E1163A"/>
    <w:rsid w:val="00E1193D"/>
    <w:rsid w:val="00E11D33"/>
    <w:rsid w:val="00E120EE"/>
    <w:rsid w:val="00E12495"/>
    <w:rsid w:val="00E12498"/>
    <w:rsid w:val="00E13DB9"/>
    <w:rsid w:val="00E13E54"/>
    <w:rsid w:val="00E1426C"/>
    <w:rsid w:val="00E167A7"/>
    <w:rsid w:val="00E177EC"/>
    <w:rsid w:val="00E200E4"/>
    <w:rsid w:val="00E202FC"/>
    <w:rsid w:val="00E20922"/>
    <w:rsid w:val="00E209F9"/>
    <w:rsid w:val="00E236EB"/>
    <w:rsid w:val="00E240B1"/>
    <w:rsid w:val="00E24B77"/>
    <w:rsid w:val="00E24D2C"/>
    <w:rsid w:val="00E25726"/>
    <w:rsid w:val="00E25961"/>
    <w:rsid w:val="00E25DD3"/>
    <w:rsid w:val="00E26A1E"/>
    <w:rsid w:val="00E273C6"/>
    <w:rsid w:val="00E3030A"/>
    <w:rsid w:val="00E3068C"/>
    <w:rsid w:val="00E3095B"/>
    <w:rsid w:val="00E31616"/>
    <w:rsid w:val="00E3169E"/>
    <w:rsid w:val="00E318F7"/>
    <w:rsid w:val="00E3222B"/>
    <w:rsid w:val="00E3232D"/>
    <w:rsid w:val="00E334A0"/>
    <w:rsid w:val="00E33BB1"/>
    <w:rsid w:val="00E3476F"/>
    <w:rsid w:val="00E34AC4"/>
    <w:rsid w:val="00E34BE3"/>
    <w:rsid w:val="00E3521F"/>
    <w:rsid w:val="00E354AA"/>
    <w:rsid w:val="00E35E32"/>
    <w:rsid w:val="00E3663C"/>
    <w:rsid w:val="00E36C62"/>
    <w:rsid w:val="00E37945"/>
    <w:rsid w:val="00E37D23"/>
    <w:rsid w:val="00E404A0"/>
    <w:rsid w:val="00E40EF5"/>
    <w:rsid w:val="00E413B8"/>
    <w:rsid w:val="00E418C2"/>
    <w:rsid w:val="00E41D4F"/>
    <w:rsid w:val="00E41E48"/>
    <w:rsid w:val="00E41F4C"/>
    <w:rsid w:val="00E424D7"/>
    <w:rsid w:val="00E433EF"/>
    <w:rsid w:val="00E43458"/>
    <w:rsid w:val="00E435FD"/>
    <w:rsid w:val="00E43AC5"/>
    <w:rsid w:val="00E43B49"/>
    <w:rsid w:val="00E43B82"/>
    <w:rsid w:val="00E44B4B"/>
    <w:rsid w:val="00E4520C"/>
    <w:rsid w:val="00E45FED"/>
    <w:rsid w:val="00E46C0B"/>
    <w:rsid w:val="00E46C7F"/>
    <w:rsid w:val="00E47102"/>
    <w:rsid w:val="00E478E2"/>
    <w:rsid w:val="00E503D1"/>
    <w:rsid w:val="00E51106"/>
    <w:rsid w:val="00E516C7"/>
    <w:rsid w:val="00E51890"/>
    <w:rsid w:val="00E52AD8"/>
    <w:rsid w:val="00E52D2C"/>
    <w:rsid w:val="00E52DF8"/>
    <w:rsid w:val="00E52F16"/>
    <w:rsid w:val="00E53444"/>
    <w:rsid w:val="00E547AE"/>
    <w:rsid w:val="00E55423"/>
    <w:rsid w:val="00E55659"/>
    <w:rsid w:val="00E5570F"/>
    <w:rsid w:val="00E55F79"/>
    <w:rsid w:val="00E57290"/>
    <w:rsid w:val="00E574B0"/>
    <w:rsid w:val="00E57A01"/>
    <w:rsid w:val="00E607CF"/>
    <w:rsid w:val="00E63CCE"/>
    <w:rsid w:val="00E63D74"/>
    <w:rsid w:val="00E6428F"/>
    <w:rsid w:val="00E64A7C"/>
    <w:rsid w:val="00E64B53"/>
    <w:rsid w:val="00E64BE4"/>
    <w:rsid w:val="00E65282"/>
    <w:rsid w:val="00E65471"/>
    <w:rsid w:val="00E6665D"/>
    <w:rsid w:val="00E66B8F"/>
    <w:rsid w:val="00E67A1D"/>
    <w:rsid w:val="00E7056B"/>
    <w:rsid w:val="00E70F22"/>
    <w:rsid w:val="00E7477A"/>
    <w:rsid w:val="00E74A82"/>
    <w:rsid w:val="00E74D0F"/>
    <w:rsid w:val="00E75960"/>
    <w:rsid w:val="00E769E2"/>
    <w:rsid w:val="00E76CB8"/>
    <w:rsid w:val="00E80308"/>
    <w:rsid w:val="00E8064C"/>
    <w:rsid w:val="00E811CA"/>
    <w:rsid w:val="00E81686"/>
    <w:rsid w:val="00E81D63"/>
    <w:rsid w:val="00E823CE"/>
    <w:rsid w:val="00E83618"/>
    <w:rsid w:val="00E83668"/>
    <w:rsid w:val="00E83C2B"/>
    <w:rsid w:val="00E84085"/>
    <w:rsid w:val="00E84A85"/>
    <w:rsid w:val="00E8553A"/>
    <w:rsid w:val="00E85E62"/>
    <w:rsid w:val="00E863AB"/>
    <w:rsid w:val="00E86412"/>
    <w:rsid w:val="00E873C7"/>
    <w:rsid w:val="00E87457"/>
    <w:rsid w:val="00E87B35"/>
    <w:rsid w:val="00E906ED"/>
    <w:rsid w:val="00E90DD9"/>
    <w:rsid w:val="00E90DF0"/>
    <w:rsid w:val="00E91A96"/>
    <w:rsid w:val="00E92609"/>
    <w:rsid w:val="00E92664"/>
    <w:rsid w:val="00E9280A"/>
    <w:rsid w:val="00E934C6"/>
    <w:rsid w:val="00E93818"/>
    <w:rsid w:val="00E94595"/>
    <w:rsid w:val="00E950D7"/>
    <w:rsid w:val="00E96330"/>
    <w:rsid w:val="00E9674E"/>
    <w:rsid w:val="00E9707E"/>
    <w:rsid w:val="00E97236"/>
    <w:rsid w:val="00E9787D"/>
    <w:rsid w:val="00E97FE7"/>
    <w:rsid w:val="00EA1194"/>
    <w:rsid w:val="00EA15D2"/>
    <w:rsid w:val="00EA2A53"/>
    <w:rsid w:val="00EA42BE"/>
    <w:rsid w:val="00EA4377"/>
    <w:rsid w:val="00EA49D7"/>
    <w:rsid w:val="00EA5DD3"/>
    <w:rsid w:val="00EA6440"/>
    <w:rsid w:val="00EA6AA9"/>
    <w:rsid w:val="00EA6F66"/>
    <w:rsid w:val="00EA7256"/>
    <w:rsid w:val="00EB1697"/>
    <w:rsid w:val="00EB204B"/>
    <w:rsid w:val="00EB2E0D"/>
    <w:rsid w:val="00EB3C83"/>
    <w:rsid w:val="00EB3CDE"/>
    <w:rsid w:val="00EB42F0"/>
    <w:rsid w:val="00EB4F5F"/>
    <w:rsid w:val="00EB54A7"/>
    <w:rsid w:val="00EB57B5"/>
    <w:rsid w:val="00EB5C39"/>
    <w:rsid w:val="00EB61F2"/>
    <w:rsid w:val="00EB6567"/>
    <w:rsid w:val="00EB6AA2"/>
    <w:rsid w:val="00EB6B83"/>
    <w:rsid w:val="00EB6BDB"/>
    <w:rsid w:val="00EB71BA"/>
    <w:rsid w:val="00EB7724"/>
    <w:rsid w:val="00EB7A83"/>
    <w:rsid w:val="00EB7D14"/>
    <w:rsid w:val="00EC0285"/>
    <w:rsid w:val="00EC048E"/>
    <w:rsid w:val="00EC076A"/>
    <w:rsid w:val="00EC0BEC"/>
    <w:rsid w:val="00EC146E"/>
    <w:rsid w:val="00EC1C71"/>
    <w:rsid w:val="00EC2017"/>
    <w:rsid w:val="00EC20A5"/>
    <w:rsid w:val="00EC2290"/>
    <w:rsid w:val="00EC2475"/>
    <w:rsid w:val="00EC3489"/>
    <w:rsid w:val="00EC3561"/>
    <w:rsid w:val="00EC3B12"/>
    <w:rsid w:val="00EC40B3"/>
    <w:rsid w:val="00EC40E9"/>
    <w:rsid w:val="00EC4307"/>
    <w:rsid w:val="00EC54CC"/>
    <w:rsid w:val="00EC5C96"/>
    <w:rsid w:val="00EC5EB4"/>
    <w:rsid w:val="00EC78EB"/>
    <w:rsid w:val="00ED0F9B"/>
    <w:rsid w:val="00ED189A"/>
    <w:rsid w:val="00ED2B66"/>
    <w:rsid w:val="00ED3121"/>
    <w:rsid w:val="00ED3147"/>
    <w:rsid w:val="00ED3E2D"/>
    <w:rsid w:val="00ED4B35"/>
    <w:rsid w:val="00ED4F0E"/>
    <w:rsid w:val="00ED51BA"/>
    <w:rsid w:val="00ED5AAA"/>
    <w:rsid w:val="00ED5F25"/>
    <w:rsid w:val="00ED6D59"/>
    <w:rsid w:val="00ED7157"/>
    <w:rsid w:val="00EE0B85"/>
    <w:rsid w:val="00EE0CDC"/>
    <w:rsid w:val="00EE2645"/>
    <w:rsid w:val="00EE27DA"/>
    <w:rsid w:val="00EE2D91"/>
    <w:rsid w:val="00EE2E41"/>
    <w:rsid w:val="00EE3D46"/>
    <w:rsid w:val="00EE5619"/>
    <w:rsid w:val="00EE5A6C"/>
    <w:rsid w:val="00EE5BCE"/>
    <w:rsid w:val="00EE5F39"/>
    <w:rsid w:val="00EE60DD"/>
    <w:rsid w:val="00EE635D"/>
    <w:rsid w:val="00EE69BE"/>
    <w:rsid w:val="00EE7402"/>
    <w:rsid w:val="00EE7517"/>
    <w:rsid w:val="00EE7837"/>
    <w:rsid w:val="00EF00E6"/>
    <w:rsid w:val="00EF08F1"/>
    <w:rsid w:val="00EF0F6C"/>
    <w:rsid w:val="00EF1129"/>
    <w:rsid w:val="00EF1BFF"/>
    <w:rsid w:val="00EF274F"/>
    <w:rsid w:val="00EF2B2C"/>
    <w:rsid w:val="00EF3AA4"/>
    <w:rsid w:val="00EF4986"/>
    <w:rsid w:val="00EF5290"/>
    <w:rsid w:val="00EF6B0B"/>
    <w:rsid w:val="00EF7BAD"/>
    <w:rsid w:val="00F003DA"/>
    <w:rsid w:val="00F00C4B"/>
    <w:rsid w:val="00F00D36"/>
    <w:rsid w:val="00F017EF"/>
    <w:rsid w:val="00F01DE9"/>
    <w:rsid w:val="00F01F2C"/>
    <w:rsid w:val="00F02275"/>
    <w:rsid w:val="00F0232E"/>
    <w:rsid w:val="00F02714"/>
    <w:rsid w:val="00F02B8A"/>
    <w:rsid w:val="00F03AB2"/>
    <w:rsid w:val="00F044A1"/>
    <w:rsid w:val="00F04A08"/>
    <w:rsid w:val="00F05269"/>
    <w:rsid w:val="00F053E4"/>
    <w:rsid w:val="00F05E56"/>
    <w:rsid w:val="00F061F3"/>
    <w:rsid w:val="00F07DB3"/>
    <w:rsid w:val="00F07F9C"/>
    <w:rsid w:val="00F104D7"/>
    <w:rsid w:val="00F10C1C"/>
    <w:rsid w:val="00F10C21"/>
    <w:rsid w:val="00F11806"/>
    <w:rsid w:val="00F11CC0"/>
    <w:rsid w:val="00F11D4F"/>
    <w:rsid w:val="00F1217B"/>
    <w:rsid w:val="00F125A6"/>
    <w:rsid w:val="00F128A2"/>
    <w:rsid w:val="00F1301C"/>
    <w:rsid w:val="00F13288"/>
    <w:rsid w:val="00F13396"/>
    <w:rsid w:val="00F13601"/>
    <w:rsid w:val="00F13763"/>
    <w:rsid w:val="00F13A0A"/>
    <w:rsid w:val="00F13D84"/>
    <w:rsid w:val="00F1415B"/>
    <w:rsid w:val="00F14823"/>
    <w:rsid w:val="00F15BFB"/>
    <w:rsid w:val="00F15D38"/>
    <w:rsid w:val="00F1764B"/>
    <w:rsid w:val="00F178E1"/>
    <w:rsid w:val="00F17C06"/>
    <w:rsid w:val="00F20014"/>
    <w:rsid w:val="00F20900"/>
    <w:rsid w:val="00F2134F"/>
    <w:rsid w:val="00F21582"/>
    <w:rsid w:val="00F24B91"/>
    <w:rsid w:val="00F266A8"/>
    <w:rsid w:val="00F26701"/>
    <w:rsid w:val="00F26F6F"/>
    <w:rsid w:val="00F27976"/>
    <w:rsid w:val="00F30549"/>
    <w:rsid w:val="00F32A1B"/>
    <w:rsid w:val="00F34137"/>
    <w:rsid w:val="00F34491"/>
    <w:rsid w:val="00F3523D"/>
    <w:rsid w:val="00F3549A"/>
    <w:rsid w:val="00F3656B"/>
    <w:rsid w:val="00F36FDD"/>
    <w:rsid w:val="00F379EE"/>
    <w:rsid w:val="00F37D5D"/>
    <w:rsid w:val="00F37F9C"/>
    <w:rsid w:val="00F43A1F"/>
    <w:rsid w:val="00F4442E"/>
    <w:rsid w:val="00F45F6C"/>
    <w:rsid w:val="00F46A5C"/>
    <w:rsid w:val="00F4739A"/>
    <w:rsid w:val="00F47458"/>
    <w:rsid w:val="00F50076"/>
    <w:rsid w:val="00F51A76"/>
    <w:rsid w:val="00F53264"/>
    <w:rsid w:val="00F53966"/>
    <w:rsid w:val="00F54125"/>
    <w:rsid w:val="00F544B4"/>
    <w:rsid w:val="00F54697"/>
    <w:rsid w:val="00F547C1"/>
    <w:rsid w:val="00F54B18"/>
    <w:rsid w:val="00F54CC7"/>
    <w:rsid w:val="00F54D2C"/>
    <w:rsid w:val="00F55139"/>
    <w:rsid w:val="00F55F18"/>
    <w:rsid w:val="00F56294"/>
    <w:rsid w:val="00F566C8"/>
    <w:rsid w:val="00F56F78"/>
    <w:rsid w:val="00F5789E"/>
    <w:rsid w:val="00F6003F"/>
    <w:rsid w:val="00F60DA3"/>
    <w:rsid w:val="00F60FE9"/>
    <w:rsid w:val="00F622C5"/>
    <w:rsid w:val="00F6245F"/>
    <w:rsid w:val="00F6309B"/>
    <w:rsid w:val="00F6440E"/>
    <w:rsid w:val="00F64E3A"/>
    <w:rsid w:val="00F64F73"/>
    <w:rsid w:val="00F652F6"/>
    <w:rsid w:val="00F65352"/>
    <w:rsid w:val="00F66DA1"/>
    <w:rsid w:val="00F66F2C"/>
    <w:rsid w:val="00F67098"/>
    <w:rsid w:val="00F67A1E"/>
    <w:rsid w:val="00F67D92"/>
    <w:rsid w:val="00F67EA9"/>
    <w:rsid w:val="00F7105B"/>
    <w:rsid w:val="00F71107"/>
    <w:rsid w:val="00F71C11"/>
    <w:rsid w:val="00F7295E"/>
    <w:rsid w:val="00F72A15"/>
    <w:rsid w:val="00F72AFC"/>
    <w:rsid w:val="00F73BA6"/>
    <w:rsid w:val="00F73C71"/>
    <w:rsid w:val="00F74EBE"/>
    <w:rsid w:val="00F754FD"/>
    <w:rsid w:val="00F76874"/>
    <w:rsid w:val="00F80387"/>
    <w:rsid w:val="00F808C2"/>
    <w:rsid w:val="00F80CF7"/>
    <w:rsid w:val="00F80EDE"/>
    <w:rsid w:val="00F80F74"/>
    <w:rsid w:val="00F81CFB"/>
    <w:rsid w:val="00F82058"/>
    <w:rsid w:val="00F821B5"/>
    <w:rsid w:val="00F824E5"/>
    <w:rsid w:val="00F84BB7"/>
    <w:rsid w:val="00F8663E"/>
    <w:rsid w:val="00F86F0D"/>
    <w:rsid w:val="00F900D2"/>
    <w:rsid w:val="00F903E9"/>
    <w:rsid w:val="00F90D54"/>
    <w:rsid w:val="00F9155F"/>
    <w:rsid w:val="00F9163B"/>
    <w:rsid w:val="00F91842"/>
    <w:rsid w:val="00F91B33"/>
    <w:rsid w:val="00F92C96"/>
    <w:rsid w:val="00F93E5F"/>
    <w:rsid w:val="00F94111"/>
    <w:rsid w:val="00F94366"/>
    <w:rsid w:val="00F945B5"/>
    <w:rsid w:val="00F947B5"/>
    <w:rsid w:val="00F95EB5"/>
    <w:rsid w:val="00F97542"/>
    <w:rsid w:val="00FA0455"/>
    <w:rsid w:val="00FA0640"/>
    <w:rsid w:val="00FA0729"/>
    <w:rsid w:val="00FA16B8"/>
    <w:rsid w:val="00FA2CE4"/>
    <w:rsid w:val="00FA3831"/>
    <w:rsid w:val="00FA3C94"/>
    <w:rsid w:val="00FA4E1D"/>
    <w:rsid w:val="00FA52CE"/>
    <w:rsid w:val="00FA65D9"/>
    <w:rsid w:val="00FA67CC"/>
    <w:rsid w:val="00FA7564"/>
    <w:rsid w:val="00FA75EE"/>
    <w:rsid w:val="00FB0AF7"/>
    <w:rsid w:val="00FB0CCC"/>
    <w:rsid w:val="00FB0E44"/>
    <w:rsid w:val="00FB1093"/>
    <w:rsid w:val="00FB1551"/>
    <w:rsid w:val="00FB1790"/>
    <w:rsid w:val="00FB1BD3"/>
    <w:rsid w:val="00FB202A"/>
    <w:rsid w:val="00FB3C7A"/>
    <w:rsid w:val="00FB4637"/>
    <w:rsid w:val="00FB4756"/>
    <w:rsid w:val="00FB61C8"/>
    <w:rsid w:val="00FB63F0"/>
    <w:rsid w:val="00FB721E"/>
    <w:rsid w:val="00FC0914"/>
    <w:rsid w:val="00FC10E8"/>
    <w:rsid w:val="00FC15EE"/>
    <w:rsid w:val="00FC22CD"/>
    <w:rsid w:val="00FC23C8"/>
    <w:rsid w:val="00FC2FC8"/>
    <w:rsid w:val="00FC33F9"/>
    <w:rsid w:val="00FC382D"/>
    <w:rsid w:val="00FC3ACF"/>
    <w:rsid w:val="00FC3F7E"/>
    <w:rsid w:val="00FC5114"/>
    <w:rsid w:val="00FC51A2"/>
    <w:rsid w:val="00FC628A"/>
    <w:rsid w:val="00FC71A3"/>
    <w:rsid w:val="00FC7322"/>
    <w:rsid w:val="00FC7358"/>
    <w:rsid w:val="00FC7805"/>
    <w:rsid w:val="00FC7986"/>
    <w:rsid w:val="00FC7FC1"/>
    <w:rsid w:val="00FD09FC"/>
    <w:rsid w:val="00FD0A20"/>
    <w:rsid w:val="00FD130A"/>
    <w:rsid w:val="00FD1373"/>
    <w:rsid w:val="00FD1A9C"/>
    <w:rsid w:val="00FD2898"/>
    <w:rsid w:val="00FD31C0"/>
    <w:rsid w:val="00FD322C"/>
    <w:rsid w:val="00FD3DCE"/>
    <w:rsid w:val="00FD4415"/>
    <w:rsid w:val="00FD45AE"/>
    <w:rsid w:val="00FD4662"/>
    <w:rsid w:val="00FD7A16"/>
    <w:rsid w:val="00FE0429"/>
    <w:rsid w:val="00FE111D"/>
    <w:rsid w:val="00FE1139"/>
    <w:rsid w:val="00FE19AD"/>
    <w:rsid w:val="00FE1A3B"/>
    <w:rsid w:val="00FE302D"/>
    <w:rsid w:val="00FE382A"/>
    <w:rsid w:val="00FE3B4A"/>
    <w:rsid w:val="00FE4C82"/>
    <w:rsid w:val="00FE5173"/>
    <w:rsid w:val="00FE5220"/>
    <w:rsid w:val="00FE5AF9"/>
    <w:rsid w:val="00FE6578"/>
    <w:rsid w:val="00FE67CF"/>
    <w:rsid w:val="00FF0997"/>
    <w:rsid w:val="00FF1462"/>
    <w:rsid w:val="00FF21F0"/>
    <w:rsid w:val="00FF2718"/>
    <w:rsid w:val="00FF34BF"/>
    <w:rsid w:val="00FF3511"/>
    <w:rsid w:val="00FF49E0"/>
    <w:rsid w:val="00FF4CC6"/>
    <w:rsid w:val="00FF5BC4"/>
    <w:rsid w:val="00FF5BED"/>
    <w:rsid w:val="00FF64F3"/>
    <w:rsid w:val="00FF653C"/>
    <w:rsid w:val="00FF6941"/>
    <w:rsid w:val="00FF6982"/>
    <w:rsid w:val="00FF6CDB"/>
    <w:rsid w:val="00FF75E9"/>
    <w:rsid w:val="00FF7711"/>
    <w:rsid w:val="00FF7CE6"/>
    <w:rsid w:val="00FF7F8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D6CEC22"/>
  <w15:docId w15:val="{A2DA6040-5AA0-41BD-BE03-F16EBFC14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GB"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134F"/>
    <w:pPr>
      <w:spacing w:after="0" w:line="360" w:lineRule="auto"/>
      <w:ind w:firstLine="720"/>
      <w:contextualSpacing/>
    </w:pPr>
    <w:rPr>
      <w:rFonts w:asciiTheme="minorBidi" w:hAnsiTheme="minorBidi"/>
      <w:sz w:val="20"/>
    </w:rPr>
  </w:style>
  <w:style w:type="paragraph" w:styleId="Heading1">
    <w:name w:val="heading 1"/>
    <w:basedOn w:val="Normal"/>
    <w:next w:val="Normal"/>
    <w:link w:val="Heading1Char"/>
    <w:uiPriority w:val="9"/>
    <w:qFormat/>
    <w:rsid w:val="003D469C"/>
    <w:pPr>
      <w:keepNext/>
      <w:keepLines/>
      <w:ind w:firstLine="0"/>
      <w:contextualSpacing w:val="0"/>
      <w:outlineLvl w:val="0"/>
    </w:pPr>
    <w:rPr>
      <w:rFonts w:eastAsiaTheme="majorEastAsia" w:cstheme="majorBidi"/>
      <w:b/>
      <w:color w:val="000000" w:themeColor="text1"/>
      <w:szCs w:val="40"/>
    </w:rPr>
  </w:style>
  <w:style w:type="paragraph" w:styleId="Heading2">
    <w:name w:val="heading 2"/>
    <w:basedOn w:val="Normal"/>
    <w:next w:val="Normal"/>
    <w:link w:val="Heading2Char"/>
    <w:unhideWhenUsed/>
    <w:qFormat/>
    <w:rsid w:val="00F72AFC"/>
    <w:pPr>
      <w:keepNext/>
      <w:keepLines/>
      <w:ind w:firstLine="0"/>
      <w:outlineLvl w:val="1"/>
    </w:pPr>
    <w:rPr>
      <w:rFonts w:eastAsiaTheme="majorEastAsia" w:cstheme="majorBidi"/>
      <w:b/>
      <w:i/>
      <w:szCs w:val="28"/>
    </w:rPr>
  </w:style>
  <w:style w:type="paragraph" w:styleId="Heading3">
    <w:name w:val="heading 3"/>
    <w:basedOn w:val="Normal"/>
    <w:next w:val="Normal"/>
    <w:link w:val="Heading3Char"/>
    <w:uiPriority w:val="9"/>
    <w:unhideWhenUsed/>
    <w:qFormat/>
    <w:rsid w:val="00D23D2A"/>
    <w:pPr>
      <w:keepNext/>
      <w:keepLines/>
      <w:spacing w:before="80" w:after="240" w:line="24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23D2A"/>
    <w:pPr>
      <w:keepNext/>
      <w:keepLines/>
      <w:spacing w:before="80"/>
      <w:outlineLvl w:val="3"/>
    </w:pPr>
    <w:rPr>
      <w:rFonts w:eastAsiaTheme="majorEastAsia" w:cs="Arial"/>
      <w:szCs w:val="22"/>
    </w:rPr>
  </w:style>
  <w:style w:type="paragraph" w:styleId="Heading5">
    <w:name w:val="heading 5"/>
    <w:basedOn w:val="Normal"/>
    <w:next w:val="Normal"/>
    <w:link w:val="Heading5Char"/>
    <w:uiPriority w:val="9"/>
    <w:semiHidden/>
    <w:unhideWhenUsed/>
    <w:qFormat/>
    <w:rsid w:val="00847A9F"/>
    <w:pPr>
      <w:keepNext/>
      <w:keepLines/>
      <w:numPr>
        <w:ilvl w:val="4"/>
        <w:numId w:val="18"/>
      </w:numPr>
      <w:spacing w:before="40"/>
      <w:outlineLvl w:val="4"/>
    </w:pPr>
    <w:rPr>
      <w:rFonts w:asciiTheme="majorHAnsi" w:eastAsiaTheme="majorEastAsia" w:hAnsiTheme="majorHAnsi" w:cstheme="majorBidi"/>
      <w:i/>
      <w:iCs/>
      <w:color w:val="70AD47" w:themeColor="accent6"/>
      <w:szCs w:val="22"/>
    </w:rPr>
  </w:style>
  <w:style w:type="paragraph" w:styleId="Heading6">
    <w:name w:val="heading 6"/>
    <w:basedOn w:val="Normal"/>
    <w:next w:val="Normal"/>
    <w:link w:val="Heading6Char"/>
    <w:uiPriority w:val="9"/>
    <w:semiHidden/>
    <w:unhideWhenUsed/>
    <w:qFormat/>
    <w:rsid w:val="00847A9F"/>
    <w:pPr>
      <w:keepNext/>
      <w:keepLines/>
      <w:numPr>
        <w:ilvl w:val="5"/>
        <w:numId w:val="18"/>
      </w:numPr>
      <w:spacing w:before="4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847A9F"/>
    <w:pPr>
      <w:keepNext/>
      <w:keepLines/>
      <w:numPr>
        <w:ilvl w:val="6"/>
        <w:numId w:val="18"/>
      </w:numPr>
      <w:spacing w:before="4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847A9F"/>
    <w:pPr>
      <w:keepNext/>
      <w:keepLines/>
      <w:numPr>
        <w:ilvl w:val="7"/>
        <w:numId w:val="18"/>
      </w:numPr>
      <w:spacing w:before="40"/>
      <w:outlineLvl w:val="7"/>
    </w:pPr>
    <w:rPr>
      <w:rFonts w:asciiTheme="majorHAnsi" w:eastAsiaTheme="majorEastAsia" w:hAnsiTheme="majorHAnsi" w:cstheme="majorBidi"/>
      <w:b/>
      <w:bCs/>
      <w:i/>
      <w:iCs/>
      <w:color w:val="70AD47" w:themeColor="accent6"/>
      <w:szCs w:val="20"/>
    </w:rPr>
  </w:style>
  <w:style w:type="paragraph" w:styleId="Heading9">
    <w:name w:val="heading 9"/>
    <w:basedOn w:val="Normal"/>
    <w:next w:val="Normal"/>
    <w:link w:val="Heading9Char"/>
    <w:uiPriority w:val="9"/>
    <w:semiHidden/>
    <w:unhideWhenUsed/>
    <w:qFormat/>
    <w:rsid w:val="00847A9F"/>
    <w:pPr>
      <w:keepNext/>
      <w:keepLines/>
      <w:numPr>
        <w:ilvl w:val="8"/>
        <w:numId w:val="18"/>
      </w:numPr>
      <w:spacing w:before="40"/>
      <w:outlineLvl w:val="8"/>
    </w:pPr>
    <w:rPr>
      <w:rFonts w:asciiTheme="majorHAnsi" w:eastAsiaTheme="majorEastAsia" w:hAnsiTheme="majorHAnsi" w:cstheme="majorBidi"/>
      <w:i/>
      <w:iCs/>
      <w:color w:val="70AD47" w:themeColor="accent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C3A69"/>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2C3A69"/>
    <w:rPr>
      <w:rFonts w:ascii="Arial" w:hAnsi="Arial" w:cs="Arial"/>
      <w:noProof/>
      <w:sz w:val="20"/>
      <w:lang w:val="en-US"/>
    </w:rPr>
  </w:style>
  <w:style w:type="paragraph" w:customStyle="1" w:styleId="EndNoteBibliography">
    <w:name w:val="EndNote Bibliography"/>
    <w:basedOn w:val="Normal"/>
    <w:link w:val="EndNoteBibliographyChar"/>
    <w:rsid w:val="002C3A69"/>
    <w:rPr>
      <w:rFonts w:ascii="Arial" w:hAnsi="Arial" w:cs="Arial"/>
      <w:noProof/>
      <w:lang w:val="en-US"/>
    </w:rPr>
  </w:style>
  <w:style w:type="character" w:customStyle="1" w:styleId="EndNoteBibliographyChar">
    <w:name w:val="EndNote Bibliography Char"/>
    <w:basedOn w:val="DefaultParagraphFont"/>
    <w:link w:val="EndNoteBibliography"/>
    <w:rsid w:val="002C3A69"/>
    <w:rPr>
      <w:rFonts w:ascii="Arial" w:hAnsi="Arial" w:cs="Arial"/>
      <w:noProof/>
      <w:sz w:val="20"/>
      <w:lang w:val="en-US"/>
    </w:rPr>
  </w:style>
  <w:style w:type="paragraph" w:styleId="Title">
    <w:name w:val="Title"/>
    <w:basedOn w:val="Normal"/>
    <w:next w:val="Normal"/>
    <w:link w:val="TitleChar"/>
    <w:uiPriority w:val="10"/>
    <w:qFormat/>
    <w:rsid w:val="00377F6B"/>
    <w:pPr>
      <w:spacing w:before="120" w:after="120"/>
      <w:ind w:firstLine="0"/>
      <w:jc w:val="center"/>
    </w:pPr>
    <w:rPr>
      <w:b/>
      <w:szCs w:val="22"/>
    </w:rPr>
  </w:style>
  <w:style w:type="character" w:customStyle="1" w:styleId="TitleChar">
    <w:name w:val="Title Char"/>
    <w:basedOn w:val="DefaultParagraphFont"/>
    <w:link w:val="Title"/>
    <w:uiPriority w:val="10"/>
    <w:rsid w:val="00377F6B"/>
    <w:rPr>
      <w:rFonts w:asciiTheme="minorBidi" w:hAnsiTheme="minorBidi"/>
      <w:b/>
      <w:sz w:val="20"/>
      <w:szCs w:val="22"/>
    </w:rPr>
  </w:style>
  <w:style w:type="paragraph" w:styleId="Subtitle">
    <w:name w:val="Subtitle"/>
    <w:basedOn w:val="Normal"/>
    <w:next w:val="Normal"/>
    <w:link w:val="SubtitleChar"/>
    <w:uiPriority w:val="11"/>
    <w:qFormat/>
    <w:rsid w:val="00847A9F"/>
    <w:pPr>
      <w:numPr>
        <w:ilvl w:val="1"/>
      </w:numPr>
      <w:spacing w:line="240" w:lineRule="auto"/>
      <w:ind w:firstLine="720"/>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847A9F"/>
    <w:rPr>
      <w:rFonts w:asciiTheme="majorHAnsi" w:eastAsiaTheme="majorEastAsia" w:hAnsiTheme="majorHAnsi" w:cstheme="majorBidi"/>
      <w:sz w:val="30"/>
      <w:szCs w:val="30"/>
    </w:rPr>
  </w:style>
  <w:style w:type="paragraph" w:styleId="Header">
    <w:name w:val="header"/>
    <w:basedOn w:val="Normal"/>
    <w:link w:val="HeaderChar"/>
    <w:uiPriority w:val="99"/>
    <w:unhideWhenUsed/>
    <w:rsid w:val="00B435E1"/>
    <w:pPr>
      <w:tabs>
        <w:tab w:val="center" w:pos="4513"/>
        <w:tab w:val="right" w:pos="9026"/>
      </w:tabs>
      <w:spacing w:line="240" w:lineRule="auto"/>
    </w:pPr>
  </w:style>
  <w:style w:type="character" w:customStyle="1" w:styleId="HeaderChar">
    <w:name w:val="Header Char"/>
    <w:basedOn w:val="DefaultParagraphFont"/>
    <w:link w:val="Header"/>
    <w:uiPriority w:val="99"/>
    <w:rsid w:val="00B435E1"/>
  </w:style>
  <w:style w:type="paragraph" w:styleId="Footer">
    <w:name w:val="footer"/>
    <w:basedOn w:val="Normal"/>
    <w:link w:val="FooterChar"/>
    <w:uiPriority w:val="99"/>
    <w:unhideWhenUsed/>
    <w:rsid w:val="00B435E1"/>
    <w:pPr>
      <w:tabs>
        <w:tab w:val="center" w:pos="4513"/>
        <w:tab w:val="right" w:pos="9026"/>
      </w:tabs>
      <w:spacing w:line="240" w:lineRule="auto"/>
    </w:pPr>
  </w:style>
  <w:style w:type="character" w:customStyle="1" w:styleId="FooterChar">
    <w:name w:val="Footer Char"/>
    <w:basedOn w:val="DefaultParagraphFont"/>
    <w:link w:val="Footer"/>
    <w:uiPriority w:val="99"/>
    <w:rsid w:val="00B435E1"/>
  </w:style>
  <w:style w:type="character" w:customStyle="1" w:styleId="Heading1Char">
    <w:name w:val="Heading 1 Char"/>
    <w:basedOn w:val="DefaultParagraphFont"/>
    <w:link w:val="Heading1"/>
    <w:uiPriority w:val="9"/>
    <w:rsid w:val="003D469C"/>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rsid w:val="00F72AFC"/>
    <w:rPr>
      <w:rFonts w:ascii="Times New Roman" w:eastAsiaTheme="majorEastAsia" w:hAnsi="Times New Roman" w:cstheme="majorBidi"/>
      <w:b/>
      <w:i/>
      <w:sz w:val="24"/>
      <w:szCs w:val="28"/>
    </w:rPr>
  </w:style>
  <w:style w:type="character" w:customStyle="1" w:styleId="Heading3Char">
    <w:name w:val="Heading 3 Char"/>
    <w:basedOn w:val="DefaultParagraphFont"/>
    <w:link w:val="Heading3"/>
    <w:uiPriority w:val="9"/>
    <w:rsid w:val="00B34899"/>
    <w:rPr>
      <w:rFonts w:ascii="Arial" w:eastAsiaTheme="majorEastAsia" w:hAnsi="Arial" w:cstheme="majorBidi"/>
      <w:b/>
      <w:sz w:val="22"/>
      <w:szCs w:val="24"/>
    </w:rPr>
  </w:style>
  <w:style w:type="character" w:customStyle="1" w:styleId="Heading4Char">
    <w:name w:val="Heading 4 Char"/>
    <w:basedOn w:val="DefaultParagraphFont"/>
    <w:link w:val="Heading4"/>
    <w:uiPriority w:val="9"/>
    <w:rsid w:val="00CB75ED"/>
    <w:rPr>
      <w:rFonts w:ascii="Arial" w:eastAsiaTheme="majorEastAsia" w:hAnsi="Arial" w:cs="Arial"/>
      <w:sz w:val="22"/>
      <w:szCs w:val="22"/>
    </w:rPr>
  </w:style>
  <w:style w:type="character" w:customStyle="1" w:styleId="Heading5Char">
    <w:name w:val="Heading 5 Char"/>
    <w:basedOn w:val="DefaultParagraphFont"/>
    <w:link w:val="Heading5"/>
    <w:uiPriority w:val="9"/>
    <w:semiHidden/>
    <w:rsid w:val="00847A9F"/>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847A9F"/>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847A9F"/>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847A9F"/>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847A9F"/>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unhideWhenUsed/>
    <w:qFormat/>
    <w:rsid w:val="00B86418"/>
    <w:pPr>
      <w:spacing w:line="240" w:lineRule="auto"/>
    </w:pPr>
    <w:rPr>
      <w:bCs/>
    </w:rPr>
  </w:style>
  <w:style w:type="character" w:styleId="Strong">
    <w:name w:val="Strong"/>
    <w:basedOn w:val="DefaultParagraphFont"/>
    <w:uiPriority w:val="22"/>
    <w:qFormat/>
    <w:rsid w:val="00847A9F"/>
    <w:rPr>
      <w:b/>
      <w:bCs/>
    </w:rPr>
  </w:style>
  <w:style w:type="character" w:styleId="Emphasis">
    <w:name w:val="Emphasis"/>
    <w:basedOn w:val="DefaultParagraphFont"/>
    <w:uiPriority w:val="20"/>
    <w:qFormat/>
    <w:rsid w:val="00847A9F"/>
    <w:rPr>
      <w:i/>
      <w:iCs/>
      <w:color w:val="70AD47" w:themeColor="accent6"/>
    </w:rPr>
  </w:style>
  <w:style w:type="paragraph" w:styleId="NoSpacing">
    <w:name w:val="No Spacing"/>
    <w:uiPriority w:val="1"/>
    <w:qFormat/>
    <w:rsid w:val="00847A9F"/>
    <w:pPr>
      <w:spacing w:after="0" w:line="240" w:lineRule="auto"/>
    </w:pPr>
  </w:style>
  <w:style w:type="paragraph" w:styleId="Quote">
    <w:name w:val="Quote"/>
    <w:basedOn w:val="Normal"/>
    <w:next w:val="Normal"/>
    <w:link w:val="QuoteChar"/>
    <w:uiPriority w:val="29"/>
    <w:qFormat/>
    <w:rsid w:val="00847A9F"/>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847A9F"/>
    <w:rPr>
      <w:i/>
      <w:iCs/>
      <w:color w:val="262626" w:themeColor="text1" w:themeTint="D9"/>
    </w:rPr>
  </w:style>
  <w:style w:type="paragraph" w:styleId="IntenseQuote">
    <w:name w:val="Intense Quote"/>
    <w:basedOn w:val="Normal"/>
    <w:next w:val="Normal"/>
    <w:link w:val="IntenseQuoteChar"/>
    <w:uiPriority w:val="30"/>
    <w:qFormat/>
    <w:rsid w:val="00847A9F"/>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847A9F"/>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847A9F"/>
    <w:rPr>
      <w:i/>
      <w:iCs/>
    </w:rPr>
  </w:style>
  <w:style w:type="character" w:styleId="IntenseEmphasis">
    <w:name w:val="Intense Emphasis"/>
    <w:basedOn w:val="DefaultParagraphFont"/>
    <w:uiPriority w:val="21"/>
    <w:qFormat/>
    <w:rsid w:val="00847A9F"/>
    <w:rPr>
      <w:b/>
      <w:bCs/>
      <w:i/>
      <w:iCs/>
    </w:rPr>
  </w:style>
  <w:style w:type="character" w:styleId="SubtleReference">
    <w:name w:val="Subtle Reference"/>
    <w:basedOn w:val="DefaultParagraphFont"/>
    <w:uiPriority w:val="31"/>
    <w:qFormat/>
    <w:rsid w:val="00847A9F"/>
    <w:rPr>
      <w:smallCaps/>
      <w:color w:val="595959" w:themeColor="text1" w:themeTint="A6"/>
    </w:rPr>
  </w:style>
  <w:style w:type="character" w:styleId="IntenseReference">
    <w:name w:val="Intense Reference"/>
    <w:basedOn w:val="DefaultParagraphFont"/>
    <w:uiPriority w:val="32"/>
    <w:qFormat/>
    <w:rsid w:val="00847A9F"/>
    <w:rPr>
      <w:b/>
      <w:bCs/>
      <w:smallCaps/>
      <w:color w:val="70AD47" w:themeColor="accent6"/>
    </w:rPr>
  </w:style>
  <w:style w:type="character" w:styleId="BookTitle">
    <w:name w:val="Book Title"/>
    <w:basedOn w:val="DefaultParagraphFont"/>
    <w:uiPriority w:val="33"/>
    <w:qFormat/>
    <w:rsid w:val="00847A9F"/>
    <w:rPr>
      <w:b/>
      <w:bCs/>
      <w:caps w:val="0"/>
      <w:smallCaps/>
      <w:spacing w:val="7"/>
      <w:sz w:val="21"/>
      <w:szCs w:val="21"/>
    </w:rPr>
  </w:style>
  <w:style w:type="paragraph" w:styleId="TOCHeading">
    <w:name w:val="TOC Heading"/>
    <w:basedOn w:val="Heading1"/>
    <w:next w:val="Normal"/>
    <w:uiPriority w:val="39"/>
    <w:semiHidden/>
    <w:unhideWhenUsed/>
    <w:qFormat/>
    <w:rsid w:val="00847A9F"/>
    <w:pPr>
      <w:numPr>
        <w:numId w:val="16"/>
      </w:numPr>
      <w:outlineLvl w:val="9"/>
    </w:pPr>
  </w:style>
  <w:style w:type="paragraph" w:styleId="BalloonText">
    <w:name w:val="Balloon Text"/>
    <w:basedOn w:val="Normal"/>
    <w:link w:val="BalloonTextChar"/>
    <w:uiPriority w:val="99"/>
    <w:semiHidden/>
    <w:unhideWhenUsed/>
    <w:rsid w:val="00841AB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1ABA"/>
    <w:rPr>
      <w:rFonts w:ascii="Tahoma" w:hAnsi="Tahoma" w:cs="Tahoma"/>
      <w:sz w:val="16"/>
      <w:szCs w:val="16"/>
    </w:rPr>
  </w:style>
  <w:style w:type="character" w:styleId="CommentReference">
    <w:name w:val="annotation reference"/>
    <w:basedOn w:val="DefaultParagraphFont"/>
    <w:uiPriority w:val="99"/>
    <w:semiHidden/>
    <w:unhideWhenUsed/>
    <w:rsid w:val="0069165A"/>
    <w:rPr>
      <w:sz w:val="16"/>
      <w:szCs w:val="16"/>
    </w:rPr>
  </w:style>
  <w:style w:type="paragraph" w:styleId="CommentText">
    <w:name w:val="annotation text"/>
    <w:basedOn w:val="Normal"/>
    <w:link w:val="CommentTextChar"/>
    <w:uiPriority w:val="99"/>
    <w:unhideWhenUsed/>
    <w:rsid w:val="0069165A"/>
    <w:pPr>
      <w:spacing w:line="240" w:lineRule="auto"/>
    </w:pPr>
    <w:rPr>
      <w:szCs w:val="20"/>
    </w:rPr>
  </w:style>
  <w:style w:type="character" w:customStyle="1" w:styleId="CommentTextChar">
    <w:name w:val="Comment Text Char"/>
    <w:basedOn w:val="DefaultParagraphFont"/>
    <w:link w:val="CommentText"/>
    <w:uiPriority w:val="99"/>
    <w:rsid w:val="0069165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9165A"/>
    <w:rPr>
      <w:b/>
      <w:bCs/>
    </w:rPr>
  </w:style>
  <w:style w:type="character" w:customStyle="1" w:styleId="CommentSubjectChar">
    <w:name w:val="Comment Subject Char"/>
    <w:basedOn w:val="CommentTextChar"/>
    <w:link w:val="CommentSubject"/>
    <w:uiPriority w:val="99"/>
    <w:semiHidden/>
    <w:rsid w:val="0069165A"/>
    <w:rPr>
      <w:rFonts w:ascii="Arial" w:hAnsi="Arial"/>
      <w:b/>
      <w:bCs/>
      <w:sz w:val="20"/>
      <w:szCs w:val="20"/>
    </w:rPr>
  </w:style>
  <w:style w:type="table" w:styleId="PlainTable2">
    <w:name w:val="Plain Table 2"/>
    <w:basedOn w:val="TableNormal"/>
    <w:uiPriority w:val="42"/>
    <w:rsid w:val="005D0669"/>
    <w:pPr>
      <w:spacing w:after="0" w:line="240" w:lineRule="auto"/>
    </w:pPr>
    <w:rPr>
      <w:rFonts w:eastAsiaTheme="minorHAns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1D71A0"/>
    <w:pPr>
      <w:spacing w:after="0" w:line="240" w:lineRule="auto"/>
    </w:pPr>
    <w:rPr>
      <w:rFonts w:ascii="Arial" w:hAnsi="Arial"/>
      <w:sz w:val="24"/>
    </w:rPr>
  </w:style>
  <w:style w:type="paragraph" w:customStyle="1" w:styleId="FigureHeading">
    <w:name w:val="Figure Heading"/>
    <w:basedOn w:val="Heading3"/>
    <w:qFormat/>
    <w:rsid w:val="0083388F"/>
    <w:pPr>
      <w:ind w:firstLine="0"/>
    </w:pPr>
    <w:rPr>
      <w:b w:val="0"/>
    </w:rPr>
  </w:style>
  <w:style w:type="paragraph" w:customStyle="1" w:styleId="NormalIndent1">
    <w:name w:val="Normal Indent1"/>
    <w:basedOn w:val="Normal"/>
    <w:qFormat/>
    <w:rsid w:val="00073E88"/>
    <w:pPr>
      <w:spacing w:after="120" w:line="300" w:lineRule="exact"/>
      <w:ind w:firstLine="567"/>
    </w:pPr>
    <w:rPr>
      <w:rFonts w:eastAsia="MS PGothic" w:cs="Times New Roman"/>
      <w:szCs w:val="24"/>
    </w:rPr>
  </w:style>
  <w:style w:type="character" w:styleId="Hyperlink">
    <w:name w:val="Hyperlink"/>
    <w:basedOn w:val="DefaultParagraphFont"/>
    <w:uiPriority w:val="99"/>
    <w:unhideWhenUsed/>
    <w:rsid w:val="00073E88"/>
    <w:rPr>
      <w:color w:val="0563C1" w:themeColor="hyperlink"/>
      <w:u w:val="single"/>
    </w:rPr>
  </w:style>
  <w:style w:type="table" w:styleId="TableGrid">
    <w:name w:val="Table Grid"/>
    <w:basedOn w:val="TableNormal"/>
    <w:uiPriority w:val="39"/>
    <w:rsid w:val="00094A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3">
    <w:name w:val="Grid Table 1 Light Accent 3"/>
    <w:basedOn w:val="TableNormal"/>
    <w:uiPriority w:val="46"/>
    <w:rsid w:val="00094A8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E63BC"/>
    <w:pPr>
      <w:ind w:left="720"/>
    </w:pPr>
  </w:style>
  <w:style w:type="paragraph" w:styleId="NormalWeb">
    <w:name w:val="Normal (Web)"/>
    <w:basedOn w:val="Normal"/>
    <w:uiPriority w:val="99"/>
    <w:semiHidden/>
    <w:unhideWhenUsed/>
    <w:rsid w:val="00962FF1"/>
    <w:pPr>
      <w:spacing w:before="100" w:beforeAutospacing="1" w:after="100" w:afterAutospacing="1" w:line="240" w:lineRule="auto"/>
    </w:pPr>
    <w:rPr>
      <w:rFonts w:cs="Times New Roman"/>
      <w:szCs w:val="24"/>
      <w:lang w:eastAsia="en-GB"/>
    </w:rPr>
  </w:style>
  <w:style w:type="character" w:styleId="FollowedHyperlink">
    <w:name w:val="FollowedHyperlink"/>
    <w:basedOn w:val="DefaultParagraphFont"/>
    <w:uiPriority w:val="99"/>
    <w:semiHidden/>
    <w:unhideWhenUsed/>
    <w:rsid w:val="008039E1"/>
    <w:rPr>
      <w:color w:val="954F72" w:themeColor="followedHyperlink"/>
      <w:u w:val="single"/>
    </w:rPr>
  </w:style>
  <w:style w:type="character" w:customStyle="1" w:styleId="UnresolvedMention1">
    <w:name w:val="Unresolved Mention1"/>
    <w:basedOn w:val="DefaultParagraphFont"/>
    <w:uiPriority w:val="99"/>
    <w:semiHidden/>
    <w:unhideWhenUsed/>
    <w:rsid w:val="00F90D54"/>
    <w:rPr>
      <w:color w:val="605E5C"/>
      <w:shd w:val="clear" w:color="auto" w:fill="E1DFDD"/>
    </w:rPr>
  </w:style>
  <w:style w:type="character" w:customStyle="1" w:styleId="UnresolvedMention2">
    <w:name w:val="Unresolved Mention2"/>
    <w:basedOn w:val="DefaultParagraphFont"/>
    <w:uiPriority w:val="99"/>
    <w:semiHidden/>
    <w:unhideWhenUsed/>
    <w:rsid w:val="00757F12"/>
    <w:rPr>
      <w:color w:val="605E5C"/>
      <w:shd w:val="clear" w:color="auto" w:fill="E1DFDD"/>
    </w:rPr>
  </w:style>
  <w:style w:type="character" w:customStyle="1" w:styleId="UnresolvedMention3">
    <w:name w:val="Unresolved Mention3"/>
    <w:basedOn w:val="DefaultParagraphFont"/>
    <w:uiPriority w:val="99"/>
    <w:semiHidden/>
    <w:unhideWhenUsed/>
    <w:rsid w:val="00AE1968"/>
    <w:rPr>
      <w:color w:val="605E5C"/>
      <w:shd w:val="clear" w:color="auto" w:fill="E1DFDD"/>
    </w:rPr>
  </w:style>
  <w:style w:type="character" w:customStyle="1" w:styleId="UnresolvedMention4">
    <w:name w:val="Unresolved Mention4"/>
    <w:basedOn w:val="DefaultParagraphFont"/>
    <w:uiPriority w:val="99"/>
    <w:semiHidden/>
    <w:unhideWhenUsed/>
    <w:rsid w:val="0043133A"/>
    <w:rPr>
      <w:color w:val="605E5C"/>
      <w:shd w:val="clear" w:color="auto" w:fill="E1DFDD"/>
    </w:rPr>
  </w:style>
  <w:style w:type="character" w:customStyle="1" w:styleId="UnresolvedMention5">
    <w:name w:val="Unresolved Mention5"/>
    <w:basedOn w:val="DefaultParagraphFont"/>
    <w:uiPriority w:val="99"/>
    <w:semiHidden/>
    <w:unhideWhenUsed/>
    <w:rsid w:val="00852660"/>
    <w:rPr>
      <w:color w:val="605E5C"/>
      <w:shd w:val="clear" w:color="auto" w:fill="E1DFDD"/>
    </w:rPr>
  </w:style>
  <w:style w:type="character" w:customStyle="1" w:styleId="UnresolvedMention6">
    <w:name w:val="Unresolved Mention6"/>
    <w:basedOn w:val="DefaultParagraphFont"/>
    <w:uiPriority w:val="99"/>
    <w:semiHidden/>
    <w:unhideWhenUsed/>
    <w:rsid w:val="00367FEA"/>
    <w:rPr>
      <w:color w:val="605E5C"/>
      <w:shd w:val="clear" w:color="auto" w:fill="E1DFDD"/>
    </w:rPr>
  </w:style>
  <w:style w:type="character" w:customStyle="1" w:styleId="UnresolvedMention7">
    <w:name w:val="Unresolved Mention7"/>
    <w:basedOn w:val="DefaultParagraphFont"/>
    <w:uiPriority w:val="99"/>
    <w:semiHidden/>
    <w:unhideWhenUsed/>
    <w:rsid w:val="00942E0C"/>
    <w:rPr>
      <w:color w:val="605E5C"/>
      <w:shd w:val="clear" w:color="auto" w:fill="E1DFDD"/>
    </w:rPr>
  </w:style>
  <w:style w:type="character" w:customStyle="1" w:styleId="UnresolvedMention8">
    <w:name w:val="Unresolved Mention8"/>
    <w:basedOn w:val="DefaultParagraphFont"/>
    <w:uiPriority w:val="99"/>
    <w:semiHidden/>
    <w:unhideWhenUsed/>
    <w:rsid w:val="00620AAC"/>
    <w:rPr>
      <w:color w:val="605E5C"/>
      <w:shd w:val="clear" w:color="auto" w:fill="E1DFDD"/>
    </w:rPr>
  </w:style>
  <w:style w:type="character" w:styleId="UnresolvedMention">
    <w:name w:val="Unresolved Mention"/>
    <w:basedOn w:val="DefaultParagraphFont"/>
    <w:uiPriority w:val="99"/>
    <w:semiHidden/>
    <w:unhideWhenUsed/>
    <w:rsid w:val="002E25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91283">
      <w:bodyDiv w:val="1"/>
      <w:marLeft w:val="0"/>
      <w:marRight w:val="0"/>
      <w:marTop w:val="0"/>
      <w:marBottom w:val="0"/>
      <w:divBdr>
        <w:top w:val="none" w:sz="0" w:space="0" w:color="auto"/>
        <w:left w:val="none" w:sz="0" w:space="0" w:color="auto"/>
        <w:bottom w:val="none" w:sz="0" w:space="0" w:color="auto"/>
        <w:right w:val="none" w:sz="0" w:space="0" w:color="auto"/>
      </w:divBdr>
    </w:div>
    <w:div w:id="202407229">
      <w:bodyDiv w:val="1"/>
      <w:marLeft w:val="0"/>
      <w:marRight w:val="0"/>
      <w:marTop w:val="0"/>
      <w:marBottom w:val="0"/>
      <w:divBdr>
        <w:top w:val="none" w:sz="0" w:space="0" w:color="auto"/>
        <w:left w:val="none" w:sz="0" w:space="0" w:color="auto"/>
        <w:bottom w:val="none" w:sz="0" w:space="0" w:color="auto"/>
        <w:right w:val="none" w:sz="0" w:space="0" w:color="auto"/>
      </w:divBdr>
      <w:divsChild>
        <w:div w:id="54940329">
          <w:marLeft w:val="0"/>
          <w:marRight w:val="0"/>
          <w:marTop w:val="0"/>
          <w:marBottom w:val="0"/>
          <w:divBdr>
            <w:top w:val="none" w:sz="0" w:space="0" w:color="auto"/>
            <w:left w:val="none" w:sz="0" w:space="0" w:color="auto"/>
            <w:bottom w:val="none" w:sz="0" w:space="0" w:color="auto"/>
            <w:right w:val="none" w:sz="0" w:space="0" w:color="auto"/>
          </w:divBdr>
        </w:div>
        <w:div w:id="80296720">
          <w:marLeft w:val="0"/>
          <w:marRight w:val="0"/>
          <w:marTop w:val="0"/>
          <w:marBottom w:val="0"/>
          <w:divBdr>
            <w:top w:val="none" w:sz="0" w:space="0" w:color="auto"/>
            <w:left w:val="none" w:sz="0" w:space="0" w:color="auto"/>
            <w:bottom w:val="none" w:sz="0" w:space="0" w:color="auto"/>
            <w:right w:val="none" w:sz="0" w:space="0" w:color="auto"/>
          </w:divBdr>
        </w:div>
        <w:div w:id="109784821">
          <w:marLeft w:val="0"/>
          <w:marRight w:val="0"/>
          <w:marTop w:val="0"/>
          <w:marBottom w:val="0"/>
          <w:divBdr>
            <w:top w:val="none" w:sz="0" w:space="0" w:color="auto"/>
            <w:left w:val="none" w:sz="0" w:space="0" w:color="auto"/>
            <w:bottom w:val="none" w:sz="0" w:space="0" w:color="auto"/>
            <w:right w:val="none" w:sz="0" w:space="0" w:color="auto"/>
          </w:divBdr>
        </w:div>
        <w:div w:id="266619549">
          <w:marLeft w:val="0"/>
          <w:marRight w:val="0"/>
          <w:marTop w:val="0"/>
          <w:marBottom w:val="0"/>
          <w:divBdr>
            <w:top w:val="none" w:sz="0" w:space="0" w:color="auto"/>
            <w:left w:val="none" w:sz="0" w:space="0" w:color="auto"/>
            <w:bottom w:val="none" w:sz="0" w:space="0" w:color="auto"/>
            <w:right w:val="none" w:sz="0" w:space="0" w:color="auto"/>
          </w:divBdr>
        </w:div>
        <w:div w:id="314921784">
          <w:marLeft w:val="0"/>
          <w:marRight w:val="0"/>
          <w:marTop w:val="0"/>
          <w:marBottom w:val="0"/>
          <w:divBdr>
            <w:top w:val="none" w:sz="0" w:space="0" w:color="auto"/>
            <w:left w:val="none" w:sz="0" w:space="0" w:color="auto"/>
            <w:bottom w:val="none" w:sz="0" w:space="0" w:color="auto"/>
            <w:right w:val="none" w:sz="0" w:space="0" w:color="auto"/>
          </w:divBdr>
        </w:div>
        <w:div w:id="317461530">
          <w:marLeft w:val="0"/>
          <w:marRight w:val="0"/>
          <w:marTop w:val="0"/>
          <w:marBottom w:val="0"/>
          <w:divBdr>
            <w:top w:val="none" w:sz="0" w:space="0" w:color="auto"/>
            <w:left w:val="none" w:sz="0" w:space="0" w:color="auto"/>
            <w:bottom w:val="none" w:sz="0" w:space="0" w:color="auto"/>
            <w:right w:val="none" w:sz="0" w:space="0" w:color="auto"/>
          </w:divBdr>
        </w:div>
        <w:div w:id="656879566">
          <w:marLeft w:val="0"/>
          <w:marRight w:val="0"/>
          <w:marTop w:val="0"/>
          <w:marBottom w:val="0"/>
          <w:divBdr>
            <w:top w:val="none" w:sz="0" w:space="0" w:color="auto"/>
            <w:left w:val="none" w:sz="0" w:space="0" w:color="auto"/>
            <w:bottom w:val="none" w:sz="0" w:space="0" w:color="auto"/>
            <w:right w:val="none" w:sz="0" w:space="0" w:color="auto"/>
          </w:divBdr>
        </w:div>
        <w:div w:id="803618699">
          <w:marLeft w:val="0"/>
          <w:marRight w:val="0"/>
          <w:marTop w:val="0"/>
          <w:marBottom w:val="0"/>
          <w:divBdr>
            <w:top w:val="none" w:sz="0" w:space="0" w:color="auto"/>
            <w:left w:val="none" w:sz="0" w:space="0" w:color="auto"/>
            <w:bottom w:val="none" w:sz="0" w:space="0" w:color="auto"/>
            <w:right w:val="none" w:sz="0" w:space="0" w:color="auto"/>
          </w:divBdr>
        </w:div>
        <w:div w:id="813377180">
          <w:marLeft w:val="0"/>
          <w:marRight w:val="0"/>
          <w:marTop w:val="0"/>
          <w:marBottom w:val="0"/>
          <w:divBdr>
            <w:top w:val="none" w:sz="0" w:space="0" w:color="auto"/>
            <w:left w:val="none" w:sz="0" w:space="0" w:color="auto"/>
            <w:bottom w:val="none" w:sz="0" w:space="0" w:color="auto"/>
            <w:right w:val="none" w:sz="0" w:space="0" w:color="auto"/>
          </w:divBdr>
        </w:div>
        <w:div w:id="999651001">
          <w:marLeft w:val="0"/>
          <w:marRight w:val="0"/>
          <w:marTop w:val="0"/>
          <w:marBottom w:val="0"/>
          <w:divBdr>
            <w:top w:val="none" w:sz="0" w:space="0" w:color="auto"/>
            <w:left w:val="none" w:sz="0" w:space="0" w:color="auto"/>
            <w:bottom w:val="none" w:sz="0" w:space="0" w:color="auto"/>
            <w:right w:val="none" w:sz="0" w:space="0" w:color="auto"/>
          </w:divBdr>
        </w:div>
        <w:div w:id="1066074736">
          <w:marLeft w:val="0"/>
          <w:marRight w:val="0"/>
          <w:marTop w:val="0"/>
          <w:marBottom w:val="0"/>
          <w:divBdr>
            <w:top w:val="none" w:sz="0" w:space="0" w:color="auto"/>
            <w:left w:val="none" w:sz="0" w:space="0" w:color="auto"/>
            <w:bottom w:val="none" w:sz="0" w:space="0" w:color="auto"/>
            <w:right w:val="none" w:sz="0" w:space="0" w:color="auto"/>
          </w:divBdr>
        </w:div>
        <w:div w:id="1075933417">
          <w:marLeft w:val="0"/>
          <w:marRight w:val="0"/>
          <w:marTop w:val="0"/>
          <w:marBottom w:val="0"/>
          <w:divBdr>
            <w:top w:val="none" w:sz="0" w:space="0" w:color="auto"/>
            <w:left w:val="none" w:sz="0" w:space="0" w:color="auto"/>
            <w:bottom w:val="none" w:sz="0" w:space="0" w:color="auto"/>
            <w:right w:val="none" w:sz="0" w:space="0" w:color="auto"/>
          </w:divBdr>
        </w:div>
        <w:div w:id="1098405351">
          <w:marLeft w:val="0"/>
          <w:marRight w:val="0"/>
          <w:marTop w:val="0"/>
          <w:marBottom w:val="0"/>
          <w:divBdr>
            <w:top w:val="none" w:sz="0" w:space="0" w:color="auto"/>
            <w:left w:val="none" w:sz="0" w:space="0" w:color="auto"/>
            <w:bottom w:val="none" w:sz="0" w:space="0" w:color="auto"/>
            <w:right w:val="none" w:sz="0" w:space="0" w:color="auto"/>
          </w:divBdr>
        </w:div>
        <w:div w:id="1216117922">
          <w:marLeft w:val="0"/>
          <w:marRight w:val="0"/>
          <w:marTop w:val="0"/>
          <w:marBottom w:val="0"/>
          <w:divBdr>
            <w:top w:val="none" w:sz="0" w:space="0" w:color="auto"/>
            <w:left w:val="none" w:sz="0" w:space="0" w:color="auto"/>
            <w:bottom w:val="none" w:sz="0" w:space="0" w:color="auto"/>
            <w:right w:val="none" w:sz="0" w:space="0" w:color="auto"/>
          </w:divBdr>
        </w:div>
        <w:div w:id="1260215381">
          <w:marLeft w:val="0"/>
          <w:marRight w:val="0"/>
          <w:marTop w:val="0"/>
          <w:marBottom w:val="0"/>
          <w:divBdr>
            <w:top w:val="none" w:sz="0" w:space="0" w:color="auto"/>
            <w:left w:val="none" w:sz="0" w:space="0" w:color="auto"/>
            <w:bottom w:val="none" w:sz="0" w:space="0" w:color="auto"/>
            <w:right w:val="none" w:sz="0" w:space="0" w:color="auto"/>
          </w:divBdr>
        </w:div>
        <w:div w:id="1541822911">
          <w:marLeft w:val="0"/>
          <w:marRight w:val="0"/>
          <w:marTop w:val="0"/>
          <w:marBottom w:val="0"/>
          <w:divBdr>
            <w:top w:val="none" w:sz="0" w:space="0" w:color="auto"/>
            <w:left w:val="none" w:sz="0" w:space="0" w:color="auto"/>
            <w:bottom w:val="none" w:sz="0" w:space="0" w:color="auto"/>
            <w:right w:val="none" w:sz="0" w:space="0" w:color="auto"/>
          </w:divBdr>
        </w:div>
        <w:div w:id="1576431766">
          <w:marLeft w:val="0"/>
          <w:marRight w:val="0"/>
          <w:marTop w:val="0"/>
          <w:marBottom w:val="0"/>
          <w:divBdr>
            <w:top w:val="none" w:sz="0" w:space="0" w:color="auto"/>
            <w:left w:val="none" w:sz="0" w:space="0" w:color="auto"/>
            <w:bottom w:val="none" w:sz="0" w:space="0" w:color="auto"/>
            <w:right w:val="none" w:sz="0" w:space="0" w:color="auto"/>
          </w:divBdr>
        </w:div>
        <w:div w:id="1765417857">
          <w:marLeft w:val="0"/>
          <w:marRight w:val="0"/>
          <w:marTop w:val="0"/>
          <w:marBottom w:val="0"/>
          <w:divBdr>
            <w:top w:val="none" w:sz="0" w:space="0" w:color="auto"/>
            <w:left w:val="none" w:sz="0" w:space="0" w:color="auto"/>
            <w:bottom w:val="none" w:sz="0" w:space="0" w:color="auto"/>
            <w:right w:val="none" w:sz="0" w:space="0" w:color="auto"/>
          </w:divBdr>
        </w:div>
      </w:divsChild>
    </w:div>
    <w:div w:id="265501974">
      <w:bodyDiv w:val="1"/>
      <w:marLeft w:val="0"/>
      <w:marRight w:val="0"/>
      <w:marTop w:val="0"/>
      <w:marBottom w:val="0"/>
      <w:divBdr>
        <w:top w:val="none" w:sz="0" w:space="0" w:color="auto"/>
        <w:left w:val="none" w:sz="0" w:space="0" w:color="auto"/>
        <w:bottom w:val="none" w:sz="0" w:space="0" w:color="auto"/>
        <w:right w:val="none" w:sz="0" w:space="0" w:color="auto"/>
      </w:divBdr>
    </w:div>
    <w:div w:id="316035862">
      <w:bodyDiv w:val="1"/>
      <w:marLeft w:val="0"/>
      <w:marRight w:val="0"/>
      <w:marTop w:val="0"/>
      <w:marBottom w:val="0"/>
      <w:divBdr>
        <w:top w:val="none" w:sz="0" w:space="0" w:color="auto"/>
        <w:left w:val="none" w:sz="0" w:space="0" w:color="auto"/>
        <w:bottom w:val="none" w:sz="0" w:space="0" w:color="auto"/>
        <w:right w:val="none" w:sz="0" w:space="0" w:color="auto"/>
      </w:divBdr>
      <w:divsChild>
        <w:div w:id="647977747">
          <w:marLeft w:val="547"/>
          <w:marRight w:val="0"/>
          <w:marTop w:val="0"/>
          <w:marBottom w:val="0"/>
          <w:divBdr>
            <w:top w:val="none" w:sz="0" w:space="0" w:color="auto"/>
            <w:left w:val="none" w:sz="0" w:space="0" w:color="auto"/>
            <w:bottom w:val="none" w:sz="0" w:space="0" w:color="auto"/>
            <w:right w:val="none" w:sz="0" w:space="0" w:color="auto"/>
          </w:divBdr>
        </w:div>
      </w:divsChild>
    </w:div>
    <w:div w:id="357198307">
      <w:bodyDiv w:val="1"/>
      <w:marLeft w:val="0"/>
      <w:marRight w:val="0"/>
      <w:marTop w:val="0"/>
      <w:marBottom w:val="0"/>
      <w:divBdr>
        <w:top w:val="none" w:sz="0" w:space="0" w:color="auto"/>
        <w:left w:val="none" w:sz="0" w:space="0" w:color="auto"/>
        <w:bottom w:val="none" w:sz="0" w:space="0" w:color="auto"/>
        <w:right w:val="none" w:sz="0" w:space="0" w:color="auto"/>
      </w:divBdr>
    </w:div>
    <w:div w:id="369839080">
      <w:bodyDiv w:val="1"/>
      <w:marLeft w:val="0"/>
      <w:marRight w:val="0"/>
      <w:marTop w:val="0"/>
      <w:marBottom w:val="0"/>
      <w:divBdr>
        <w:top w:val="none" w:sz="0" w:space="0" w:color="auto"/>
        <w:left w:val="none" w:sz="0" w:space="0" w:color="auto"/>
        <w:bottom w:val="none" w:sz="0" w:space="0" w:color="auto"/>
        <w:right w:val="none" w:sz="0" w:space="0" w:color="auto"/>
      </w:divBdr>
    </w:div>
    <w:div w:id="402680440">
      <w:bodyDiv w:val="1"/>
      <w:marLeft w:val="0"/>
      <w:marRight w:val="0"/>
      <w:marTop w:val="0"/>
      <w:marBottom w:val="0"/>
      <w:divBdr>
        <w:top w:val="none" w:sz="0" w:space="0" w:color="auto"/>
        <w:left w:val="none" w:sz="0" w:space="0" w:color="auto"/>
        <w:bottom w:val="none" w:sz="0" w:space="0" w:color="auto"/>
        <w:right w:val="none" w:sz="0" w:space="0" w:color="auto"/>
      </w:divBdr>
    </w:div>
    <w:div w:id="484471216">
      <w:bodyDiv w:val="1"/>
      <w:marLeft w:val="0"/>
      <w:marRight w:val="0"/>
      <w:marTop w:val="0"/>
      <w:marBottom w:val="0"/>
      <w:divBdr>
        <w:top w:val="none" w:sz="0" w:space="0" w:color="auto"/>
        <w:left w:val="none" w:sz="0" w:space="0" w:color="auto"/>
        <w:bottom w:val="none" w:sz="0" w:space="0" w:color="auto"/>
        <w:right w:val="none" w:sz="0" w:space="0" w:color="auto"/>
      </w:divBdr>
    </w:div>
    <w:div w:id="527832786">
      <w:bodyDiv w:val="1"/>
      <w:marLeft w:val="0"/>
      <w:marRight w:val="0"/>
      <w:marTop w:val="0"/>
      <w:marBottom w:val="0"/>
      <w:divBdr>
        <w:top w:val="none" w:sz="0" w:space="0" w:color="auto"/>
        <w:left w:val="none" w:sz="0" w:space="0" w:color="auto"/>
        <w:bottom w:val="none" w:sz="0" w:space="0" w:color="auto"/>
        <w:right w:val="none" w:sz="0" w:space="0" w:color="auto"/>
      </w:divBdr>
    </w:div>
    <w:div w:id="561989482">
      <w:bodyDiv w:val="1"/>
      <w:marLeft w:val="0"/>
      <w:marRight w:val="0"/>
      <w:marTop w:val="0"/>
      <w:marBottom w:val="0"/>
      <w:divBdr>
        <w:top w:val="none" w:sz="0" w:space="0" w:color="auto"/>
        <w:left w:val="none" w:sz="0" w:space="0" w:color="auto"/>
        <w:bottom w:val="none" w:sz="0" w:space="0" w:color="auto"/>
        <w:right w:val="none" w:sz="0" w:space="0" w:color="auto"/>
      </w:divBdr>
    </w:div>
    <w:div w:id="594943590">
      <w:bodyDiv w:val="1"/>
      <w:marLeft w:val="0"/>
      <w:marRight w:val="0"/>
      <w:marTop w:val="0"/>
      <w:marBottom w:val="0"/>
      <w:divBdr>
        <w:top w:val="none" w:sz="0" w:space="0" w:color="auto"/>
        <w:left w:val="none" w:sz="0" w:space="0" w:color="auto"/>
        <w:bottom w:val="none" w:sz="0" w:space="0" w:color="auto"/>
        <w:right w:val="none" w:sz="0" w:space="0" w:color="auto"/>
      </w:divBdr>
    </w:div>
    <w:div w:id="657735393">
      <w:bodyDiv w:val="1"/>
      <w:marLeft w:val="0"/>
      <w:marRight w:val="0"/>
      <w:marTop w:val="0"/>
      <w:marBottom w:val="0"/>
      <w:divBdr>
        <w:top w:val="none" w:sz="0" w:space="0" w:color="auto"/>
        <w:left w:val="none" w:sz="0" w:space="0" w:color="auto"/>
        <w:bottom w:val="none" w:sz="0" w:space="0" w:color="auto"/>
        <w:right w:val="none" w:sz="0" w:space="0" w:color="auto"/>
      </w:divBdr>
    </w:div>
    <w:div w:id="803229538">
      <w:bodyDiv w:val="1"/>
      <w:marLeft w:val="0"/>
      <w:marRight w:val="0"/>
      <w:marTop w:val="0"/>
      <w:marBottom w:val="0"/>
      <w:divBdr>
        <w:top w:val="none" w:sz="0" w:space="0" w:color="auto"/>
        <w:left w:val="none" w:sz="0" w:space="0" w:color="auto"/>
        <w:bottom w:val="none" w:sz="0" w:space="0" w:color="auto"/>
        <w:right w:val="none" w:sz="0" w:space="0" w:color="auto"/>
      </w:divBdr>
      <w:divsChild>
        <w:div w:id="29572826">
          <w:marLeft w:val="0"/>
          <w:marRight w:val="0"/>
          <w:marTop w:val="0"/>
          <w:marBottom w:val="0"/>
          <w:divBdr>
            <w:top w:val="none" w:sz="0" w:space="0" w:color="auto"/>
            <w:left w:val="none" w:sz="0" w:space="0" w:color="auto"/>
            <w:bottom w:val="none" w:sz="0" w:space="0" w:color="auto"/>
            <w:right w:val="none" w:sz="0" w:space="0" w:color="auto"/>
          </w:divBdr>
        </w:div>
        <w:div w:id="49883594">
          <w:marLeft w:val="0"/>
          <w:marRight w:val="0"/>
          <w:marTop w:val="0"/>
          <w:marBottom w:val="0"/>
          <w:divBdr>
            <w:top w:val="none" w:sz="0" w:space="0" w:color="auto"/>
            <w:left w:val="none" w:sz="0" w:space="0" w:color="auto"/>
            <w:bottom w:val="none" w:sz="0" w:space="0" w:color="auto"/>
            <w:right w:val="none" w:sz="0" w:space="0" w:color="auto"/>
          </w:divBdr>
        </w:div>
        <w:div w:id="141964836">
          <w:marLeft w:val="0"/>
          <w:marRight w:val="0"/>
          <w:marTop w:val="0"/>
          <w:marBottom w:val="0"/>
          <w:divBdr>
            <w:top w:val="none" w:sz="0" w:space="0" w:color="auto"/>
            <w:left w:val="none" w:sz="0" w:space="0" w:color="auto"/>
            <w:bottom w:val="none" w:sz="0" w:space="0" w:color="auto"/>
            <w:right w:val="none" w:sz="0" w:space="0" w:color="auto"/>
          </w:divBdr>
        </w:div>
        <w:div w:id="199588016">
          <w:marLeft w:val="0"/>
          <w:marRight w:val="0"/>
          <w:marTop w:val="0"/>
          <w:marBottom w:val="0"/>
          <w:divBdr>
            <w:top w:val="none" w:sz="0" w:space="0" w:color="auto"/>
            <w:left w:val="none" w:sz="0" w:space="0" w:color="auto"/>
            <w:bottom w:val="none" w:sz="0" w:space="0" w:color="auto"/>
            <w:right w:val="none" w:sz="0" w:space="0" w:color="auto"/>
          </w:divBdr>
        </w:div>
        <w:div w:id="200216055">
          <w:marLeft w:val="0"/>
          <w:marRight w:val="0"/>
          <w:marTop w:val="0"/>
          <w:marBottom w:val="0"/>
          <w:divBdr>
            <w:top w:val="none" w:sz="0" w:space="0" w:color="auto"/>
            <w:left w:val="none" w:sz="0" w:space="0" w:color="auto"/>
            <w:bottom w:val="none" w:sz="0" w:space="0" w:color="auto"/>
            <w:right w:val="none" w:sz="0" w:space="0" w:color="auto"/>
          </w:divBdr>
        </w:div>
        <w:div w:id="358161343">
          <w:marLeft w:val="0"/>
          <w:marRight w:val="0"/>
          <w:marTop w:val="0"/>
          <w:marBottom w:val="0"/>
          <w:divBdr>
            <w:top w:val="none" w:sz="0" w:space="0" w:color="auto"/>
            <w:left w:val="none" w:sz="0" w:space="0" w:color="auto"/>
            <w:bottom w:val="none" w:sz="0" w:space="0" w:color="auto"/>
            <w:right w:val="none" w:sz="0" w:space="0" w:color="auto"/>
          </w:divBdr>
        </w:div>
        <w:div w:id="386147060">
          <w:marLeft w:val="0"/>
          <w:marRight w:val="0"/>
          <w:marTop w:val="0"/>
          <w:marBottom w:val="0"/>
          <w:divBdr>
            <w:top w:val="none" w:sz="0" w:space="0" w:color="auto"/>
            <w:left w:val="none" w:sz="0" w:space="0" w:color="auto"/>
            <w:bottom w:val="none" w:sz="0" w:space="0" w:color="auto"/>
            <w:right w:val="none" w:sz="0" w:space="0" w:color="auto"/>
          </w:divBdr>
        </w:div>
        <w:div w:id="388891693">
          <w:marLeft w:val="0"/>
          <w:marRight w:val="0"/>
          <w:marTop w:val="0"/>
          <w:marBottom w:val="0"/>
          <w:divBdr>
            <w:top w:val="none" w:sz="0" w:space="0" w:color="auto"/>
            <w:left w:val="none" w:sz="0" w:space="0" w:color="auto"/>
            <w:bottom w:val="none" w:sz="0" w:space="0" w:color="auto"/>
            <w:right w:val="none" w:sz="0" w:space="0" w:color="auto"/>
          </w:divBdr>
        </w:div>
        <w:div w:id="576941646">
          <w:marLeft w:val="0"/>
          <w:marRight w:val="0"/>
          <w:marTop w:val="0"/>
          <w:marBottom w:val="0"/>
          <w:divBdr>
            <w:top w:val="none" w:sz="0" w:space="0" w:color="auto"/>
            <w:left w:val="none" w:sz="0" w:space="0" w:color="auto"/>
            <w:bottom w:val="none" w:sz="0" w:space="0" w:color="auto"/>
            <w:right w:val="none" w:sz="0" w:space="0" w:color="auto"/>
          </w:divBdr>
        </w:div>
        <w:div w:id="600381110">
          <w:marLeft w:val="0"/>
          <w:marRight w:val="0"/>
          <w:marTop w:val="0"/>
          <w:marBottom w:val="0"/>
          <w:divBdr>
            <w:top w:val="none" w:sz="0" w:space="0" w:color="auto"/>
            <w:left w:val="none" w:sz="0" w:space="0" w:color="auto"/>
            <w:bottom w:val="none" w:sz="0" w:space="0" w:color="auto"/>
            <w:right w:val="none" w:sz="0" w:space="0" w:color="auto"/>
          </w:divBdr>
        </w:div>
        <w:div w:id="650717243">
          <w:marLeft w:val="0"/>
          <w:marRight w:val="0"/>
          <w:marTop w:val="0"/>
          <w:marBottom w:val="0"/>
          <w:divBdr>
            <w:top w:val="none" w:sz="0" w:space="0" w:color="auto"/>
            <w:left w:val="none" w:sz="0" w:space="0" w:color="auto"/>
            <w:bottom w:val="none" w:sz="0" w:space="0" w:color="auto"/>
            <w:right w:val="none" w:sz="0" w:space="0" w:color="auto"/>
          </w:divBdr>
        </w:div>
        <w:div w:id="687099475">
          <w:marLeft w:val="0"/>
          <w:marRight w:val="0"/>
          <w:marTop w:val="0"/>
          <w:marBottom w:val="0"/>
          <w:divBdr>
            <w:top w:val="none" w:sz="0" w:space="0" w:color="auto"/>
            <w:left w:val="none" w:sz="0" w:space="0" w:color="auto"/>
            <w:bottom w:val="none" w:sz="0" w:space="0" w:color="auto"/>
            <w:right w:val="none" w:sz="0" w:space="0" w:color="auto"/>
          </w:divBdr>
        </w:div>
        <w:div w:id="723330775">
          <w:marLeft w:val="0"/>
          <w:marRight w:val="0"/>
          <w:marTop w:val="0"/>
          <w:marBottom w:val="0"/>
          <w:divBdr>
            <w:top w:val="none" w:sz="0" w:space="0" w:color="auto"/>
            <w:left w:val="none" w:sz="0" w:space="0" w:color="auto"/>
            <w:bottom w:val="none" w:sz="0" w:space="0" w:color="auto"/>
            <w:right w:val="none" w:sz="0" w:space="0" w:color="auto"/>
          </w:divBdr>
        </w:div>
        <w:div w:id="725183254">
          <w:marLeft w:val="0"/>
          <w:marRight w:val="0"/>
          <w:marTop w:val="0"/>
          <w:marBottom w:val="0"/>
          <w:divBdr>
            <w:top w:val="none" w:sz="0" w:space="0" w:color="auto"/>
            <w:left w:val="none" w:sz="0" w:space="0" w:color="auto"/>
            <w:bottom w:val="none" w:sz="0" w:space="0" w:color="auto"/>
            <w:right w:val="none" w:sz="0" w:space="0" w:color="auto"/>
          </w:divBdr>
        </w:div>
        <w:div w:id="815756838">
          <w:marLeft w:val="0"/>
          <w:marRight w:val="0"/>
          <w:marTop w:val="0"/>
          <w:marBottom w:val="0"/>
          <w:divBdr>
            <w:top w:val="none" w:sz="0" w:space="0" w:color="auto"/>
            <w:left w:val="none" w:sz="0" w:space="0" w:color="auto"/>
            <w:bottom w:val="none" w:sz="0" w:space="0" w:color="auto"/>
            <w:right w:val="none" w:sz="0" w:space="0" w:color="auto"/>
          </w:divBdr>
        </w:div>
        <w:div w:id="1136289402">
          <w:marLeft w:val="0"/>
          <w:marRight w:val="0"/>
          <w:marTop w:val="0"/>
          <w:marBottom w:val="0"/>
          <w:divBdr>
            <w:top w:val="none" w:sz="0" w:space="0" w:color="auto"/>
            <w:left w:val="none" w:sz="0" w:space="0" w:color="auto"/>
            <w:bottom w:val="none" w:sz="0" w:space="0" w:color="auto"/>
            <w:right w:val="none" w:sz="0" w:space="0" w:color="auto"/>
          </w:divBdr>
        </w:div>
        <w:div w:id="1188909917">
          <w:marLeft w:val="0"/>
          <w:marRight w:val="0"/>
          <w:marTop w:val="0"/>
          <w:marBottom w:val="0"/>
          <w:divBdr>
            <w:top w:val="none" w:sz="0" w:space="0" w:color="auto"/>
            <w:left w:val="none" w:sz="0" w:space="0" w:color="auto"/>
            <w:bottom w:val="none" w:sz="0" w:space="0" w:color="auto"/>
            <w:right w:val="none" w:sz="0" w:space="0" w:color="auto"/>
          </w:divBdr>
        </w:div>
        <w:div w:id="1249314163">
          <w:marLeft w:val="0"/>
          <w:marRight w:val="0"/>
          <w:marTop w:val="0"/>
          <w:marBottom w:val="0"/>
          <w:divBdr>
            <w:top w:val="none" w:sz="0" w:space="0" w:color="auto"/>
            <w:left w:val="none" w:sz="0" w:space="0" w:color="auto"/>
            <w:bottom w:val="none" w:sz="0" w:space="0" w:color="auto"/>
            <w:right w:val="none" w:sz="0" w:space="0" w:color="auto"/>
          </w:divBdr>
        </w:div>
        <w:div w:id="1313635227">
          <w:marLeft w:val="0"/>
          <w:marRight w:val="0"/>
          <w:marTop w:val="0"/>
          <w:marBottom w:val="0"/>
          <w:divBdr>
            <w:top w:val="none" w:sz="0" w:space="0" w:color="auto"/>
            <w:left w:val="none" w:sz="0" w:space="0" w:color="auto"/>
            <w:bottom w:val="none" w:sz="0" w:space="0" w:color="auto"/>
            <w:right w:val="none" w:sz="0" w:space="0" w:color="auto"/>
          </w:divBdr>
        </w:div>
        <w:div w:id="1334996019">
          <w:marLeft w:val="0"/>
          <w:marRight w:val="0"/>
          <w:marTop w:val="0"/>
          <w:marBottom w:val="0"/>
          <w:divBdr>
            <w:top w:val="none" w:sz="0" w:space="0" w:color="auto"/>
            <w:left w:val="none" w:sz="0" w:space="0" w:color="auto"/>
            <w:bottom w:val="none" w:sz="0" w:space="0" w:color="auto"/>
            <w:right w:val="none" w:sz="0" w:space="0" w:color="auto"/>
          </w:divBdr>
        </w:div>
        <w:div w:id="1391004858">
          <w:marLeft w:val="0"/>
          <w:marRight w:val="0"/>
          <w:marTop w:val="0"/>
          <w:marBottom w:val="0"/>
          <w:divBdr>
            <w:top w:val="none" w:sz="0" w:space="0" w:color="auto"/>
            <w:left w:val="none" w:sz="0" w:space="0" w:color="auto"/>
            <w:bottom w:val="none" w:sz="0" w:space="0" w:color="auto"/>
            <w:right w:val="none" w:sz="0" w:space="0" w:color="auto"/>
          </w:divBdr>
        </w:div>
        <w:div w:id="1445492562">
          <w:marLeft w:val="0"/>
          <w:marRight w:val="0"/>
          <w:marTop w:val="0"/>
          <w:marBottom w:val="0"/>
          <w:divBdr>
            <w:top w:val="none" w:sz="0" w:space="0" w:color="auto"/>
            <w:left w:val="none" w:sz="0" w:space="0" w:color="auto"/>
            <w:bottom w:val="none" w:sz="0" w:space="0" w:color="auto"/>
            <w:right w:val="none" w:sz="0" w:space="0" w:color="auto"/>
          </w:divBdr>
        </w:div>
        <w:div w:id="1520045819">
          <w:marLeft w:val="0"/>
          <w:marRight w:val="0"/>
          <w:marTop w:val="0"/>
          <w:marBottom w:val="0"/>
          <w:divBdr>
            <w:top w:val="none" w:sz="0" w:space="0" w:color="auto"/>
            <w:left w:val="none" w:sz="0" w:space="0" w:color="auto"/>
            <w:bottom w:val="none" w:sz="0" w:space="0" w:color="auto"/>
            <w:right w:val="none" w:sz="0" w:space="0" w:color="auto"/>
          </w:divBdr>
        </w:div>
        <w:div w:id="1776556834">
          <w:marLeft w:val="0"/>
          <w:marRight w:val="0"/>
          <w:marTop w:val="0"/>
          <w:marBottom w:val="0"/>
          <w:divBdr>
            <w:top w:val="none" w:sz="0" w:space="0" w:color="auto"/>
            <w:left w:val="none" w:sz="0" w:space="0" w:color="auto"/>
            <w:bottom w:val="none" w:sz="0" w:space="0" w:color="auto"/>
            <w:right w:val="none" w:sz="0" w:space="0" w:color="auto"/>
          </w:divBdr>
        </w:div>
        <w:div w:id="1930692104">
          <w:marLeft w:val="0"/>
          <w:marRight w:val="0"/>
          <w:marTop w:val="0"/>
          <w:marBottom w:val="0"/>
          <w:divBdr>
            <w:top w:val="none" w:sz="0" w:space="0" w:color="auto"/>
            <w:left w:val="none" w:sz="0" w:space="0" w:color="auto"/>
            <w:bottom w:val="none" w:sz="0" w:space="0" w:color="auto"/>
            <w:right w:val="none" w:sz="0" w:space="0" w:color="auto"/>
          </w:divBdr>
        </w:div>
        <w:div w:id="2105761959">
          <w:marLeft w:val="0"/>
          <w:marRight w:val="0"/>
          <w:marTop w:val="0"/>
          <w:marBottom w:val="0"/>
          <w:divBdr>
            <w:top w:val="none" w:sz="0" w:space="0" w:color="auto"/>
            <w:left w:val="none" w:sz="0" w:space="0" w:color="auto"/>
            <w:bottom w:val="none" w:sz="0" w:space="0" w:color="auto"/>
            <w:right w:val="none" w:sz="0" w:space="0" w:color="auto"/>
          </w:divBdr>
        </w:div>
      </w:divsChild>
    </w:div>
    <w:div w:id="909968388">
      <w:bodyDiv w:val="1"/>
      <w:marLeft w:val="0"/>
      <w:marRight w:val="0"/>
      <w:marTop w:val="0"/>
      <w:marBottom w:val="0"/>
      <w:divBdr>
        <w:top w:val="none" w:sz="0" w:space="0" w:color="auto"/>
        <w:left w:val="none" w:sz="0" w:space="0" w:color="auto"/>
        <w:bottom w:val="none" w:sz="0" w:space="0" w:color="auto"/>
        <w:right w:val="none" w:sz="0" w:space="0" w:color="auto"/>
      </w:divBdr>
    </w:div>
    <w:div w:id="940334087">
      <w:bodyDiv w:val="1"/>
      <w:marLeft w:val="0"/>
      <w:marRight w:val="0"/>
      <w:marTop w:val="0"/>
      <w:marBottom w:val="0"/>
      <w:divBdr>
        <w:top w:val="none" w:sz="0" w:space="0" w:color="auto"/>
        <w:left w:val="none" w:sz="0" w:space="0" w:color="auto"/>
        <w:bottom w:val="none" w:sz="0" w:space="0" w:color="auto"/>
        <w:right w:val="none" w:sz="0" w:space="0" w:color="auto"/>
      </w:divBdr>
    </w:div>
    <w:div w:id="962661507">
      <w:bodyDiv w:val="1"/>
      <w:marLeft w:val="0"/>
      <w:marRight w:val="0"/>
      <w:marTop w:val="0"/>
      <w:marBottom w:val="0"/>
      <w:divBdr>
        <w:top w:val="none" w:sz="0" w:space="0" w:color="auto"/>
        <w:left w:val="none" w:sz="0" w:space="0" w:color="auto"/>
        <w:bottom w:val="none" w:sz="0" w:space="0" w:color="auto"/>
        <w:right w:val="none" w:sz="0" w:space="0" w:color="auto"/>
      </w:divBdr>
    </w:div>
    <w:div w:id="967972012">
      <w:bodyDiv w:val="1"/>
      <w:marLeft w:val="0"/>
      <w:marRight w:val="0"/>
      <w:marTop w:val="0"/>
      <w:marBottom w:val="0"/>
      <w:divBdr>
        <w:top w:val="none" w:sz="0" w:space="0" w:color="auto"/>
        <w:left w:val="none" w:sz="0" w:space="0" w:color="auto"/>
        <w:bottom w:val="none" w:sz="0" w:space="0" w:color="auto"/>
        <w:right w:val="none" w:sz="0" w:space="0" w:color="auto"/>
      </w:divBdr>
    </w:div>
    <w:div w:id="984968378">
      <w:bodyDiv w:val="1"/>
      <w:marLeft w:val="0"/>
      <w:marRight w:val="0"/>
      <w:marTop w:val="0"/>
      <w:marBottom w:val="0"/>
      <w:divBdr>
        <w:top w:val="none" w:sz="0" w:space="0" w:color="auto"/>
        <w:left w:val="none" w:sz="0" w:space="0" w:color="auto"/>
        <w:bottom w:val="none" w:sz="0" w:space="0" w:color="auto"/>
        <w:right w:val="none" w:sz="0" w:space="0" w:color="auto"/>
      </w:divBdr>
    </w:div>
    <w:div w:id="1188175032">
      <w:bodyDiv w:val="1"/>
      <w:marLeft w:val="0"/>
      <w:marRight w:val="0"/>
      <w:marTop w:val="0"/>
      <w:marBottom w:val="0"/>
      <w:divBdr>
        <w:top w:val="none" w:sz="0" w:space="0" w:color="auto"/>
        <w:left w:val="none" w:sz="0" w:space="0" w:color="auto"/>
        <w:bottom w:val="none" w:sz="0" w:space="0" w:color="auto"/>
        <w:right w:val="none" w:sz="0" w:space="0" w:color="auto"/>
      </w:divBdr>
    </w:div>
    <w:div w:id="1298224576">
      <w:bodyDiv w:val="1"/>
      <w:marLeft w:val="0"/>
      <w:marRight w:val="0"/>
      <w:marTop w:val="0"/>
      <w:marBottom w:val="0"/>
      <w:divBdr>
        <w:top w:val="none" w:sz="0" w:space="0" w:color="auto"/>
        <w:left w:val="none" w:sz="0" w:space="0" w:color="auto"/>
        <w:bottom w:val="none" w:sz="0" w:space="0" w:color="auto"/>
        <w:right w:val="none" w:sz="0" w:space="0" w:color="auto"/>
      </w:divBdr>
    </w:div>
    <w:div w:id="1381898852">
      <w:bodyDiv w:val="1"/>
      <w:marLeft w:val="0"/>
      <w:marRight w:val="0"/>
      <w:marTop w:val="0"/>
      <w:marBottom w:val="0"/>
      <w:divBdr>
        <w:top w:val="none" w:sz="0" w:space="0" w:color="auto"/>
        <w:left w:val="none" w:sz="0" w:space="0" w:color="auto"/>
        <w:bottom w:val="none" w:sz="0" w:space="0" w:color="auto"/>
        <w:right w:val="none" w:sz="0" w:space="0" w:color="auto"/>
      </w:divBdr>
    </w:div>
    <w:div w:id="1489856246">
      <w:bodyDiv w:val="1"/>
      <w:marLeft w:val="0"/>
      <w:marRight w:val="0"/>
      <w:marTop w:val="0"/>
      <w:marBottom w:val="0"/>
      <w:divBdr>
        <w:top w:val="none" w:sz="0" w:space="0" w:color="auto"/>
        <w:left w:val="none" w:sz="0" w:space="0" w:color="auto"/>
        <w:bottom w:val="none" w:sz="0" w:space="0" w:color="auto"/>
        <w:right w:val="none" w:sz="0" w:space="0" w:color="auto"/>
      </w:divBdr>
    </w:div>
    <w:div w:id="1563712580">
      <w:bodyDiv w:val="1"/>
      <w:marLeft w:val="0"/>
      <w:marRight w:val="0"/>
      <w:marTop w:val="0"/>
      <w:marBottom w:val="0"/>
      <w:divBdr>
        <w:top w:val="none" w:sz="0" w:space="0" w:color="auto"/>
        <w:left w:val="none" w:sz="0" w:space="0" w:color="auto"/>
        <w:bottom w:val="none" w:sz="0" w:space="0" w:color="auto"/>
        <w:right w:val="none" w:sz="0" w:space="0" w:color="auto"/>
      </w:divBdr>
    </w:div>
    <w:div w:id="1663240197">
      <w:bodyDiv w:val="1"/>
      <w:marLeft w:val="0"/>
      <w:marRight w:val="0"/>
      <w:marTop w:val="0"/>
      <w:marBottom w:val="0"/>
      <w:divBdr>
        <w:top w:val="none" w:sz="0" w:space="0" w:color="auto"/>
        <w:left w:val="none" w:sz="0" w:space="0" w:color="auto"/>
        <w:bottom w:val="none" w:sz="0" w:space="0" w:color="auto"/>
        <w:right w:val="none" w:sz="0" w:space="0" w:color="auto"/>
      </w:divBdr>
    </w:div>
    <w:div w:id="1920285341">
      <w:bodyDiv w:val="1"/>
      <w:marLeft w:val="0"/>
      <w:marRight w:val="0"/>
      <w:marTop w:val="0"/>
      <w:marBottom w:val="0"/>
      <w:divBdr>
        <w:top w:val="none" w:sz="0" w:space="0" w:color="auto"/>
        <w:left w:val="none" w:sz="0" w:space="0" w:color="auto"/>
        <w:bottom w:val="none" w:sz="0" w:space="0" w:color="auto"/>
        <w:right w:val="none" w:sz="0" w:space="0" w:color="auto"/>
      </w:divBdr>
    </w:div>
    <w:div w:id="1993562412">
      <w:bodyDiv w:val="1"/>
      <w:marLeft w:val="0"/>
      <w:marRight w:val="0"/>
      <w:marTop w:val="0"/>
      <w:marBottom w:val="0"/>
      <w:divBdr>
        <w:top w:val="none" w:sz="0" w:space="0" w:color="auto"/>
        <w:left w:val="none" w:sz="0" w:space="0" w:color="auto"/>
        <w:bottom w:val="none" w:sz="0" w:space="0" w:color="auto"/>
        <w:right w:val="none" w:sz="0" w:space="0" w:color="auto"/>
      </w:divBdr>
      <w:divsChild>
        <w:div w:id="99498180">
          <w:marLeft w:val="0"/>
          <w:marRight w:val="0"/>
          <w:marTop w:val="0"/>
          <w:marBottom w:val="0"/>
          <w:divBdr>
            <w:top w:val="none" w:sz="0" w:space="0" w:color="auto"/>
            <w:left w:val="none" w:sz="0" w:space="0" w:color="auto"/>
            <w:bottom w:val="none" w:sz="0" w:space="0" w:color="auto"/>
            <w:right w:val="none" w:sz="0" w:space="0" w:color="auto"/>
          </w:divBdr>
        </w:div>
        <w:div w:id="151027571">
          <w:marLeft w:val="0"/>
          <w:marRight w:val="0"/>
          <w:marTop w:val="0"/>
          <w:marBottom w:val="0"/>
          <w:divBdr>
            <w:top w:val="none" w:sz="0" w:space="0" w:color="auto"/>
            <w:left w:val="none" w:sz="0" w:space="0" w:color="auto"/>
            <w:bottom w:val="none" w:sz="0" w:space="0" w:color="auto"/>
            <w:right w:val="none" w:sz="0" w:space="0" w:color="auto"/>
          </w:divBdr>
        </w:div>
        <w:div w:id="170999140">
          <w:marLeft w:val="0"/>
          <w:marRight w:val="0"/>
          <w:marTop w:val="0"/>
          <w:marBottom w:val="0"/>
          <w:divBdr>
            <w:top w:val="none" w:sz="0" w:space="0" w:color="auto"/>
            <w:left w:val="none" w:sz="0" w:space="0" w:color="auto"/>
            <w:bottom w:val="none" w:sz="0" w:space="0" w:color="auto"/>
            <w:right w:val="none" w:sz="0" w:space="0" w:color="auto"/>
          </w:divBdr>
        </w:div>
        <w:div w:id="220212978">
          <w:marLeft w:val="0"/>
          <w:marRight w:val="0"/>
          <w:marTop w:val="0"/>
          <w:marBottom w:val="0"/>
          <w:divBdr>
            <w:top w:val="none" w:sz="0" w:space="0" w:color="auto"/>
            <w:left w:val="none" w:sz="0" w:space="0" w:color="auto"/>
            <w:bottom w:val="none" w:sz="0" w:space="0" w:color="auto"/>
            <w:right w:val="none" w:sz="0" w:space="0" w:color="auto"/>
          </w:divBdr>
        </w:div>
        <w:div w:id="250816653">
          <w:marLeft w:val="0"/>
          <w:marRight w:val="0"/>
          <w:marTop w:val="0"/>
          <w:marBottom w:val="0"/>
          <w:divBdr>
            <w:top w:val="none" w:sz="0" w:space="0" w:color="auto"/>
            <w:left w:val="none" w:sz="0" w:space="0" w:color="auto"/>
            <w:bottom w:val="none" w:sz="0" w:space="0" w:color="auto"/>
            <w:right w:val="none" w:sz="0" w:space="0" w:color="auto"/>
          </w:divBdr>
        </w:div>
        <w:div w:id="811099843">
          <w:marLeft w:val="0"/>
          <w:marRight w:val="0"/>
          <w:marTop w:val="0"/>
          <w:marBottom w:val="0"/>
          <w:divBdr>
            <w:top w:val="none" w:sz="0" w:space="0" w:color="auto"/>
            <w:left w:val="none" w:sz="0" w:space="0" w:color="auto"/>
            <w:bottom w:val="none" w:sz="0" w:space="0" w:color="auto"/>
            <w:right w:val="none" w:sz="0" w:space="0" w:color="auto"/>
          </w:divBdr>
        </w:div>
        <w:div w:id="1134174557">
          <w:marLeft w:val="0"/>
          <w:marRight w:val="0"/>
          <w:marTop w:val="0"/>
          <w:marBottom w:val="0"/>
          <w:divBdr>
            <w:top w:val="none" w:sz="0" w:space="0" w:color="auto"/>
            <w:left w:val="none" w:sz="0" w:space="0" w:color="auto"/>
            <w:bottom w:val="none" w:sz="0" w:space="0" w:color="auto"/>
            <w:right w:val="none" w:sz="0" w:space="0" w:color="auto"/>
          </w:divBdr>
        </w:div>
        <w:div w:id="1237282043">
          <w:marLeft w:val="0"/>
          <w:marRight w:val="0"/>
          <w:marTop w:val="0"/>
          <w:marBottom w:val="0"/>
          <w:divBdr>
            <w:top w:val="none" w:sz="0" w:space="0" w:color="auto"/>
            <w:left w:val="none" w:sz="0" w:space="0" w:color="auto"/>
            <w:bottom w:val="none" w:sz="0" w:space="0" w:color="auto"/>
            <w:right w:val="none" w:sz="0" w:space="0" w:color="auto"/>
          </w:divBdr>
        </w:div>
        <w:div w:id="1592735071">
          <w:marLeft w:val="0"/>
          <w:marRight w:val="0"/>
          <w:marTop w:val="0"/>
          <w:marBottom w:val="0"/>
          <w:divBdr>
            <w:top w:val="none" w:sz="0" w:space="0" w:color="auto"/>
            <w:left w:val="none" w:sz="0" w:space="0" w:color="auto"/>
            <w:bottom w:val="none" w:sz="0" w:space="0" w:color="auto"/>
            <w:right w:val="none" w:sz="0" w:space="0" w:color="auto"/>
          </w:divBdr>
        </w:div>
        <w:div w:id="16621245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hyperlink" Target="https://doi.org/10.1016/j.bja.2019.01.024" TargetMode="External"/><Relationship Id="rId3" Type="http://schemas.openxmlformats.org/officeDocument/2006/relationships/customXml" Target="../customXml/item3.xml"/><Relationship Id="rId21" Type="http://schemas.openxmlformats.org/officeDocument/2006/relationships/hyperlink" Target="https://www.nature.com/articles/ajg2016503" TargetMode="External"/><Relationship Id="rId34" Type="http://schemas.openxmlformats.org/officeDocument/2006/relationships/hyperlink" Target="https://rcpch.learningpool.com/course/view.php?id=126"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hyperlink" Target="http://dx.doi.org/10.1016/j.cgh.2018.11.043" TargetMode="External"/><Relationship Id="rId33" Type="http://schemas.openxmlformats.org/officeDocument/2006/relationships/hyperlink" Target="https://doi.org/10.1016/j.jpain.2015.07.011" TargetMode="External"/><Relationship Id="rId2" Type="http://schemas.openxmlformats.org/officeDocument/2006/relationships/customXml" Target="../customXml/item2.xml"/><Relationship Id="rId16" Type="http://schemas.openxmlformats.org/officeDocument/2006/relationships/hyperlink" Target="https://teens.aboutkidshealth.ca/jiateenhub" TargetMode="External"/><Relationship Id="rId20" Type="http://schemas.openxmlformats.org/officeDocument/2006/relationships/hyperlink" Target="https://doi.org/10.1016/j.invent.2014.07.002" TargetMode="External"/><Relationship Id="rId29" Type="http://schemas.openxmlformats.org/officeDocument/2006/relationships/hyperlink" Target="https://doi.org/10.1016/j.pain.2009.07.034"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Hurley-Wallace@soton.ac.uk" TargetMode="External"/><Relationship Id="rId24" Type="http://schemas.openxmlformats.org/officeDocument/2006/relationships/hyperlink" Target="https://www.iasp-pain.org/Education/Content.aspx?ItemNumber=1698" TargetMode="External"/><Relationship Id="rId32" Type="http://schemas.openxmlformats.org/officeDocument/2006/relationships/hyperlink" Target="https://doi.org/10.1016/j.brat.2009.09.004" TargetMode="External"/><Relationship Id="rId5" Type="http://schemas.openxmlformats.org/officeDocument/2006/relationships/numbering" Target="numbering.xml"/><Relationship Id="rId15" Type="http://schemas.openxmlformats.org/officeDocument/2006/relationships/hyperlink" Target="https://www.sickkids.ca/en/care-services/centres/pain-centre/" TargetMode="External"/><Relationship Id="rId23" Type="http://schemas.openxmlformats.org/officeDocument/2006/relationships/hyperlink" Target="https://doi.org/10.1016/j.pain.2011.09.001" TargetMode="External"/><Relationship Id="rId28" Type="http://schemas.openxmlformats.org/officeDocument/2006/relationships/hyperlink" Target="https://doi.org/10.1016/j.pain.2011.11.004"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1016/j.socscimed.2012.08.032" TargetMode="External"/><Relationship Id="rId31" Type="http://schemas.openxmlformats.org/officeDocument/2006/relationships/hyperlink" Target="http://dx.doi.org/10.1136/bmjopen-2018-02388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rcpch.learningpool.com" TargetMode="External"/><Relationship Id="rId22" Type="http://schemas.openxmlformats.org/officeDocument/2006/relationships/hyperlink" Target="https://doi.org/10.1016/j.invent.2016.03.002" TargetMode="External"/><Relationship Id="rId27" Type="http://schemas.openxmlformats.org/officeDocument/2006/relationships/hyperlink" Target="https://rcpch.learningpool.com/course/view.php?id=126" TargetMode="External"/><Relationship Id="rId30" Type="http://schemas.openxmlformats.org/officeDocument/2006/relationships/hyperlink" Target="https://rcpch.learningpool.com/login/index.php" TargetMode="External"/><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1D7738C22222E46A33A2A9E5036E2DA" ma:contentTypeVersion="13" ma:contentTypeDescription="Create a new document." ma:contentTypeScope="" ma:versionID="e836139cb09a5c721cb57a9daccfa28b">
  <xsd:schema xmlns:xsd="http://www.w3.org/2001/XMLSchema" xmlns:xs="http://www.w3.org/2001/XMLSchema" xmlns:p="http://schemas.microsoft.com/office/2006/metadata/properties" xmlns:ns3="befc9cc8-b4f1-4547-94c4-f5825f007969" xmlns:ns4="1a73532d-c3ff-4a70-97d6-3429c325e6de" targetNamespace="http://schemas.microsoft.com/office/2006/metadata/properties" ma:root="true" ma:fieldsID="4b490286ddad094f44c984ddfb85a64e" ns3:_="" ns4:_="">
    <xsd:import namespace="befc9cc8-b4f1-4547-94c4-f5825f007969"/>
    <xsd:import namespace="1a73532d-c3ff-4a70-97d6-3429c325e6d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fc9cc8-b4f1-4547-94c4-f5825f0079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a73532d-c3ff-4a70-97d6-3429c325e6d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11B1D-8CFA-43BE-9B6D-502CA72A5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fc9cc8-b4f1-4547-94c4-f5825f007969"/>
    <ds:schemaRef ds:uri="1a73532d-c3ff-4a70-97d6-3429c325e6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13C2A4-8F2F-485A-85C4-78491A78714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F8BAC05-9DB0-45EA-A106-9A9B53ECB948}">
  <ds:schemaRefs>
    <ds:schemaRef ds:uri="http://schemas.microsoft.com/sharepoint/v3/contenttype/forms"/>
  </ds:schemaRefs>
</ds:datastoreItem>
</file>

<file path=customXml/itemProps4.xml><?xml version="1.0" encoding="utf-8"?>
<ds:datastoreItem xmlns:ds="http://schemas.openxmlformats.org/officeDocument/2006/customXml" ds:itemID="{DDD6A858-F6A8-46D5-8508-BC5FDA0A6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2</Pages>
  <Words>25845</Words>
  <Characters>147323</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72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rley-Wallace A.</dc:creator>
  <cp:keywords/>
  <dc:description/>
  <cp:lastModifiedBy>Anna Hurley-Wallace</cp:lastModifiedBy>
  <cp:revision>65</cp:revision>
  <dcterms:created xsi:type="dcterms:W3CDTF">2021-06-03T08:20:00Z</dcterms:created>
  <dcterms:modified xsi:type="dcterms:W3CDTF">2021-06-23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D7738C22222E46A33A2A9E5036E2DA</vt:lpwstr>
  </property>
</Properties>
</file>